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809D0" w14:textId="77777777" w:rsidR="006E3566" w:rsidRPr="00E74FBC" w:rsidRDefault="006E3566" w:rsidP="007A33B3">
      <w:pPr>
        <w:spacing w:after="0" w:line="480" w:lineRule="auto"/>
        <w:jc w:val="center"/>
        <w:rPr>
          <w:rFonts w:ascii="Times New Roman" w:eastAsia="Times New Roman" w:hAnsi="Times New Roman" w:cs="Times New Roman"/>
          <w:b/>
          <w:bCs/>
        </w:rPr>
      </w:pPr>
    </w:p>
    <w:p w14:paraId="6FA88C2C" w14:textId="77777777" w:rsidR="006E3566" w:rsidRPr="00E74FBC" w:rsidRDefault="006E3566" w:rsidP="007A33B3">
      <w:pPr>
        <w:spacing w:after="0" w:line="480" w:lineRule="auto"/>
        <w:jc w:val="center"/>
        <w:rPr>
          <w:rFonts w:ascii="Times New Roman" w:eastAsia="Times New Roman" w:hAnsi="Times New Roman" w:cs="Times New Roman"/>
          <w:b/>
          <w:bCs/>
        </w:rPr>
      </w:pPr>
    </w:p>
    <w:p w14:paraId="565FAC3F" w14:textId="77777777" w:rsidR="006E3566" w:rsidRPr="00E74FBC" w:rsidRDefault="006E3566" w:rsidP="007A33B3">
      <w:pPr>
        <w:spacing w:after="0" w:line="480" w:lineRule="auto"/>
        <w:jc w:val="center"/>
        <w:rPr>
          <w:rFonts w:ascii="Times New Roman" w:eastAsia="Times New Roman" w:hAnsi="Times New Roman" w:cs="Times New Roman"/>
          <w:b/>
          <w:bCs/>
        </w:rPr>
      </w:pPr>
    </w:p>
    <w:p w14:paraId="710E45CD" w14:textId="77777777" w:rsidR="006E3566" w:rsidRPr="00E74FBC" w:rsidRDefault="006E3566" w:rsidP="007A33B3">
      <w:pPr>
        <w:spacing w:after="0" w:line="480" w:lineRule="auto"/>
        <w:jc w:val="center"/>
        <w:rPr>
          <w:rFonts w:ascii="Times New Roman" w:eastAsia="Times New Roman" w:hAnsi="Times New Roman" w:cs="Times New Roman"/>
          <w:b/>
          <w:bCs/>
        </w:rPr>
      </w:pPr>
    </w:p>
    <w:p w14:paraId="5577F006" w14:textId="7FF7733C" w:rsidR="181575D8" w:rsidRPr="00E74FBC" w:rsidRDefault="181575D8" w:rsidP="007A33B3">
      <w:pPr>
        <w:pStyle w:val="Heading1"/>
        <w:spacing w:after="0"/>
        <w:jc w:val="center"/>
      </w:pPr>
      <w:r w:rsidRPr="00E74FBC">
        <w:t>Diets from two Arctic fishes reflect life history strategies during</w:t>
      </w:r>
      <w:r w:rsidR="712538C9" w:rsidRPr="00E74FBC">
        <w:t xml:space="preserve"> a</w:t>
      </w:r>
      <w:r w:rsidRPr="00E74FBC">
        <w:t xml:space="preserve"> seasonal resource pulse in the Canadian high </w:t>
      </w:r>
      <w:proofErr w:type="gramStart"/>
      <w:r w:rsidRPr="00E74FBC">
        <w:t>Arctic</w:t>
      </w:r>
      <w:proofErr w:type="gramEnd"/>
    </w:p>
    <w:p w14:paraId="2A0D009F" w14:textId="4A34BCBD" w:rsidR="006E3566" w:rsidRPr="00E74FBC" w:rsidRDefault="006E3566" w:rsidP="007A33B3">
      <w:pPr>
        <w:spacing w:after="0" w:line="480" w:lineRule="auto"/>
        <w:jc w:val="center"/>
        <w:rPr>
          <w:rFonts w:ascii="Times New Roman" w:eastAsia="Times New Roman" w:hAnsi="Times New Roman" w:cs="Times New Roman"/>
          <w:b/>
          <w:bCs/>
        </w:rPr>
      </w:pPr>
    </w:p>
    <w:p w14:paraId="5D012F35" w14:textId="117CE789" w:rsidR="00484AE9" w:rsidRPr="00E74FBC" w:rsidRDefault="00484AE9" w:rsidP="007A33B3">
      <w:pPr>
        <w:spacing w:after="0" w:line="480" w:lineRule="auto"/>
        <w:rPr>
          <w:rFonts w:ascii="Times New Roman" w:eastAsia="Times New Roman" w:hAnsi="Times New Roman" w:cs="Times New Roman"/>
          <w:b/>
          <w:bCs/>
        </w:rPr>
      </w:pPr>
    </w:p>
    <w:p w14:paraId="3EA01879" w14:textId="2DCC5D2B" w:rsidR="00D92BF8" w:rsidRPr="00E74FBC" w:rsidRDefault="002558C2" w:rsidP="007A33B3">
      <w:pPr>
        <w:spacing w:after="0" w:line="480" w:lineRule="auto"/>
        <w:jc w:val="center"/>
        <w:rPr>
          <w:rFonts w:ascii="Times New Roman" w:hAnsi="Times New Roman" w:cs="Times New Roman"/>
          <w:vertAlign w:val="superscript"/>
        </w:rPr>
      </w:pPr>
      <w:r w:rsidRPr="00E74FBC">
        <w:rPr>
          <w:rFonts w:ascii="Times New Roman" w:hAnsi="Times New Roman" w:cs="Times New Roman"/>
        </w:rPr>
        <w:t>Lars J. Hammer</w:t>
      </w:r>
      <w:r w:rsidRPr="00E74FBC">
        <w:rPr>
          <w:rFonts w:ascii="Times New Roman" w:hAnsi="Times New Roman" w:cs="Times New Roman"/>
          <w:vertAlign w:val="superscript"/>
        </w:rPr>
        <w:t>1</w:t>
      </w:r>
      <w:r w:rsidR="001D5DD3" w:rsidRPr="00E74FBC">
        <w:rPr>
          <w:rFonts w:ascii="Times New Roman" w:hAnsi="Times New Roman" w:cs="Times New Roman"/>
        </w:rPr>
        <w:t>*</w:t>
      </w:r>
      <w:r w:rsidRPr="00E74FBC">
        <w:rPr>
          <w:rFonts w:ascii="Times New Roman" w:hAnsi="Times New Roman" w:cs="Times New Roman"/>
        </w:rPr>
        <w:t>, Nathan T. Hermann</w:t>
      </w:r>
      <w:r w:rsidR="001C6255" w:rsidRPr="00E74FBC">
        <w:rPr>
          <w:rFonts w:ascii="Times New Roman" w:hAnsi="Times New Roman" w:cs="Times New Roman"/>
          <w:vertAlign w:val="superscript"/>
        </w:rPr>
        <w:t>2</w:t>
      </w:r>
      <w:r w:rsidR="001D5DD3" w:rsidRPr="00E74FBC">
        <w:rPr>
          <w:rFonts w:ascii="Times New Roman" w:hAnsi="Times New Roman" w:cs="Times New Roman"/>
        </w:rPr>
        <w:t>*</w:t>
      </w:r>
      <w:r w:rsidR="001C6255" w:rsidRPr="00E74FBC">
        <w:rPr>
          <w:rFonts w:ascii="Times New Roman" w:hAnsi="Times New Roman" w:cs="Times New Roman"/>
        </w:rPr>
        <w:t xml:space="preserve">, </w:t>
      </w:r>
      <w:r w:rsidR="00F125B5" w:rsidRPr="00E74FBC">
        <w:rPr>
          <w:rFonts w:ascii="Times New Roman" w:hAnsi="Times New Roman" w:cs="Times New Roman"/>
        </w:rPr>
        <w:t>Nigel</w:t>
      </w:r>
      <w:r w:rsidR="008176BE" w:rsidRPr="00E74FBC">
        <w:rPr>
          <w:rFonts w:ascii="Times New Roman" w:hAnsi="Times New Roman" w:cs="Times New Roman"/>
        </w:rPr>
        <w:t xml:space="preserve"> E. Hussey</w:t>
      </w:r>
      <w:r w:rsidR="008176BE" w:rsidRPr="00E74FBC">
        <w:rPr>
          <w:rFonts w:ascii="Times New Roman" w:hAnsi="Times New Roman" w:cs="Times New Roman"/>
          <w:vertAlign w:val="superscript"/>
        </w:rPr>
        <w:t>3</w:t>
      </w:r>
      <w:r w:rsidR="008176BE" w:rsidRPr="00E74FBC">
        <w:rPr>
          <w:rFonts w:ascii="Times New Roman" w:hAnsi="Times New Roman" w:cs="Times New Roman"/>
        </w:rPr>
        <w:t>, Marianne Marcoux</w:t>
      </w:r>
      <w:r w:rsidR="008176BE" w:rsidRPr="00E74FBC">
        <w:rPr>
          <w:rFonts w:ascii="Times New Roman" w:hAnsi="Times New Roman" w:cs="Times New Roman"/>
          <w:vertAlign w:val="superscript"/>
        </w:rPr>
        <w:t>4</w:t>
      </w:r>
      <w:r w:rsidR="008176BE" w:rsidRPr="00E74FBC">
        <w:rPr>
          <w:rFonts w:ascii="Times New Roman" w:hAnsi="Times New Roman" w:cs="Times New Roman"/>
        </w:rPr>
        <w:t>, Kevin J. Hedges</w:t>
      </w:r>
      <w:r w:rsidR="008176BE" w:rsidRPr="00E74FBC">
        <w:rPr>
          <w:rFonts w:ascii="Times New Roman" w:hAnsi="Times New Roman" w:cs="Times New Roman"/>
          <w:vertAlign w:val="superscript"/>
        </w:rPr>
        <w:t>4</w:t>
      </w:r>
      <w:r w:rsidR="00C32E7C" w:rsidRPr="00E74FBC">
        <w:rPr>
          <w:rFonts w:ascii="Times New Roman" w:hAnsi="Times New Roman" w:cs="Times New Roman"/>
        </w:rPr>
        <w:t>, Nathan B. Furey</w:t>
      </w:r>
      <w:r w:rsidR="00C32E7C" w:rsidRPr="00E74FBC">
        <w:rPr>
          <w:rFonts w:ascii="Times New Roman" w:hAnsi="Times New Roman" w:cs="Times New Roman"/>
          <w:vertAlign w:val="superscript"/>
        </w:rPr>
        <w:t>2</w:t>
      </w:r>
    </w:p>
    <w:p w14:paraId="1827E2C3" w14:textId="6FBE4115" w:rsidR="00411EDC" w:rsidRPr="00E74FBC" w:rsidRDefault="00411EDC" w:rsidP="007A33B3">
      <w:pPr>
        <w:spacing w:after="0" w:line="480" w:lineRule="auto"/>
        <w:jc w:val="center"/>
        <w:rPr>
          <w:rFonts w:ascii="Times New Roman" w:hAnsi="Times New Roman" w:cs="Times New Roman"/>
        </w:rPr>
      </w:pPr>
      <w:r w:rsidRPr="00E74FBC">
        <w:rPr>
          <w:rFonts w:ascii="Times New Roman" w:hAnsi="Times New Roman" w:cs="Times New Roman"/>
          <w:vertAlign w:val="superscript"/>
        </w:rPr>
        <w:t>1</w:t>
      </w:r>
      <w:r w:rsidRPr="00E74FBC">
        <w:rPr>
          <w:rFonts w:ascii="Times New Roman" w:hAnsi="Times New Roman" w:cs="Times New Roman"/>
        </w:rPr>
        <w:t>Maine Department of Marine Resources, Augusta, ME, United States</w:t>
      </w:r>
    </w:p>
    <w:p w14:paraId="3849BD76" w14:textId="21207949" w:rsidR="00D92BF8" w:rsidRPr="00E74FBC" w:rsidRDefault="00411EDC" w:rsidP="007A33B3">
      <w:pPr>
        <w:spacing w:after="0" w:line="480" w:lineRule="auto"/>
        <w:jc w:val="center"/>
        <w:rPr>
          <w:rFonts w:ascii="Times New Roman" w:hAnsi="Times New Roman" w:cs="Times New Roman"/>
        </w:rPr>
      </w:pPr>
      <w:r w:rsidRPr="00E74FBC">
        <w:rPr>
          <w:rFonts w:ascii="Times New Roman" w:hAnsi="Times New Roman" w:cs="Times New Roman"/>
          <w:vertAlign w:val="superscript"/>
        </w:rPr>
        <w:t>2</w:t>
      </w:r>
      <w:r w:rsidR="00D92BF8" w:rsidRPr="00E74FBC">
        <w:rPr>
          <w:rFonts w:ascii="Times New Roman" w:hAnsi="Times New Roman" w:cs="Times New Roman"/>
        </w:rPr>
        <w:t>University of New Hampshire, Department of Biological Sciences, Durham, NH, United States</w:t>
      </w:r>
    </w:p>
    <w:p w14:paraId="1EF28B90" w14:textId="77777777" w:rsidR="00D92BF8" w:rsidRPr="00E74FBC" w:rsidRDefault="00D92BF8" w:rsidP="007A33B3">
      <w:pPr>
        <w:spacing w:after="0" w:line="480" w:lineRule="auto"/>
        <w:jc w:val="center"/>
        <w:rPr>
          <w:rFonts w:ascii="Times New Roman" w:hAnsi="Times New Roman" w:cs="Times New Roman"/>
        </w:rPr>
      </w:pPr>
      <w:r w:rsidRPr="00E74FBC">
        <w:rPr>
          <w:rFonts w:ascii="Times New Roman" w:hAnsi="Times New Roman" w:cs="Times New Roman"/>
          <w:vertAlign w:val="superscript"/>
        </w:rPr>
        <w:t>3</w:t>
      </w:r>
      <w:r w:rsidRPr="00E74FBC">
        <w:rPr>
          <w:rFonts w:ascii="Times New Roman" w:hAnsi="Times New Roman" w:cs="Times New Roman"/>
        </w:rPr>
        <w:t>University of Windsor, Integrative Biology, Windsor, ON, Canada</w:t>
      </w:r>
    </w:p>
    <w:p w14:paraId="59E0D938" w14:textId="77777777" w:rsidR="00D92BF8" w:rsidRPr="00E74FBC" w:rsidRDefault="00D92BF8" w:rsidP="007A33B3">
      <w:pPr>
        <w:spacing w:after="0" w:line="480" w:lineRule="auto"/>
        <w:jc w:val="center"/>
        <w:rPr>
          <w:rFonts w:ascii="Times New Roman" w:hAnsi="Times New Roman" w:cs="Times New Roman"/>
        </w:rPr>
      </w:pPr>
      <w:r w:rsidRPr="00E74FBC">
        <w:rPr>
          <w:rFonts w:ascii="Times New Roman" w:hAnsi="Times New Roman" w:cs="Times New Roman"/>
          <w:vertAlign w:val="superscript"/>
        </w:rPr>
        <w:t>4</w:t>
      </w:r>
      <w:r w:rsidRPr="00E74FBC">
        <w:rPr>
          <w:rFonts w:ascii="Times New Roman" w:hAnsi="Times New Roman" w:cs="Times New Roman"/>
        </w:rPr>
        <w:t>Department of Fisheries and Oceans, Winnipeg, MB, Canada</w:t>
      </w:r>
    </w:p>
    <w:p w14:paraId="400B1258" w14:textId="77777777" w:rsidR="00411EDC" w:rsidRPr="00E74FBC" w:rsidRDefault="00411EDC" w:rsidP="007A33B3">
      <w:pPr>
        <w:spacing w:after="0" w:line="480" w:lineRule="auto"/>
        <w:jc w:val="center"/>
        <w:rPr>
          <w:rFonts w:ascii="Times New Roman" w:hAnsi="Times New Roman" w:cs="Times New Roman"/>
        </w:rPr>
      </w:pPr>
    </w:p>
    <w:p w14:paraId="6C5F1E65" w14:textId="77777777" w:rsidR="00411EDC" w:rsidRPr="00E74FBC" w:rsidRDefault="00411EDC" w:rsidP="007A33B3">
      <w:pPr>
        <w:spacing w:after="0" w:line="480" w:lineRule="auto"/>
        <w:jc w:val="center"/>
        <w:rPr>
          <w:rFonts w:ascii="Times New Roman" w:hAnsi="Times New Roman" w:cs="Times New Roman"/>
        </w:rPr>
      </w:pPr>
    </w:p>
    <w:p w14:paraId="2223C398" w14:textId="77777777" w:rsidR="007A33B3" w:rsidRPr="00E74FBC" w:rsidRDefault="007A33B3" w:rsidP="007A33B3">
      <w:pPr>
        <w:spacing w:after="0" w:line="480" w:lineRule="auto"/>
        <w:jc w:val="center"/>
        <w:rPr>
          <w:rFonts w:ascii="Times New Roman" w:hAnsi="Times New Roman" w:cs="Times New Roman"/>
        </w:rPr>
      </w:pPr>
    </w:p>
    <w:p w14:paraId="41C1001B" w14:textId="77777777" w:rsidR="000F74DB" w:rsidRPr="00E74FBC" w:rsidRDefault="001D5DD3" w:rsidP="007A33B3">
      <w:pPr>
        <w:spacing w:after="0" w:line="480" w:lineRule="auto"/>
        <w:rPr>
          <w:rFonts w:ascii="Times New Roman" w:hAnsi="Times New Roman" w:cs="Times New Roman"/>
        </w:rPr>
      </w:pPr>
      <w:r w:rsidRPr="00E74FBC">
        <w:rPr>
          <w:rFonts w:ascii="Times New Roman" w:hAnsi="Times New Roman" w:cs="Times New Roman"/>
        </w:rPr>
        <w:t>*Co-first</w:t>
      </w:r>
      <w:r w:rsidR="00082B5D" w:rsidRPr="00E74FBC">
        <w:rPr>
          <w:rFonts w:ascii="Times New Roman" w:hAnsi="Times New Roman" w:cs="Times New Roman"/>
        </w:rPr>
        <w:t xml:space="preserve"> Authors</w:t>
      </w:r>
    </w:p>
    <w:p w14:paraId="01DE2852" w14:textId="05E33A07" w:rsidR="00730C13" w:rsidRPr="00E74FBC" w:rsidRDefault="00C63AD9" w:rsidP="007A33B3">
      <w:pPr>
        <w:tabs>
          <w:tab w:val="left" w:pos="810"/>
        </w:tabs>
        <w:spacing w:after="0" w:line="480" w:lineRule="auto"/>
        <w:rPr>
          <w:rFonts w:ascii="Times New Roman" w:hAnsi="Times New Roman" w:cs="Times New Roman"/>
        </w:rPr>
      </w:pPr>
      <w:r w:rsidRPr="00E74FBC">
        <w:rPr>
          <w:rFonts w:ascii="Times New Roman" w:hAnsi="Times New Roman" w:cs="Times New Roman"/>
        </w:rPr>
        <w:t>Contact:</w:t>
      </w:r>
      <w:r w:rsidR="00530075" w:rsidRPr="00E74FBC">
        <w:rPr>
          <w:rFonts w:ascii="Times New Roman" w:hAnsi="Times New Roman" w:cs="Times New Roman"/>
        </w:rPr>
        <w:t xml:space="preserve"> Lars Hammer; </w:t>
      </w:r>
      <w:r w:rsidR="00730C13" w:rsidRPr="00E74FBC">
        <w:rPr>
          <w:rFonts w:ascii="Times New Roman" w:hAnsi="Times New Roman" w:cs="Times New Roman"/>
        </w:rPr>
        <w:t>L</w:t>
      </w:r>
      <w:r w:rsidR="00530075" w:rsidRPr="00E74FBC">
        <w:rPr>
          <w:rFonts w:ascii="Times New Roman" w:hAnsi="Times New Roman" w:cs="Times New Roman"/>
        </w:rPr>
        <w:t>ars.</w:t>
      </w:r>
      <w:r w:rsidR="00730C13" w:rsidRPr="00E74FBC">
        <w:rPr>
          <w:rFonts w:ascii="Times New Roman" w:hAnsi="Times New Roman" w:cs="Times New Roman"/>
        </w:rPr>
        <w:t>H</w:t>
      </w:r>
      <w:r w:rsidR="00530075" w:rsidRPr="00E74FBC">
        <w:rPr>
          <w:rFonts w:ascii="Times New Roman" w:hAnsi="Times New Roman" w:cs="Times New Roman"/>
        </w:rPr>
        <w:t>ammer</w:t>
      </w:r>
      <w:r w:rsidR="00730C13" w:rsidRPr="00E74FBC">
        <w:rPr>
          <w:rFonts w:ascii="Times New Roman" w:hAnsi="Times New Roman" w:cs="Times New Roman"/>
        </w:rPr>
        <w:t>@maine.gov</w:t>
      </w:r>
    </w:p>
    <w:p w14:paraId="0E2201B9" w14:textId="32717DEA" w:rsidR="00730C13" w:rsidRPr="00E74FBC" w:rsidRDefault="00730C13" w:rsidP="007A33B3">
      <w:pPr>
        <w:tabs>
          <w:tab w:val="left" w:pos="810"/>
        </w:tabs>
        <w:spacing w:after="0" w:line="480" w:lineRule="auto"/>
        <w:rPr>
          <w:rFonts w:ascii="Times New Roman" w:hAnsi="Times New Roman" w:cs="Times New Roman"/>
        </w:rPr>
      </w:pPr>
      <w:r w:rsidRPr="00E74FBC">
        <w:rPr>
          <w:rFonts w:ascii="Times New Roman" w:hAnsi="Times New Roman" w:cs="Times New Roman"/>
        </w:rPr>
        <w:tab/>
        <w:t>Nathan Hermann; Nathan.Hermann@unh.edu</w:t>
      </w:r>
    </w:p>
    <w:p w14:paraId="7D8159DF" w14:textId="77777777" w:rsidR="00730C13" w:rsidRPr="00E74FBC" w:rsidRDefault="00730C13" w:rsidP="007A33B3">
      <w:pPr>
        <w:tabs>
          <w:tab w:val="left" w:pos="810"/>
        </w:tabs>
        <w:spacing w:after="0" w:line="480" w:lineRule="auto"/>
        <w:rPr>
          <w:rFonts w:ascii="Times New Roman" w:hAnsi="Times New Roman" w:cs="Times New Roman"/>
        </w:rPr>
      </w:pPr>
    </w:p>
    <w:p w14:paraId="7351DF01" w14:textId="77777777" w:rsidR="007A33B3" w:rsidRPr="00E74FBC" w:rsidRDefault="007A33B3" w:rsidP="007A33B3">
      <w:pPr>
        <w:tabs>
          <w:tab w:val="left" w:pos="810"/>
        </w:tabs>
        <w:spacing w:after="0" w:line="480" w:lineRule="auto"/>
        <w:rPr>
          <w:rFonts w:ascii="Times New Roman" w:hAnsi="Times New Roman" w:cs="Times New Roman"/>
        </w:rPr>
      </w:pPr>
    </w:p>
    <w:p w14:paraId="5FEBA3C6" w14:textId="77777777" w:rsidR="007A33B3" w:rsidRPr="00E74FBC" w:rsidRDefault="007A33B3" w:rsidP="007A33B3">
      <w:pPr>
        <w:tabs>
          <w:tab w:val="left" w:pos="810"/>
        </w:tabs>
        <w:spacing w:after="0" w:line="480" w:lineRule="auto"/>
        <w:rPr>
          <w:rFonts w:ascii="Times New Roman" w:hAnsi="Times New Roman" w:cs="Times New Roman"/>
        </w:rPr>
      </w:pPr>
    </w:p>
    <w:p w14:paraId="20AF58ED" w14:textId="77777777" w:rsidR="00730C13" w:rsidRPr="00E74FBC" w:rsidRDefault="00730C13" w:rsidP="007A33B3">
      <w:pPr>
        <w:tabs>
          <w:tab w:val="left" w:pos="810"/>
        </w:tabs>
        <w:spacing w:after="0" w:line="480" w:lineRule="auto"/>
        <w:rPr>
          <w:rFonts w:ascii="Times New Roman" w:hAnsi="Times New Roman" w:cs="Times New Roman"/>
        </w:rPr>
      </w:pPr>
    </w:p>
    <w:p w14:paraId="77AADDE5" w14:textId="5F94C8BE" w:rsidR="002558C2" w:rsidRPr="00E74FBC" w:rsidRDefault="00730C13" w:rsidP="007A33B3">
      <w:pPr>
        <w:tabs>
          <w:tab w:val="left" w:pos="810"/>
        </w:tabs>
        <w:spacing w:after="0" w:line="480" w:lineRule="auto"/>
        <w:rPr>
          <w:rFonts w:ascii="Times New Roman" w:eastAsia="Times New Roman" w:hAnsi="Times New Roman" w:cs="Times New Roman"/>
          <w:b/>
          <w:bCs/>
        </w:rPr>
      </w:pPr>
      <w:r w:rsidRPr="00E74FBC">
        <w:rPr>
          <w:rFonts w:ascii="Times New Roman" w:hAnsi="Times New Roman" w:cs="Times New Roman"/>
        </w:rPr>
        <w:t xml:space="preserve">Prepared for Submission to </w:t>
      </w:r>
      <w:commentRangeStart w:id="0"/>
      <w:r w:rsidRPr="00E74FBC">
        <w:rPr>
          <w:rFonts w:ascii="Times New Roman" w:hAnsi="Times New Roman" w:cs="Times New Roman"/>
          <w:b/>
          <w:bCs/>
        </w:rPr>
        <w:t>Ecology</w:t>
      </w:r>
      <w:commentRangeEnd w:id="0"/>
      <w:r w:rsidR="005D72F0" w:rsidRPr="00E74FBC">
        <w:rPr>
          <w:rStyle w:val="CommentReference"/>
          <w:rFonts w:ascii="Times New Roman" w:hAnsi="Times New Roman" w:cs="Times New Roman"/>
          <w:sz w:val="22"/>
          <w:szCs w:val="22"/>
        </w:rPr>
        <w:commentReference w:id="0"/>
      </w:r>
      <w:r w:rsidR="002558C2" w:rsidRPr="00E74FBC">
        <w:rPr>
          <w:rFonts w:ascii="Times New Roman" w:hAnsi="Times New Roman" w:cs="Times New Roman"/>
        </w:rPr>
        <w:br w:type="page"/>
      </w:r>
    </w:p>
    <w:p w14:paraId="7E0C4D48" w14:textId="77777777" w:rsidR="00E55562" w:rsidRPr="00E74FBC" w:rsidRDefault="00E55562" w:rsidP="007A33B3">
      <w:pPr>
        <w:pStyle w:val="Heading1"/>
        <w:spacing w:after="0"/>
      </w:pPr>
      <w:r w:rsidRPr="00E74FBC">
        <w:lastRenderedPageBreak/>
        <w:t>Abstract</w:t>
      </w:r>
    </w:p>
    <w:p w14:paraId="38537590" w14:textId="5BF88B7B" w:rsidR="00E55562" w:rsidRPr="00E74FBC" w:rsidRDefault="00313885" w:rsidP="007A33B3">
      <w:pPr>
        <w:spacing w:after="0" w:line="480" w:lineRule="auto"/>
        <w:rPr>
          <w:rFonts w:ascii="Times New Roman" w:hAnsi="Times New Roman" w:cs="Times New Roman"/>
          <w:b/>
          <w:bCs/>
        </w:rPr>
      </w:pPr>
      <w:r w:rsidRPr="00E74FBC">
        <w:rPr>
          <w:rFonts w:ascii="Times New Roman" w:hAnsi="Times New Roman" w:cs="Times New Roman"/>
        </w:rPr>
        <w:tab/>
        <w:t xml:space="preserve">The dramatic seasonal changes that occur annually in the Arctic </w:t>
      </w:r>
      <w:r w:rsidR="002B215B" w:rsidRPr="00E74FBC">
        <w:rPr>
          <w:rFonts w:ascii="Times New Roman" w:hAnsi="Times New Roman" w:cs="Times New Roman"/>
        </w:rPr>
        <w:t xml:space="preserve">require </w:t>
      </w:r>
      <w:r w:rsidR="000A290C" w:rsidRPr="00E74FBC">
        <w:rPr>
          <w:rFonts w:ascii="Times New Roman" w:hAnsi="Times New Roman" w:cs="Times New Roman"/>
        </w:rPr>
        <w:t xml:space="preserve">occupants to be able to adapt and exploit </w:t>
      </w:r>
      <w:r w:rsidR="000478E2" w:rsidRPr="00E74FBC">
        <w:rPr>
          <w:rFonts w:ascii="Times New Roman" w:hAnsi="Times New Roman" w:cs="Times New Roman"/>
        </w:rPr>
        <w:t xml:space="preserve">conditions when they are available. Foremost among these </w:t>
      </w:r>
      <w:r w:rsidR="00F94CB2" w:rsidRPr="00E74FBC">
        <w:rPr>
          <w:rFonts w:ascii="Times New Roman" w:hAnsi="Times New Roman" w:cs="Times New Roman"/>
        </w:rPr>
        <w:t xml:space="preserve">changes </w:t>
      </w:r>
      <w:r w:rsidR="0083739D" w:rsidRPr="00E74FBC">
        <w:rPr>
          <w:rFonts w:ascii="Times New Roman" w:hAnsi="Times New Roman" w:cs="Times New Roman"/>
        </w:rPr>
        <w:t>is</w:t>
      </w:r>
      <w:r w:rsidR="007C6A3D" w:rsidRPr="00E74FBC">
        <w:rPr>
          <w:rFonts w:ascii="Times New Roman" w:hAnsi="Times New Roman" w:cs="Times New Roman"/>
        </w:rPr>
        <w:t xml:space="preserve"> the sudden abundance of resources and habitats following the </w:t>
      </w:r>
      <w:r w:rsidR="00930EA3" w:rsidRPr="00E74FBC">
        <w:rPr>
          <w:rFonts w:ascii="Times New Roman" w:hAnsi="Times New Roman" w:cs="Times New Roman"/>
        </w:rPr>
        <w:t>receding</w:t>
      </w:r>
      <w:r w:rsidR="008E17F4" w:rsidRPr="00E74FBC">
        <w:rPr>
          <w:rFonts w:ascii="Times New Roman" w:hAnsi="Times New Roman" w:cs="Times New Roman"/>
        </w:rPr>
        <w:t xml:space="preserve"> sea-ice</w:t>
      </w:r>
      <w:r w:rsidR="00DE4BBC" w:rsidRPr="00E74FBC">
        <w:rPr>
          <w:rFonts w:ascii="Times New Roman" w:hAnsi="Times New Roman" w:cs="Times New Roman"/>
        </w:rPr>
        <w:t xml:space="preserve">. </w:t>
      </w:r>
      <w:r w:rsidR="00930EA3" w:rsidRPr="00E74FBC">
        <w:rPr>
          <w:rFonts w:ascii="Times New Roman" w:hAnsi="Times New Roman" w:cs="Times New Roman"/>
        </w:rPr>
        <w:t xml:space="preserve">Many marine organisms </w:t>
      </w:r>
      <w:r w:rsidR="005F4E82" w:rsidRPr="00E74FBC">
        <w:rPr>
          <w:rFonts w:ascii="Times New Roman" w:hAnsi="Times New Roman" w:cs="Times New Roman"/>
        </w:rPr>
        <w:t xml:space="preserve">coordinate behaviors to be appropriately positioned </w:t>
      </w:r>
      <w:r w:rsidR="00573F66" w:rsidRPr="00E74FBC">
        <w:rPr>
          <w:rFonts w:ascii="Times New Roman" w:hAnsi="Times New Roman" w:cs="Times New Roman"/>
        </w:rPr>
        <w:t>to maximally exploit this resource pulse</w:t>
      </w:r>
      <w:r w:rsidR="00006DE8" w:rsidRPr="00E74FBC">
        <w:rPr>
          <w:rFonts w:ascii="Times New Roman" w:hAnsi="Times New Roman" w:cs="Times New Roman"/>
        </w:rPr>
        <w:t xml:space="preserve">; however, the manner in which this is done varies </w:t>
      </w:r>
      <w:r w:rsidR="00627DAD" w:rsidRPr="00E74FBC">
        <w:rPr>
          <w:rFonts w:ascii="Times New Roman" w:hAnsi="Times New Roman" w:cs="Times New Roman"/>
        </w:rPr>
        <w:t xml:space="preserve">as much as </w:t>
      </w:r>
      <w:r w:rsidR="007F234B" w:rsidRPr="00E74FBC">
        <w:rPr>
          <w:rFonts w:ascii="Times New Roman" w:hAnsi="Times New Roman" w:cs="Times New Roman"/>
        </w:rPr>
        <w:t xml:space="preserve">the life histories of those organisms. </w:t>
      </w:r>
      <w:r w:rsidR="00C607B6" w:rsidRPr="00E74FBC">
        <w:rPr>
          <w:rFonts w:ascii="Times New Roman" w:hAnsi="Times New Roman" w:cs="Times New Roman"/>
        </w:rPr>
        <w:t xml:space="preserve">To try to assess the </w:t>
      </w:r>
      <w:r w:rsidR="004F211D" w:rsidRPr="00E74FBC">
        <w:rPr>
          <w:rFonts w:ascii="Times New Roman" w:hAnsi="Times New Roman" w:cs="Times New Roman"/>
        </w:rPr>
        <w:t xml:space="preserve">degree </w:t>
      </w:r>
      <w:r w:rsidR="000317E5" w:rsidRPr="00E74FBC">
        <w:rPr>
          <w:rFonts w:ascii="Times New Roman" w:hAnsi="Times New Roman" w:cs="Times New Roman"/>
        </w:rPr>
        <w:t xml:space="preserve">and </w:t>
      </w:r>
      <w:r w:rsidR="00F8712E" w:rsidRPr="00E74FBC">
        <w:rPr>
          <w:rFonts w:ascii="Times New Roman" w:hAnsi="Times New Roman" w:cs="Times New Roman"/>
        </w:rPr>
        <w:t>means of exploitation by</w:t>
      </w:r>
      <w:r w:rsidR="00935CE3" w:rsidRPr="00E74FBC">
        <w:rPr>
          <w:rFonts w:ascii="Times New Roman" w:hAnsi="Times New Roman" w:cs="Times New Roman"/>
        </w:rPr>
        <w:t xml:space="preserve"> the fishes of a pristine </w:t>
      </w:r>
      <w:r w:rsidR="0043547B" w:rsidRPr="00E74FBC">
        <w:rPr>
          <w:rFonts w:ascii="Times New Roman" w:hAnsi="Times New Roman" w:cs="Times New Roman"/>
        </w:rPr>
        <w:t>coastal Arctic community</w:t>
      </w:r>
      <w:r w:rsidR="00E83CB4" w:rsidRPr="00E74FBC">
        <w:rPr>
          <w:rFonts w:ascii="Times New Roman" w:hAnsi="Times New Roman" w:cs="Times New Roman"/>
        </w:rPr>
        <w:t xml:space="preserve">, we collected stomach contents from </w:t>
      </w:r>
      <w:r w:rsidR="00783A61" w:rsidRPr="00E74FBC">
        <w:rPr>
          <w:rFonts w:ascii="Times New Roman" w:hAnsi="Times New Roman" w:cs="Times New Roman"/>
        </w:rPr>
        <w:t>Arctic char (</w:t>
      </w:r>
      <w:r w:rsidR="00783A61" w:rsidRPr="00E74FBC">
        <w:rPr>
          <w:rFonts w:ascii="Times New Roman" w:hAnsi="Times New Roman" w:cs="Times New Roman"/>
          <w:i/>
          <w:iCs/>
        </w:rPr>
        <w:t>Salvelinus alpinus</w:t>
      </w:r>
      <w:r w:rsidR="00783A61" w:rsidRPr="00E74FBC">
        <w:rPr>
          <w:rFonts w:ascii="Times New Roman" w:hAnsi="Times New Roman" w:cs="Times New Roman"/>
        </w:rPr>
        <w:t>) and sculpins (</w:t>
      </w:r>
      <w:r w:rsidR="00783A61" w:rsidRPr="00E74FBC">
        <w:rPr>
          <w:rFonts w:ascii="Times New Roman" w:hAnsi="Times New Roman" w:cs="Times New Roman"/>
          <w:i/>
          <w:iCs/>
        </w:rPr>
        <w:t xml:space="preserve">Myoxocephalus </w:t>
      </w:r>
      <w:r w:rsidR="00783A61" w:rsidRPr="00E74FBC">
        <w:rPr>
          <w:rFonts w:ascii="Times New Roman" w:hAnsi="Times New Roman" w:cs="Times New Roman"/>
        </w:rPr>
        <w:t>spp.)</w:t>
      </w:r>
      <w:r w:rsidR="00DA5793" w:rsidRPr="00E74FBC">
        <w:rPr>
          <w:rFonts w:ascii="Times New Roman" w:hAnsi="Times New Roman" w:cs="Times New Roman"/>
        </w:rPr>
        <w:t xml:space="preserve"> in Tremblay Sound</w:t>
      </w:r>
      <w:r w:rsidR="00E51C98" w:rsidRPr="00E74FBC">
        <w:rPr>
          <w:rFonts w:ascii="Times New Roman" w:hAnsi="Times New Roman" w:cs="Times New Roman"/>
        </w:rPr>
        <w:t xml:space="preserve"> during the ice-free seasons of 2017-2019</w:t>
      </w:r>
      <w:r w:rsidR="00DA5793" w:rsidRPr="00E74FBC">
        <w:rPr>
          <w:rFonts w:ascii="Times New Roman" w:hAnsi="Times New Roman" w:cs="Times New Roman"/>
        </w:rPr>
        <w:t>.</w:t>
      </w:r>
      <w:r w:rsidR="00372AF6" w:rsidRPr="00E74FBC">
        <w:rPr>
          <w:rFonts w:ascii="Times New Roman" w:hAnsi="Times New Roman" w:cs="Times New Roman"/>
        </w:rPr>
        <w:t xml:space="preserve"> Composition and magnitude of diets were compared </w:t>
      </w:r>
      <w:r w:rsidR="00B04102" w:rsidRPr="00E74FBC">
        <w:rPr>
          <w:rFonts w:ascii="Times New Roman" w:hAnsi="Times New Roman" w:cs="Times New Roman"/>
        </w:rPr>
        <w:t xml:space="preserve">between the two </w:t>
      </w:r>
      <w:r w:rsidR="00FD106B" w:rsidRPr="00E74FBC">
        <w:rPr>
          <w:rFonts w:ascii="Times New Roman" w:hAnsi="Times New Roman" w:cs="Times New Roman"/>
        </w:rPr>
        <w:t>fishes</w:t>
      </w:r>
      <w:r w:rsidR="00857F0F" w:rsidRPr="00E74FBC">
        <w:rPr>
          <w:rFonts w:ascii="Times New Roman" w:hAnsi="Times New Roman" w:cs="Times New Roman"/>
        </w:rPr>
        <w:t xml:space="preserve"> to identify differences in their feeding</w:t>
      </w:r>
      <w:r w:rsidR="007928DC" w:rsidRPr="00E74FBC">
        <w:rPr>
          <w:rFonts w:ascii="Times New Roman" w:hAnsi="Times New Roman" w:cs="Times New Roman"/>
        </w:rPr>
        <w:t xml:space="preserve"> despite </w:t>
      </w:r>
      <w:r w:rsidR="001F18F2" w:rsidRPr="00E74FBC">
        <w:rPr>
          <w:rFonts w:ascii="Times New Roman" w:hAnsi="Times New Roman" w:cs="Times New Roman"/>
        </w:rPr>
        <w:t xml:space="preserve">occupying </w:t>
      </w:r>
      <w:r w:rsidR="00C93511" w:rsidRPr="00E74FBC">
        <w:rPr>
          <w:rFonts w:ascii="Times New Roman" w:hAnsi="Times New Roman" w:cs="Times New Roman"/>
        </w:rPr>
        <w:t>the same environment</w:t>
      </w:r>
      <w:r w:rsidR="00725D48" w:rsidRPr="00E74FBC">
        <w:rPr>
          <w:rFonts w:ascii="Times New Roman" w:hAnsi="Times New Roman" w:cs="Times New Roman"/>
        </w:rPr>
        <w:t xml:space="preserve">. </w:t>
      </w:r>
      <w:r w:rsidR="000A1B7A" w:rsidRPr="00E74FBC">
        <w:rPr>
          <w:rFonts w:ascii="Times New Roman" w:hAnsi="Times New Roman" w:cs="Times New Roman"/>
        </w:rPr>
        <w:t xml:space="preserve">Simple </w:t>
      </w:r>
      <w:r w:rsidR="008E58E9" w:rsidRPr="00E74FBC">
        <w:rPr>
          <w:rFonts w:ascii="Times New Roman" w:hAnsi="Times New Roman" w:cs="Times New Roman"/>
        </w:rPr>
        <w:t xml:space="preserve">assessments of frequency of occurrence </w:t>
      </w:r>
      <w:r w:rsidR="00395A52" w:rsidRPr="00E74FBC">
        <w:rPr>
          <w:rFonts w:ascii="Times New Roman" w:hAnsi="Times New Roman" w:cs="Times New Roman"/>
        </w:rPr>
        <w:t xml:space="preserve">for different prey items and multivariate </w:t>
      </w:r>
      <w:r w:rsidR="00224B75" w:rsidRPr="00E74FBC">
        <w:rPr>
          <w:rFonts w:ascii="Times New Roman" w:hAnsi="Times New Roman" w:cs="Times New Roman"/>
        </w:rPr>
        <w:t>compositions analysis through non-metric multidimensional scaling</w:t>
      </w:r>
      <w:r w:rsidR="00897FE8" w:rsidRPr="00E74FBC">
        <w:rPr>
          <w:rFonts w:ascii="Times New Roman" w:hAnsi="Times New Roman" w:cs="Times New Roman"/>
        </w:rPr>
        <w:t xml:space="preserve"> </w:t>
      </w:r>
      <w:r w:rsidR="00B63E25" w:rsidRPr="00E74FBC">
        <w:rPr>
          <w:rFonts w:ascii="Times New Roman" w:hAnsi="Times New Roman" w:cs="Times New Roman"/>
        </w:rPr>
        <w:t xml:space="preserve">showed </w:t>
      </w:r>
      <w:r w:rsidR="003B4042" w:rsidRPr="00E74FBC">
        <w:rPr>
          <w:rFonts w:ascii="Times New Roman" w:hAnsi="Times New Roman" w:cs="Times New Roman"/>
        </w:rPr>
        <w:t xml:space="preserve">significant overlap in diets with </w:t>
      </w:r>
      <w:r w:rsidR="00471728" w:rsidRPr="00E74FBC">
        <w:rPr>
          <w:rFonts w:ascii="Times New Roman" w:hAnsi="Times New Roman" w:cs="Times New Roman"/>
        </w:rPr>
        <w:t>distinctions being observed</w:t>
      </w:r>
      <w:r w:rsidR="00EA32A4" w:rsidRPr="00E74FBC">
        <w:rPr>
          <w:rFonts w:ascii="Times New Roman" w:hAnsi="Times New Roman" w:cs="Times New Roman"/>
        </w:rPr>
        <w:t xml:space="preserve"> among fish</w:t>
      </w:r>
      <w:r w:rsidR="00D11F7D" w:rsidRPr="00E74FBC">
        <w:rPr>
          <w:rFonts w:ascii="Times New Roman" w:hAnsi="Times New Roman" w:cs="Times New Roman"/>
        </w:rPr>
        <w:t xml:space="preserve">es and copepods </w:t>
      </w:r>
      <w:r w:rsidR="00565206" w:rsidRPr="00E74FBC">
        <w:rPr>
          <w:rFonts w:ascii="Times New Roman" w:hAnsi="Times New Roman" w:cs="Times New Roman"/>
        </w:rPr>
        <w:t xml:space="preserve">which were consumed more often by Arctic char whereas sculpins </w:t>
      </w:r>
      <w:r w:rsidR="00F712CB" w:rsidRPr="00E74FBC">
        <w:rPr>
          <w:rFonts w:ascii="Times New Roman" w:hAnsi="Times New Roman" w:cs="Times New Roman"/>
        </w:rPr>
        <w:t>had diets dominated by amphipods.</w:t>
      </w:r>
      <w:r w:rsidR="007E2AA8" w:rsidRPr="00E74FBC">
        <w:rPr>
          <w:rFonts w:ascii="Times New Roman" w:hAnsi="Times New Roman" w:cs="Times New Roman"/>
        </w:rPr>
        <w:t xml:space="preserve"> </w:t>
      </w:r>
      <w:r w:rsidR="00E803EB" w:rsidRPr="00E74FBC">
        <w:rPr>
          <w:rFonts w:ascii="Times New Roman" w:hAnsi="Times New Roman" w:cs="Times New Roman"/>
        </w:rPr>
        <w:t xml:space="preserve">Despite </w:t>
      </w:r>
      <w:r w:rsidR="00161A40" w:rsidRPr="00E74FBC">
        <w:rPr>
          <w:rFonts w:ascii="Times New Roman" w:hAnsi="Times New Roman" w:cs="Times New Roman"/>
        </w:rPr>
        <w:t xml:space="preserve">having larger prey items, </w:t>
      </w:r>
      <w:r w:rsidR="00C733DA" w:rsidRPr="00E74FBC">
        <w:rPr>
          <w:rFonts w:ascii="Times New Roman" w:hAnsi="Times New Roman" w:cs="Times New Roman"/>
        </w:rPr>
        <w:t>Arctic char diet</w:t>
      </w:r>
      <w:r w:rsidR="00BD7965" w:rsidRPr="00E74FBC">
        <w:rPr>
          <w:rFonts w:ascii="Times New Roman" w:hAnsi="Times New Roman" w:cs="Times New Roman"/>
        </w:rPr>
        <w:t xml:space="preserve">s were smaller relative to body </w:t>
      </w:r>
      <w:r w:rsidR="009247B6" w:rsidRPr="00E74FBC">
        <w:rPr>
          <w:rFonts w:ascii="Times New Roman" w:hAnsi="Times New Roman" w:cs="Times New Roman"/>
        </w:rPr>
        <w:t xml:space="preserve">weight </w:t>
      </w:r>
      <w:r w:rsidR="00071D08" w:rsidRPr="00E74FBC">
        <w:rPr>
          <w:rFonts w:ascii="Times New Roman" w:hAnsi="Times New Roman" w:cs="Times New Roman"/>
        </w:rPr>
        <w:t>than those of sculpin</w:t>
      </w:r>
      <w:r w:rsidR="00AC7E7B" w:rsidRPr="00E74FBC">
        <w:rPr>
          <w:rFonts w:ascii="Times New Roman" w:hAnsi="Times New Roman" w:cs="Times New Roman"/>
        </w:rPr>
        <w:t xml:space="preserve">; both predators fed at </w:t>
      </w:r>
      <w:r w:rsidR="008B505C" w:rsidRPr="00E74FBC">
        <w:rPr>
          <w:rFonts w:ascii="Times New Roman" w:hAnsi="Times New Roman" w:cs="Times New Roman"/>
        </w:rPr>
        <w:t xml:space="preserve">high rates </w:t>
      </w:r>
      <w:r w:rsidR="00D852A8" w:rsidRPr="00E74FBC">
        <w:rPr>
          <w:rFonts w:ascii="Times New Roman" w:hAnsi="Times New Roman" w:cs="Times New Roman"/>
        </w:rPr>
        <w:t xml:space="preserve">regularly. </w:t>
      </w:r>
      <w:r w:rsidR="004725E4" w:rsidRPr="00E74FBC">
        <w:rPr>
          <w:rFonts w:ascii="Times New Roman" w:hAnsi="Times New Roman" w:cs="Times New Roman"/>
        </w:rPr>
        <w:t xml:space="preserve">Our findings </w:t>
      </w:r>
      <w:r w:rsidR="00CF7E9F" w:rsidRPr="00E74FBC">
        <w:rPr>
          <w:rFonts w:ascii="Times New Roman" w:hAnsi="Times New Roman" w:cs="Times New Roman"/>
        </w:rPr>
        <w:t xml:space="preserve">are consistent with </w:t>
      </w:r>
      <w:r w:rsidR="00AC7C3C" w:rsidRPr="00E74FBC">
        <w:rPr>
          <w:rFonts w:ascii="Times New Roman" w:hAnsi="Times New Roman" w:cs="Times New Roman"/>
        </w:rPr>
        <w:t xml:space="preserve">understandings of life histories for </w:t>
      </w:r>
      <w:r w:rsidR="005D35ED" w:rsidRPr="00E74FBC">
        <w:rPr>
          <w:rFonts w:ascii="Times New Roman" w:hAnsi="Times New Roman" w:cs="Times New Roman"/>
        </w:rPr>
        <w:t xml:space="preserve">relatively sedentary, </w:t>
      </w:r>
      <w:r w:rsidR="00812FBA" w:rsidRPr="00E74FBC">
        <w:rPr>
          <w:rFonts w:ascii="Times New Roman" w:hAnsi="Times New Roman" w:cs="Times New Roman"/>
        </w:rPr>
        <w:t xml:space="preserve">benthic-oriented, resident sculpins </w:t>
      </w:r>
      <w:r w:rsidR="00EE4767" w:rsidRPr="00E74FBC">
        <w:rPr>
          <w:rFonts w:ascii="Times New Roman" w:hAnsi="Times New Roman" w:cs="Times New Roman"/>
        </w:rPr>
        <w:t xml:space="preserve">consuming small, benthic prey items </w:t>
      </w:r>
      <w:r w:rsidR="00627659" w:rsidRPr="00E74FBC">
        <w:rPr>
          <w:rFonts w:ascii="Times New Roman" w:hAnsi="Times New Roman" w:cs="Times New Roman"/>
        </w:rPr>
        <w:t>at</w:t>
      </w:r>
      <w:r w:rsidR="00EE4767" w:rsidRPr="00E74FBC">
        <w:rPr>
          <w:rFonts w:ascii="Times New Roman" w:hAnsi="Times New Roman" w:cs="Times New Roman"/>
        </w:rPr>
        <w:t xml:space="preserve"> </w:t>
      </w:r>
      <w:r w:rsidR="00254C9F" w:rsidRPr="00E74FBC">
        <w:rPr>
          <w:rFonts w:ascii="Times New Roman" w:hAnsi="Times New Roman" w:cs="Times New Roman"/>
        </w:rPr>
        <w:t xml:space="preserve">very high </w:t>
      </w:r>
      <w:r w:rsidR="00627659" w:rsidRPr="00E74FBC">
        <w:rPr>
          <w:rFonts w:ascii="Times New Roman" w:hAnsi="Times New Roman" w:cs="Times New Roman"/>
        </w:rPr>
        <w:t xml:space="preserve">levels whereas </w:t>
      </w:r>
      <w:r w:rsidR="003B077D" w:rsidRPr="00E74FBC">
        <w:rPr>
          <w:rFonts w:ascii="Times New Roman" w:hAnsi="Times New Roman" w:cs="Times New Roman"/>
        </w:rPr>
        <w:t xml:space="preserve">mobile, </w:t>
      </w:r>
      <w:r w:rsidR="003C034B" w:rsidRPr="00E74FBC">
        <w:rPr>
          <w:rFonts w:ascii="Times New Roman" w:hAnsi="Times New Roman" w:cs="Times New Roman"/>
        </w:rPr>
        <w:t xml:space="preserve">semi-pelagic, migratory Arctic char </w:t>
      </w:r>
      <w:r w:rsidR="00F227F5" w:rsidRPr="00E74FBC">
        <w:rPr>
          <w:rFonts w:ascii="Times New Roman" w:hAnsi="Times New Roman" w:cs="Times New Roman"/>
        </w:rPr>
        <w:t xml:space="preserve">consume </w:t>
      </w:r>
      <w:r w:rsidR="008B749A" w:rsidRPr="00E74FBC">
        <w:rPr>
          <w:rFonts w:ascii="Times New Roman" w:hAnsi="Times New Roman" w:cs="Times New Roman"/>
        </w:rPr>
        <w:t xml:space="preserve">pelagic </w:t>
      </w:r>
      <w:r w:rsidR="0053642A" w:rsidRPr="00E74FBC">
        <w:rPr>
          <w:rFonts w:ascii="Times New Roman" w:hAnsi="Times New Roman" w:cs="Times New Roman"/>
        </w:rPr>
        <w:t xml:space="preserve">prey items </w:t>
      </w:r>
      <w:r w:rsidR="00C3738B" w:rsidRPr="00E74FBC">
        <w:rPr>
          <w:rFonts w:ascii="Times New Roman" w:hAnsi="Times New Roman" w:cs="Times New Roman"/>
        </w:rPr>
        <w:t xml:space="preserve">at </w:t>
      </w:r>
      <w:r w:rsidR="005D0577" w:rsidRPr="00E74FBC">
        <w:rPr>
          <w:rFonts w:ascii="Times New Roman" w:hAnsi="Times New Roman" w:cs="Times New Roman"/>
        </w:rPr>
        <w:t>more consistent</w:t>
      </w:r>
      <w:r w:rsidR="005532DA" w:rsidRPr="00E74FBC">
        <w:rPr>
          <w:rFonts w:ascii="Times New Roman" w:hAnsi="Times New Roman" w:cs="Times New Roman"/>
        </w:rPr>
        <w:t xml:space="preserve"> levels that </w:t>
      </w:r>
      <w:r w:rsidR="004F01F3" w:rsidRPr="00E74FBC">
        <w:rPr>
          <w:rFonts w:ascii="Times New Roman" w:hAnsi="Times New Roman" w:cs="Times New Roman"/>
        </w:rPr>
        <w:t xml:space="preserve">do not impede </w:t>
      </w:r>
      <w:r w:rsidR="00A666D1" w:rsidRPr="00E74FBC">
        <w:rPr>
          <w:rFonts w:ascii="Times New Roman" w:hAnsi="Times New Roman" w:cs="Times New Roman"/>
        </w:rPr>
        <w:t>aerobic activity.</w:t>
      </w:r>
      <w:r w:rsidR="00F22915" w:rsidRPr="00E74FBC">
        <w:rPr>
          <w:rFonts w:ascii="Times New Roman" w:hAnsi="Times New Roman" w:cs="Times New Roman"/>
        </w:rPr>
        <w:t xml:space="preserve"> </w:t>
      </w:r>
      <w:r w:rsidR="00AF28F1" w:rsidRPr="00E74FBC">
        <w:rPr>
          <w:rFonts w:ascii="Times New Roman" w:hAnsi="Times New Roman" w:cs="Times New Roman"/>
        </w:rPr>
        <w:t>Ultimately, we have shown that</w:t>
      </w:r>
      <w:r w:rsidR="0025261D" w:rsidRPr="00E74FBC">
        <w:rPr>
          <w:rFonts w:ascii="Times New Roman" w:hAnsi="Times New Roman" w:cs="Times New Roman"/>
        </w:rPr>
        <w:t>, unsurprisingly, diets are reflective of life history and other physiological traits of fishes</w:t>
      </w:r>
      <w:r w:rsidR="001A4FFB" w:rsidRPr="00E74FBC">
        <w:rPr>
          <w:rFonts w:ascii="Times New Roman" w:hAnsi="Times New Roman" w:cs="Times New Roman"/>
        </w:rPr>
        <w:t xml:space="preserve">, but also that </w:t>
      </w:r>
      <w:r w:rsidR="00BB1213" w:rsidRPr="00E74FBC">
        <w:rPr>
          <w:rFonts w:ascii="Times New Roman" w:hAnsi="Times New Roman" w:cs="Times New Roman"/>
        </w:rPr>
        <w:t xml:space="preserve">Arctic char and sculpins </w:t>
      </w:r>
      <w:r w:rsidR="00626808" w:rsidRPr="00E74FBC">
        <w:rPr>
          <w:rFonts w:ascii="Times New Roman" w:hAnsi="Times New Roman" w:cs="Times New Roman"/>
        </w:rPr>
        <w:t xml:space="preserve">do overlap but </w:t>
      </w:r>
      <w:r w:rsidR="00D7791B" w:rsidRPr="00E74FBC">
        <w:rPr>
          <w:rFonts w:ascii="Times New Roman" w:hAnsi="Times New Roman" w:cs="Times New Roman"/>
        </w:rPr>
        <w:t>also partition resources</w:t>
      </w:r>
      <w:r w:rsidR="00BB1213" w:rsidRPr="00E74FBC">
        <w:rPr>
          <w:rFonts w:ascii="Times New Roman" w:hAnsi="Times New Roman" w:cs="Times New Roman"/>
        </w:rPr>
        <w:t xml:space="preserve"> </w:t>
      </w:r>
      <w:r w:rsidR="00C77587" w:rsidRPr="00E74FBC">
        <w:rPr>
          <w:rFonts w:ascii="Times New Roman" w:hAnsi="Times New Roman" w:cs="Times New Roman"/>
        </w:rPr>
        <w:t xml:space="preserve">as </w:t>
      </w:r>
      <w:r w:rsidR="00D7791B" w:rsidRPr="00E74FBC">
        <w:rPr>
          <w:rFonts w:ascii="Times New Roman" w:hAnsi="Times New Roman" w:cs="Times New Roman"/>
        </w:rPr>
        <w:t xml:space="preserve">common </w:t>
      </w:r>
      <w:r w:rsidR="00C77587" w:rsidRPr="00E74FBC">
        <w:rPr>
          <w:rFonts w:ascii="Times New Roman" w:hAnsi="Times New Roman" w:cs="Times New Roman"/>
        </w:rPr>
        <w:t xml:space="preserve">predators within a </w:t>
      </w:r>
      <w:r w:rsidR="003873C7" w:rsidRPr="00E74FBC">
        <w:rPr>
          <w:rFonts w:ascii="Times New Roman" w:hAnsi="Times New Roman" w:cs="Times New Roman"/>
        </w:rPr>
        <w:t>constricted Arctic food web.</w:t>
      </w:r>
      <w:r w:rsidR="00E55562" w:rsidRPr="00E74FBC">
        <w:rPr>
          <w:rFonts w:ascii="Times New Roman" w:hAnsi="Times New Roman" w:cs="Times New Roman"/>
        </w:rPr>
        <w:br w:type="page"/>
      </w:r>
    </w:p>
    <w:p w14:paraId="7FCB4018" w14:textId="0DFCDA68" w:rsidR="00484AE9" w:rsidRPr="00E74FBC" w:rsidRDefault="02CB000C" w:rsidP="007A33B3">
      <w:pPr>
        <w:pStyle w:val="Heading1"/>
        <w:spacing w:after="0"/>
      </w:pPr>
      <w:r w:rsidRPr="00E74FBC">
        <w:lastRenderedPageBreak/>
        <w:t>Introduction</w:t>
      </w:r>
    </w:p>
    <w:p w14:paraId="69EC0501" w14:textId="6DC51623" w:rsidR="74B62BB2" w:rsidRPr="00E74FBC" w:rsidRDefault="0A4436E5"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The Arctic is a highly dynamic environment, experiencing dramatic seasonal change in environmental conditions</w:t>
      </w:r>
      <w:r w:rsidR="428A8773" w:rsidRPr="00E74FBC">
        <w:rPr>
          <w:rFonts w:ascii="Times New Roman" w:eastAsia="Times New Roman" w:hAnsi="Times New Roman" w:cs="Times New Roman"/>
        </w:rPr>
        <w:t xml:space="preserve"> (AMAP 2017). Winter in A</w:t>
      </w:r>
      <w:r w:rsidR="2329C0CE" w:rsidRPr="00E74FBC">
        <w:rPr>
          <w:rFonts w:ascii="Times New Roman" w:eastAsia="Times New Roman" w:hAnsi="Times New Roman" w:cs="Times New Roman"/>
        </w:rPr>
        <w:t xml:space="preserve">rctic ecosystems is generally characterized as a resting state, </w:t>
      </w:r>
      <w:r w:rsidR="674DC13D" w:rsidRPr="00E74FBC">
        <w:rPr>
          <w:rFonts w:ascii="Times New Roman" w:eastAsia="Times New Roman" w:hAnsi="Times New Roman" w:cs="Times New Roman"/>
        </w:rPr>
        <w:t>exhibiting</w:t>
      </w:r>
      <w:r w:rsidR="6AE27A93" w:rsidRPr="00E74FBC">
        <w:rPr>
          <w:rFonts w:ascii="Times New Roman" w:eastAsia="Times New Roman" w:hAnsi="Times New Roman" w:cs="Times New Roman"/>
        </w:rPr>
        <w:t xml:space="preserve"> low productivity,</w:t>
      </w:r>
      <w:r w:rsidR="674DC13D" w:rsidRPr="00E74FBC">
        <w:rPr>
          <w:rFonts w:ascii="Times New Roman" w:eastAsia="Times New Roman" w:hAnsi="Times New Roman" w:cs="Times New Roman"/>
        </w:rPr>
        <w:t xml:space="preserve"> almost complete darkness</w:t>
      </w:r>
      <w:r w:rsidR="2AA93226" w:rsidRPr="00E74FBC">
        <w:rPr>
          <w:rFonts w:ascii="Times New Roman" w:eastAsia="Times New Roman" w:hAnsi="Times New Roman" w:cs="Times New Roman"/>
        </w:rPr>
        <w:t>,</w:t>
      </w:r>
      <w:r w:rsidR="674DC13D" w:rsidRPr="00E74FBC">
        <w:rPr>
          <w:rFonts w:ascii="Times New Roman" w:eastAsia="Times New Roman" w:hAnsi="Times New Roman" w:cs="Times New Roman"/>
        </w:rPr>
        <w:t xml:space="preserve"> and ice-covered landscapes for much of the year (Berge et al. 2015; </w:t>
      </w:r>
      <w:proofErr w:type="spellStart"/>
      <w:r w:rsidR="674DC13D" w:rsidRPr="00E74FBC">
        <w:rPr>
          <w:rFonts w:ascii="Times New Roman" w:eastAsia="Times New Roman" w:hAnsi="Times New Roman" w:cs="Times New Roman"/>
        </w:rPr>
        <w:t>Staggemeier</w:t>
      </w:r>
      <w:proofErr w:type="spellEnd"/>
      <w:r w:rsidR="674DC13D" w:rsidRPr="00E74FBC">
        <w:rPr>
          <w:rFonts w:ascii="Times New Roman" w:eastAsia="Times New Roman" w:hAnsi="Times New Roman" w:cs="Times New Roman"/>
        </w:rPr>
        <w:t xml:space="preserve"> et al. 2020). </w:t>
      </w:r>
      <w:r w:rsidR="30851C22" w:rsidRPr="00E74FBC">
        <w:rPr>
          <w:rFonts w:ascii="Times New Roman" w:eastAsia="Times New Roman" w:hAnsi="Times New Roman" w:cs="Times New Roman"/>
        </w:rPr>
        <w:t xml:space="preserve">At the end of this </w:t>
      </w:r>
      <w:proofErr w:type="gramStart"/>
      <w:r w:rsidR="30851C22" w:rsidRPr="00E74FBC">
        <w:rPr>
          <w:rFonts w:ascii="Times New Roman" w:eastAsia="Times New Roman" w:hAnsi="Times New Roman" w:cs="Times New Roman"/>
        </w:rPr>
        <w:t>winter</w:t>
      </w:r>
      <w:proofErr w:type="gramEnd"/>
      <w:r w:rsidR="30851C22" w:rsidRPr="00E74FBC">
        <w:rPr>
          <w:rFonts w:ascii="Times New Roman" w:eastAsia="Times New Roman" w:hAnsi="Times New Roman" w:cs="Times New Roman"/>
        </w:rPr>
        <w:t xml:space="preserve"> however, comes a rapid transition between ice-cover and open-water (AMAP 2017; Short and Wiseman 1975). </w:t>
      </w:r>
      <w:r w:rsidR="7BA8B89C" w:rsidRPr="00E74FBC">
        <w:rPr>
          <w:rFonts w:ascii="Times New Roman" w:eastAsia="Times New Roman" w:hAnsi="Times New Roman" w:cs="Times New Roman"/>
        </w:rPr>
        <w:t xml:space="preserve">This spring transition, coupled with increased </w:t>
      </w:r>
      <w:r w:rsidR="58F16CCC" w:rsidRPr="00E74FBC">
        <w:rPr>
          <w:rFonts w:ascii="Times New Roman" w:eastAsia="Times New Roman" w:hAnsi="Times New Roman" w:cs="Times New Roman"/>
        </w:rPr>
        <w:t>daylight</w:t>
      </w:r>
      <w:r w:rsidR="7BA8B89C" w:rsidRPr="00E74FBC">
        <w:rPr>
          <w:rFonts w:ascii="Times New Roman" w:eastAsia="Times New Roman" w:hAnsi="Times New Roman" w:cs="Times New Roman"/>
        </w:rPr>
        <w:t xml:space="preserve">, </w:t>
      </w:r>
      <w:r w:rsidR="30E2250C" w:rsidRPr="00E74FBC">
        <w:rPr>
          <w:rFonts w:ascii="Times New Roman" w:eastAsia="Times New Roman" w:hAnsi="Times New Roman" w:cs="Times New Roman"/>
        </w:rPr>
        <w:t>causes a primary productivity bloom that provides key nutrients for Arctic consumers (Hop et al. 2011; McMeans et al. 2015).</w:t>
      </w:r>
      <w:r w:rsidR="5FE812A2" w:rsidRPr="00E74FBC">
        <w:rPr>
          <w:rFonts w:ascii="Times New Roman" w:eastAsia="Times New Roman" w:hAnsi="Times New Roman" w:cs="Times New Roman"/>
        </w:rPr>
        <w:t xml:space="preserve"> </w:t>
      </w:r>
      <w:r w:rsidR="71D236BB" w:rsidRPr="00E74FBC">
        <w:rPr>
          <w:rFonts w:ascii="Times New Roman" w:eastAsia="Times New Roman" w:hAnsi="Times New Roman" w:cs="Times New Roman"/>
        </w:rPr>
        <w:t>Increasing temperatures associated with climate change</w:t>
      </w:r>
      <w:r w:rsidR="3B89367B" w:rsidRPr="00E74FBC">
        <w:rPr>
          <w:rFonts w:ascii="Times New Roman" w:eastAsia="Times New Roman" w:hAnsi="Times New Roman" w:cs="Times New Roman"/>
        </w:rPr>
        <w:t xml:space="preserve"> ha</w:t>
      </w:r>
      <w:r w:rsidR="27DA528B" w:rsidRPr="00E74FBC">
        <w:rPr>
          <w:rFonts w:ascii="Times New Roman" w:eastAsia="Times New Roman" w:hAnsi="Times New Roman" w:cs="Times New Roman"/>
        </w:rPr>
        <w:t>ve</w:t>
      </w:r>
      <w:r w:rsidR="3B89367B" w:rsidRPr="00E74FBC">
        <w:rPr>
          <w:rFonts w:ascii="Times New Roman" w:eastAsia="Times New Roman" w:hAnsi="Times New Roman" w:cs="Times New Roman"/>
        </w:rPr>
        <w:t xml:space="preserve"> </w:t>
      </w:r>
      <w:r w:rsidR="3D9B05FF" w:rsidRPr="00E74FBC">
        <w:rPr>
          <w:rFonts w:ascii="Times New Roman" w:eastAsia="Times New Roman" w:hAnsi="Times New Roman" w:cs="Times New Roman"/>
        </w:rPr>
        <w:t>altered these phenological patterns</w:t>
      </w:r>
      <w:r w:rsidR="3529939B" w:rsidRPr="00E74FBC">
        <w:rPr>
          <w:rFonts w:ascii="Times New Roman" w:eastAsia="Times New Roman" w:hAnsi="Times New Roman" w:cs="Times New Roman"/>
        </w:rPr>
        <w:t xml:space="preserve"> by </w:t>
      </w:r>
      <w:r w:rsidR="726BBFD7" w:rsidRPr="00E74FBC">
        <w:rPr>
          <w:rFonts w:ascii="Times New Roman" w:eastAsia="Times New Roman" w:hAnsi="Times New Roman" w:cs="Times New Roman"/>
        </w:rPr>
        <w:t xml:space="preserve">gradually </w:t>
      </w:r>
      <w:r w:rsidR="3529939B" w:rsidRPr="00E74FBC">
        <w:rPr>
          <w:rFonts w:ascii="Times New Roman" w:eastAsia="Times New Roman" w:hAnsi="Times New Roman" w:cs="Times New Roman"/>
        </w:rPr>
        <w:t>reducing the duration and extent of sea-ice cover across much of the Arctic (Johannessen et al. 2004; Stroeve et al. 2007; Dai et al. 2019).</w:t>
      </w:r>
      <w:r w:rsidR="71DB18EA" w:rsidRPr="00E74FBC">
        <w:rPr>
          <w:rFonts w:ascii="Times New Roman" w:eastAsia="Times New Roman" w:hAnsi="Times New Roman" w:cs="Times New Roman"/>
        </w:rPr>
        <w:t xml:space="preserve"> Consumers that rely on the regularity of transitions in sea</w:t>
      </w:r>
      <w:r w:rsidR="68EC20B4" w:rsidRPr="00E74FBC">
        <w:rPr>
          <w:rFonts w:ascii="Times New Roman" w:eastAsia="Times New Roman" w:hAnsi="Times New Roman" w:cs="Times New Roman"/>
        </w:rPr>
        <w:t xml:space="preserve">-ice cover may be negatively affected by changes in ice phenology, and understanding those relationships is critical to </w:t>
      </w:r>
      <w:r w:rsidR="72206BE5" w:rsidRPr="00E74FBC">
        <w:rPr>
          <w:rFonts w:ascii="Times New Roman" w:eastAsia="Times New Roman" w:hAnsi="Times New Roman" w:cs="Times New Roman"/>
        </w:rPr>
        <w:t>predicting their future climate resilience.</w:t>
      </w:r>
    </w:p>
    <w:p w14:paraId="0E60793F" w14:textId="01DE61E5" w:rsidR="3EB96F5E" w:rsidRPr="00E74FBC" w:rsidRDefault="0B730B03"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 xml:space="preserve">Large resource pulses attract a wide variety of migratory </w:t>
      </w:r>
      <w:r w:rsidR="72744616" w:rsidRPr="00E74FBC">
        <w:rPr>
          <w:rFonts w:ascii="Times New Roman" w:eastAsia="Times New Roman" w:hAnsi="Times New Roman" w:cs="Times New Roman"/>
        </w:rPr>
        <w:t>animals that presumably exploit these seasonally abundant resources</w:t>
      </w:r>
      <w:r w:rsidR="3FF3DE0B" w:rsidRPr="00E74FBC">
        <w:rPr>
          <w:rFonts w:ascii="Times New Roman" w:eastAsia="Times New Roman" w:hAnsi="Times New Roman" w:cs="Times New Roman"/>
        </w:rPr>
        <w:t xml:space="preserve"> (Melnikov 1997)</w:t>
      </w:r>
      <w:r w:rsidR="424D7F97" w:rsidRPr="00E74FBC">
        <w:rPr>
          <w:rFonts w:ascii="Times New Roman" w:eastAsia="Times New Roman" w:hAnsi="Times New Roman" w:cs="Times New Roman"/>
        </w:rPr>
        <w:t>, including birds (</w:t>
      </w:r>
      <w:proofErr w:type="spellStart"/>
      <w:r w:rsidR="424D7F97" w:rsidRPr="00E74FBC">
        <w:rPr>
          <w:rFonts w:ascii="Times New Roman" w:eastAsia="Times New Roman" w:hAnsi="Times New Roman" w:cs="Times New Roman"/>
        </w:rPr>
        <w:t>Lameris</w:t>
      </w:r>
      <w:proofErr w:type="spellEnd"/>
      <w:r w:rsidR="424D7F97" w:rsidRPr="00E74FBC">
        <w:rPr>
          <w:rFonts w:ascii="Times New Roman" w:eastAsia="Times New Roman" w:hAnsi="Times New Roman" w:cs="Times New Roman"/>
        </w:rPr>
        <w:t xml:space="preserve"> et al. 2017; Descamps et al. 2019), marine mammals</w:t>
      </w:r>
      <w:r w:rsidR="38F8F023" w:rsidRPr="00E74FBC">
        <w:rPr>
          <w:rFonts w:ascii="Times New Roman" w:eastAsia="Times New Roman" w:hAnsi="Times New Roman" w:cs="Times New Roman"/>
        </w:rPr>
        <w:t xml:space="preserve"> (Heide-</w:t>
      </w:r>
      <w:proofErr w:type="spellStart"/>
      <w:r w:rsidR="38F8F023" w:rsidRPr="00E74FBC">
        <w:rPr>
          <w:rFonts w:ascii="Times New Roman" w:eastAsia="Times New Roman" w:hAnsi="Times New Roman" w:cs="Times New Roman"/>
        </w:rPr>
        <w:t>Jørgensen</w:t>
      </w:r>
      <w:proofErr w:type="spellEnd"/>
      <w:r w:rsidR="38F8F023" w:rsidRPr="00E74FBC">
        <w:rPr>
          <w:rFonts w:ascii="Times New Roman" w:eastAsia="Times New Roman" w:hAnsi="Times New Roman" w:cs="Times New Roman"/>
        </w:rPr>
        <w:t xml:space="preserve"> et al. 2002, 2012; Thackeray et al. 2010),</w:t>
      </w:r>
      <w:r w:rsidR="72744616" w:rsidRPr="00E74FBC">
        <w:rPr>
          <w:rFonts w:ascii="Times New Roman" w:eastAsia="Times New Roman" w:hAnsi="Times New Roman" w:cs="Times New Roman"/>
        </w:rPr>
        <w:t xml:space="preserve"> </w:t>
      </w:r>
      <w:r w:rsidR="49D267BB" w:rsidRPr="00E74FBC">
        <w:rPr>
          <w:rFonts w:ascii="Times New Roman" w:eastAsia="Times New Roman" w:hAnsi="Times New Roman" w:cs="Times New Roman"/>
        </w:rPr>
        <w:t xml:space="preserve">and anadromous fishes (Harwood and </w:t>
      </w:r>
      <w:proofErr w:type="spellStart"/>
      <w:r w:rsidR="49D267BB" w:rsidRPr="00E74FBC">
        <w:rPr>
          <w:rFonts w:ascii="Times New Roman" w:eastAsia="Times New Roman" w:hAnsi="Times New Roman" w:cs="Times New Roman"/>
        </w:rPr>
        <w:t>Babaluk</w:t>
      </w:r>
      <w:proofErr w:type="spellEnd"/>
      <w:r w:rsidR="49D267BB" w:rsidRPr="00E74FBC">
        <w:rPr>
          <w:rFonts w:ascii="Times New Roman" w:eastAsia="Times New Roman" w:hAnsi="Times New Roman" w:cs="Times New Roman"/>
        </w:rPr>
        <w:t xml:space="preserve"> 2014; Hammer et al 2022). </w:t>
      </w:r>
      <w:r w:rsidR="18190A7D" w:rsidRPr="00E74FBC">
        <w:rPr>
          <w:rFonts w:ascii="Times New Roman" w:eastAsia="Times New Roman" w:hAnsi="Times New Roman" w:cs="Times New Roman"/>
        </w:rPr>
        <w:t xml:space="preserve">These species generally arrive at the start of ice </w:t>
      </w:r>
      <w:bookmarkStart w:id="1" w:name="_Int_e5hk767Q"/>
      <w:proofErr w:type="gramStart"/>
      <w:r w:rsidR="18190A7D" w:rsidRPr="00E74FBC">
        <w:rPr>
          <w:rFonts w:ascii="Times New Roman" w:eastAsia="Times New Roman" w:hAnsi="Times New Roman" w:cs="Times New Roman"/>
        </w:rPr>
        <w:t>melt</w:t>
      </w:r>
      <w:bookmarkEnd w:id="1"/>
      <w:proofErr w:type="gramEnd"/>
      <w:r w:rsidR="1FAC2917" w:rsidRPr="00E74FBC">
        <w:rPr>
          <w:rFonts w:ascii="Times New Roman" w:eastAsia="Times New Roman" w:hAnsi="Times New Roman" w:cs="Times New Roman"/>
        </w:rPr>
        <w:t xml:space="preserve"> and </w:t>
      </w:r>
      <w:bookmarkStart w:id="2" w:name="_Int_Gp8o7NrW"/>
      <w:r w:rsidR="1FAC2917" w:rsidRPr="00E74FBC">
        <w:rPr>
          <w:rFonts w:ascii="Times New Roman" w:eastAsia="Times New Roman" w:hAnsi="Times New Roman" w:cs="Times New Roman"/>
        </w:rPr>
        <w:t>depart</w:t>
      </w:r>
      <w:bookmarkEnd w:id="2"/>
      <w:r w:rsidR="1FAC2917" w:rsidRPr="00E74FBC">
        <w:rPr>
          <w:rFonts w:ascii="Times New Roman" w:eastAsia="Times New Roman" w:hAnsi="Times New Roman" w:cs="Times New Roman"/>
        </w:rPr>
        <w:t xml:space="preserve"> before the transition back to ice cover</w:t>
      </w:r>
      <w:r w:rsidR="4189C4F8" w:rsidRPr="00E74FBC">
        <w:rPr>
          <w:rFonts w:ascii="Times New Roman" w:eastAsia="Times New Roman" w:hAnsi="Times New Roman" w:cs="Times New Roman"/>
        </w:rPr>
        <w:t xml:space="preserve"> (Edwards et al. 2022). </w:t>
      </w:r>
      <w:r w:rsidR="5ACFB9F2" w:rsidRPr="00E74FBC">
        <w:rPr>
          <w:rFonts w:ascii="Times New Roman" w:eastAsia="Times New Roman" w:hAnsi="Times New Roman" w:cs="Times New Roman"/>
        </w:rPr>
        <w:t>In contrast to migratory animals, Arctic resident species</w:t>
      </w:r>
      <w:r w:rsidR="02A6F69C" w:rsidRPr="00E74FBC">
        <w:rPr>
          <w:rFonts w:ascii="Times New Roman" w:eastAsia="Times New Roman" w:hAnsi="Times New Roman" w:cs="Times New Roman"/>
        </w:rPr>
        <w:t xml:space="preserve"> remain in these habitats year-round.</w:t>
      </w:r>
      <w:r w:rsidR="6C228F66" w:rsidRPr="00E74FBC">
        <w:rPr>
          <w:rFonts w:ascii="Times New Roman" w:eastAsia="Times New Roman" w:hAnsi="Times New Roman" w:cs="Times New Roman"/>
        </w:rPr>
        <w:t xml:space="preserve"> To live in these harsh environments continuously requires specific adaptations</w:t>
      </w:r>
      <w:r w:rsidR="22ABCE26" w:rsidRPr="00E74FBC">
        <w:rPr>
          <w:rFonts w:ascii="Times New Roman" w:eastAsia="Times New Roman" w:hAnsi="Times New Roman" w:cs="Times New Roman"/>
        </w:rPr>
        <w:t xml:space="preserve"> to changing conditions</w:t>
      </w:r>
      <w:r w:rsidR="6DDA9671" w:rsidRPr="00E74FBC">
        <w:rPr>
          <w:rFonts w:ascii="Times New Roman" w:eastAsia="Times New Roman" w:hAnsi="Times New Roman" w:cs="Times New Roman"/>
        </w:rPr>
        <w:t xml:space="preserve">. </w:t>
      </w:r>
      <w:r w:rsidR="75DE4611" w:rsidRPr="00E74FBC">
        <w:rPr>
          <w:rFonts w:ascii="Times New Roman" w:eastAsia="Times New Roman" w:hAnsi="Times New Roman" w:cs="Times New Roman"/>
        </w:rPr>
        <w:t>Avian or terrestrial species often respond to environmental change through plumage or pelage plasticity (</w:t>
      </w:r>
      <w:proofErr w:type="spellStart"/>
      <w:r w:rsidR="75DE4611" w:rsidRPr="00E74FBC">
        <w:rPr>
          <w:rFonts w:ascii="Times New Roman" w:eastAsia="Times New Roman" w:hAnsi="Times New Roman" w:cs="Times New Roman"/>
        </w:rPr>
        <w:t>Piersma</w:t>
      </w:r>
      <w:proofErr w:type="spellEnd"/>
      <w:r w:rsidR="75DE4611" w:rsidRPr="00E74FBC">
        <w:rPr>
          <w:rFonts w:ascii="Times New Roman" w:eastAsia="Times New Roman" w:hAnsi="Times New Roman" w:cs="Times New Roman"/>
        </w:rPr>
        <w:t xml:space="preserve"> and van Gils 2001), but aquatic</w:t>
      </w:r>
      <w:r w:rsidR="7DF96AD8" w:rsidRPr="00E74FBC">
        <w:rPr>
          <w:rFonts w:ascii="Times New Roman" w:eastAsia="Times New Roman" w:hAnsi="Times New Roman" w:cs="Times New Roman"/>
        </w:rPr>
        <w:t xml:space="preserve"> species </w:t>
      </w:r>
      <w:r w:rsidR="03C529B5" w:rsidRPr="00E74FBC">
        <w:rPr>
          <w:rFonts w:ascii="Times New Roman" w:eastAsia="Times New Roman" w:hAnsi="Times New Roman" w:cs="Times New Roman"/>
        </w:rPr>
        <w:t xml:space="preserve">must </w:t>
      </w:r>
      <w:r w:rsidR="7DF96AD8" w:rsidRPr="00E74FBC">
        <w:rPr>
          <w:rFonts w:ascii="Times New Roman" w:eastAsia="Times New Roman" w:hAnsi="Times New Roman" w:cs="Times New Roman"/>
        </w:rPr>
        <w:t>rely on physiological adaptations</w:t>
      </w:r>
      <w:r w:rsidR="306F362D" w:rsidRPr="00E74FBC">
        <w:rPr>
          <w:rFonts w:ascii="Times New Roman" w:eastAsia="Times New Roman" w:hAnsi="Times New Roman" w:cs="Times New Roman"/>
        </w:rPr>
        <w:t xml:space="preserve"> (Harwood and </w:t>
      </w:r>
      <w:proofErr w:type="spellStart"/>
      <w:r w:rsidR="306F362D" w:rsidRPr="00E74FBC">
        <w:rPr>
          <w:rFonts w:ascii="Times New Roman" w:eastAsia="Times New Roman" w:hAnsi="Times New Roman" w:cs="Times New Roman"/>
        </w:rPr>
        <w:t>Babaluk</w:t>
      </w:r>
      <w:proofErr w:type="spellEnd"/>
      <w:r w:rsidR="306F362D" w:rsidRPr="00E74FBC">
        <w:rPr>
          <w:rFonts w:ascii="Times New Roman" w:eastAsia="Times New Roman" w:hAnsi="Times New Roman" w:cs="Times New Roman"/>
        </w:rPr>
        <w:t xml:space="preserve"> 2014; Baumgartner and Tarrant 2017)</w:t>
      </w:r>
      <w:r w:rsidR="178E1BF2" w:rsidRPr="00E74FBC">
        <w:rPr>
          <w:rFonts w:ascii="Times New Roman" w:eastAsia="Times New Roman" w:hAnsi="Times New Roman" w:cs="Times New Roman"/>
        </w:rPr>
        <w:t xml:space="preserve"> or</w:t>
      </w:r>
      <w:r w:rsidR="7DF96AD8" w:rsidRPr="00E74FBC">
        <w:rPr>
          <w:rFonts w:ascii="Times New Roman" w:eastAsia="Times New Roman" w:hAnsi="Times New Roman" w:cs="Times New Roman"/>
        </w:rPr>
        <w:t xml:space="preserve"> lipid storage</w:t>
      </w:r>
      <w:r w:rsidR="45B3C249" w:rsidRPr="00E74FBC">
        <w:rPr>
          <w:rFonts w:ascii="Times New Roman" w:eastAsia="Times New Roman" w:hAnsi="Times New Roman" w:cs="Times New Roman"/>
        </w:rPr>
        <w:t xml:space="preserve"> (Biro et al. 2004)</w:t>
      </w:r>
      <w:r w:rsidR="2557FB0B" w:rsidRPr="00E74FBC">
        <w:rPr>
          <w:rFonts w:ascii="Times New Roman" w:eastAsia="Times New Roman" w:hAnsi="Times New Roman" w:cs="Times New Roman"/>
        </w:rPr>
        <w:t xml:space="preserve">. </w:t>
      </w:r>
      <w:r w:rsidR="2E857200" w:rsidRPr="00E74FBC">
        <w:rPr>
          <w:rFonts w:ascii="Times New Roman" w:eastAsia="Times New Roman" w:hAnsi="Times New Roman" w:cs="Times New Roman"/>
        </w:rPr>
        <w:t>In Arctic systems both resident and migratory species take</w:t>
      </w:r>
      <w:r w:rsidR="3AA1CE1E" w:rsidRPr="00E74FBC">
        <w:rPr>
          <w:rFonts w:ascii="Times New Roman" w:eastAsia="Times New Roman" w:hAnsi="Times New Roman" w:cs="Times New Roman"/>
        </w:rPr>
        <w:t xml:space="preserve"> advantage of resource pulses to varying degrees, likely based on their life history</w:t>
      </w:r>
      <w:r w:rsidR="1804E616" w:rsidRPr="00E74FBC">
        <w:rPr>
          <w:rFonts w:ascii="Times New Roman" w:eastAsia="Times New Roman" w:hAnsi="Times New Roman" w:cs="Times New Roman"/>
        </w:rPr>
        <w:t xml:space="preserve"> requirements and capacity for feeding.</w:t>
      </w:r>
    </w:p>
    <w:p w14:paraId="244EC27E" w14:textId="31AD25C9" w:rsidR="3EB96F5E" w:rsidRPr="00E74FBC" w:rsidRDefault="005D099C" w:rsidP="007A33B3">
      <w:pPr>
        <w:spacing w:after="0" w:line="480" w:lineRule="auto"/>
        <w:rPr>
          <w:rFonts w:ascii="Times New Roman" w:eastAsia="Times New Roman" w:hAnsi="Times New Roman" w:cs="Times New Roman"/>
        </w:rPr>
      </w:pPr>
      <w:r w:rsidRPr="00E74FBC">
        <w:rPr>
          <w:rFonts w:ascii="Times New Roman" w:eastAsia="Times New Roman" w:hAnsi="Times New Roman" w:cs="Times New Roman"/>
        </w:rPr>
        <w:lastRenderedPageBreak/>
        <w:tab/>
        <w:t xml:space="preserve">Migratory and resident organisms differ </w:t>
      </w:r>
      <w:r w:rsidR="00BD54C1" w:rsidRPr="00E74FBC">
        <w:rPr>
          <w:rFonts w:ascii="Times New Roman" w:eastAsia="Times New Roman" w:hAnsi="Times New Roman" w:cs="Times New Roman"/>
        </w:rPr>
        <w:t xml:space="preserve">possess anatomical features, physiological capabilities, and </w:t>
      </w:r>
      <w:r w:rsidR="00AA3DC3" w:rsidRPr="00E74FBC">
        <w:rPr>
          <w:rFonts w:ascii="Times New Roman" w:eastAsia="Times New Roman" w:hAnsi="Times New Roman" w:cs="Times New Roman"/>
        </w:rPr>
        <w:t xml:space="preserve">behavioral characteristics reflecting their </w:t>
      </w:r>
      <w:r w:rsidR="00A307C9" w:rsidRPr="00E74FBC">
        <w:rPr>
          <w:rFonts w:ascii="Times New Roman" w:eastAsia="Times New Roman" w:hAnsi="Times New Roman" w:cs="Times New Roman"/>
        </w:rPr>
        <w:t>life histor</w:t>
      </w:r>
      <w:r w:rsidR="00356006" w:rsidRPr="00E74FBC">
        <w:rPr>
          <w:rFonts w:ascii="Times New Roman" w:eastAsia="Times New Roman" w:hAnsi="Times New Roman" w:cs="Times New Roman"/>
        </w:rPr>
        <w:t xml:space="preserve">ies. Among the most visible differences between </w:t>
      </w:r>
      <w:r w:rsidR="00DB2148" w:rsidRPr="00E74FBC">
        <w:rPr>
          <w:rFonts w:ascii="Times New Roman" w:eastAsia="Times New Roman" w:hAnsi="Times New Roman" w:cs="Times New Roman"/>
        </w:rPr>
        <w:t>migratory species and their resident counterparts is in the standard of mobility, namely that migratory species possess a higher capacity for regular, consistent movement</w:t>
      </w:r>
      <w:r w:rsidR="00A516C9" w:rsidRPr="00E74FBC">
        <w:rPr>
          <w:rFonts w:ascii="Times New Roman" w:eastAsia="Times New Roman" w:hAnsi="Times New Roman" w:cs="Times New Roman"/>
        </w:rPr>
        <w:t xml:space="preserve"> </w:t>
      </w:r>
      <w:r w:rsidR="006F0197" w:rsidRPr="00E74FBC">
        <w:rPr>
          <w:rFonts w:ascii="Times New Roman" w:eastAsia="Times New Roman" w:hAnsi="Times New Roman" w:cs="Times New Roman"/>
        </w:rPr>
        <w:t>which</w:t>
      </w:r>
      <w:r w:rsidR="00087914" w:rsidRPr="00E74FBC">
        <w:rPr>
          <w:rFonts w:ascii="Times New Roman" w:eastAsia="Times New Roman" w:hAnsi="Times New Roman" w:cs="Times New Roman"/>
        </w:rPr>
        <w:t xml:space="preserve"> enables that very migration. </w:t>
      </w:r>
      <w:r w:rsidR="00F0773A" w:rsidRPr="00E74FBC">
        <w:rPr>
          <w:rFonts w:ascii="Times New Roman" w:eastAsia="Times New Roman" w:hAnsi="Times New Roman" w:cs="Times New Roman"/>
        </w:rPr>
        <w:t>While a resident can stil</w:t>
      </w:r>
      <w:r w:rsidR="00571610" w:rsidRPr="00E74FBC">
        <w:rPr>
          <w:rFonts w:ascii="Times New Roman" w:eastAsia="Times New Roman" w:hAnsi="Times New Roman" w:cs="Times New Roman"/>
        </w:rPr>
        <w:t>l be highly mobile in rare circumstances</w:t>
      </w:r>
      <w:r w:rsidR="00A90FFC" w:rsidRPr="00E74FBC">
        <w:rPr>
          <w:rFonts w:ascii="Times New Roman" w:eastAsia="Times New Roman" w:hAnsi="Times New Roman" w:cs="Times New Roman"/>
        </w:rPr>
        <w:t xml:space="preserve"> and some migrants are slow-moving and might be otherwise considered sedentary, </w:t>
      </w:r>
      <w:r w:rsidR="00E92AB2" w:rsidRPr="00E74FBC">
        <w:rPr>
          <w:rFonts w:ascii="Times New Roman" w:eastAsia="Times New Roman" w:hAnsi="Times New Roman" w:cs="Times New Roman"/>
        </w:rPr>
        <w:t xml:space="preserve">the anatomical features </w:t>
      </w:r>
      <w:r w:rsidR="00A42D87" w:rsidRPr="00E74FBC">
        <w:rPr>
          <w:rFonts w:ascii="Times New Roman" w:eastAsia="Times New Roman" w:hAnsi="Times New Roman" w:cs="Times New Roman"/>
        </w:rPr>
        <w:t>which organisms possess that influence</w:t>
      </w:r>
      <w:r w:rsidR="009B1164" w:rsidRPr="00E74FBC">
        <w:rPr>
          <w:rFonts w:ascii="Times New Roman" w:eastAsia="Times New Roman" w:hAnsi="Times New Roman" w:cs="Times New Roman"/>
        </w:rPr>
        <w:t xml:space="preserve"> their status as migrant or resident will similarly influence their </w:t>
      </w:r>
      <w:r w:rsidR="00965B18" w:rsidRPr="00E74FBC">
        <w:rPr>
          <w:rFonts w:ascii="Times New Roman" w:eastAsia="Times New Roman" w:hAnsi="Times New Roman" w:cs="Times New Roman"/>
        </w:rPr>
        <w:t xml:space="preserve">foraging. In </w:t>
      </w:r>
      <w:r w:rsidR="00966E03" w:rsidRPr="00E74FBC">
        <w:rPr>
          <w:rFonts w:ascii="Times New Roman" w:eastAsia="Times New Roman" w:hAnsi="Times New Roman" w:cs="Times New Roman"/>
        </w:rPr>
        <w:t>poikilothermic fishes, the scope of activity is influenced by water temperature</w:t>
      </w:r>
      <w:r w:rsidR="001C56B7" w:rsidRPr="00E74FBC">
        <w:rPr>
          <w:rFonts w:ascii="Times New Roman" w:eastAsia="Times New Roman" w:hAnsi="Times New Roman" w:cs="Times New Roman"/>
        </w:rPr>
        <w:t xml:space="preserve">, but a portion of that metabolism is dedicated to activity such as digestion </w:t>
      </w:r>
      <w:r w:rsidR="005453DF" w:rsidRPr="00E74FBC">
        <w:rPr>
          <w:rFonts w:ascii="Times New Roman" w:eastAsia="Times New Roman" w:hAnsi="Times New Roman" w:cs="Times New Roman"/>
        </w:rPr>
        <w:fldChar w:fldCharType="begin"/>
      </w:r>
      <w:r w:rsidR="005453DF" w:rsidRPr="00E74FBC">
        <w:rPr>
          <w:rFonts w:ascii="Times New Roman" w:eastAsia="Times New Roman" w:hAnsi="Times New Roman" w:cs="Times New Roman"/>
        </w:rPr>
        <w:instrText xml:space="preserve"> ADDIN ZOTERO_ITEM CSL_CITATION {"citationID":"yA8xrQwF","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5453DF" w:rsidRPr="00E74FBC">
        <w:rPr>
          <w:rFonts w:ascii="Times New Roman" w:eastAsia="Times New Roman" w:hAnsi="Times New Roman" w:cs="Times New Roman"/>
        </w:rPr>
        <w:fldChar w:fldCharType="separate"/>
      </w:r>
      <w:r w:rsidR="005453DF" w:rsidRPr="00E74FBC">
        <w:rPr>
          <w:rFonts w:ascii="Times New Roman" w:hAnsi="Times New Roman" w:cs="Times New Roman"/>
        </w:rPr>
        <w:t>(Clark et al. 2013)</w:t>
      </w:r>
      <w:r w:rsidR="005453DF" w:rsidRPr="00E74FBC">
        <w:rPr>
          <w:rFonts w:ascii="Times New Roman" w:eastAsia="Times New Roman" w:hAnsi="Times New Roman" w:cs="Times New Roman"/>
        </w:rPr>
        <w:fldChar w:fldCharType="end"/>
      </w:r>
      <w:r w:rsidR="005B24C4" w:rsidRPr="00E74FBC">
        <w:rPr>
          <w:rFonts w:ascii="Times New Roman" w:eastAsia="Times New Roman" w:hAnsi="Times New Roman" w:cs="Times New Roman"/>
        </w:rPr>
        <w:t>.</w:t>
      </w:r>
      <w:r w:rsidR="00A1688B" w:rsidRPr="00E74FBC">
        <w:rPr>
          <w:rFonts w:ascii="Times New Roman" w:eastAsia="Times New Roman" w:hAnsi="Times New Roman" w:cs="Times New Roman"/>
        </w:rPr>
        <w:t xml:space="preserve"> </w:t>
      </w:r>
      <w:r w:rsidR="005B24C4" w:rsidRPr="00E74FBC">
        <w:rPr>
          <w:rFonts w:ascii="Times New Roman" w:eastAsia="Times New Roman" w:hAnsi="Times New Roman" w:cs="Times New Roman"/>
        </w:rPr>
        <w:t xml:space="preserve">Therefore, the metabolic costs of digestion necessarily impede </w:t>
      </w:r>
      <w:r w:rsidR="00277721" w:rsidRPr="00E74FBC">
        <w:rPr>
          <w:rFonts w:ascii="Times New Roman" w:eastAsia="Times New Roman" w:hAnsi="Times New Roman" w:cs="Times New Roman"/>
        </w:rPr>
        <w:t xml:space="preserve">aerobic scope for </w:t>
      </w:r>
      <w:r w:rsidR="00417E81" w:rsidRPr="00E74FBC">
        <w:rPr>
          <w:rFonts w:ascii="Times New Roman" w:eastAsia="Times New Roman" w:hAnsi="Times New Roman" w:cs="Times New Roman"/>
        </w:rPr>
        <w:t xml:space="preserve">other necessary functions such as </w:t>
      </w:r>
      <w:r w:rsidR="00277721" w:rsidRPr="00E74FBC">
        <w:rPr>
          <w:rFonts w:ascii="Times New Roman" w:eastAsia="Times New Roman" w:hAnsi="Times New Roman" w:cs="Times New Roman"/>
        </w:rPr>
        <w:t xml:space="preserve">mobility. </w:t>
      </w:r>
      <w:r w:rsidR="003878DF" w:rsidRPr="00E74FBC">
        <w:rPr>
          <w:rFonts w:ascii="Times New Roman" w:eastAsia="Times New Roman" w:hAnsi="Times New Roman" w:cs="Times New Roman"/>
        </w:rPr>
        <w:t>This partially explains why many migratory fishes fast during their migration</w:t>
      </w:r>
      <w:r w:rsidR="009E298A" w:rsidRPr="00E74FBC">
        <w:rPr>
          <w:rFonts w:ascii="Times New Roman" w:eastAsia="Times New Roman" w:hAnsi="Times New Roman" w:cs="Times New Roman"/>
        </w:rPr>
        <w:t>.</w:t>
      </w:r>
      <w:r w:rsidR="00325A0B" w:rsidRPr="00E74FBC">
        <w:rPr>
          <w:rFonts w:ascii="Times New Roman" w:eastAsia="Times New Roman" w:hAnsi="Times New Roman" w:cs="Times New Roman"/>
        </w:rPr>
        <w:t xml:space="preserve"> </w:t>
      </w:r>
      <w:r w:rsidR="00D704FE" w:rsidRPr="00E74FBC">
        <w:rPr>
          <w:rFonts w:ascii="Times New Roman" w:eastAsia="Times New Roman" w:hAnsi="Times New Roman" w:cs="Times New Roman"/>
        </w:rPr>
        <w:t xml:space="preserve">For this reason, it is expected that migratory fishes, which are more mobile, may </w:t>
      </w:r>
      <w:r w:rsidR="002B7947" w:rsidRPr="00E74FBC">
        <w:rPr>
          <w:rFonts w:ascii="Times New Roman" w:eastAsia="Times New Roman" w:hAnsi="Times New Roman" w:cs="Times New Roman"/>
        </w:rPr>
        <w:t xml:space="preserve">pace out consumption more than sedentary fishes that can dedicate large portions of their </w:t>
      </w:r>
      <w:r w:rsidR="00417E81" w:rsidRPr="00E74FBC">
        <w:rPr>
          <w:rFonts w:ascii="Times New Roman" w:eastAsia="Times New Roman" w:hAnsi="Times New Roman" w:cs="Times New Roman"/>
        </w:rPr>
        <w:t>metabolic scope to digestion.</w:t>
      </w:r>
      <w:r w:rsidR="00010A02" w:rsidRPr="00E74FBC">
        <w:rPr>
          <w:rFonts w:ascii="Times New Roman" w:eastAsia="Times New Roman" w:hAnsi="Times New Roman" w:cs="Times New Roman"/>
        </w:rPr>
        <w:t xml:space="preserve"> Alternatively, </w:t>
      </w:r>
      <w:r w:rsidR="00D06C4D" w:rsidRPr="00E74FBC">
        <w:rPr>
          <w:rFonts w:ascii="Times New Roman" w:eastAsia="Times New Roman" w:hAnsi="Times New Roman" w:cs="Times New Roman"/>
        </w:rPr>
        <w:t xml:space="preserve">fishes may raise their total aerobic scope during times of </w:t>
      </w:r>
      <w:r w:rsidR="006E34ED" w:rsidRPr="00E74FBC">
        <w:rPr>
          <w:rFonts w:ascii="Times New Roman" w:eastAsia="Times New Roman" w:hAnsi="Times New Roman" w:cs="Times New Roman"/>
        </w:rPr>
        <w:t xml:space="preserve">high consumption by seeking warmer temperatures </w:t>
      </w:r>
      <w:r w:rsidR="006E34ED" w:rsidRPr="00E74FBC">
        <w:rPr>
          <w:rFonts w:ascii="Times New Roman" w:eastAsia="Times New Roman" w:hAnsi="Times New Roman" w:cs="Times New Roman"/>
        </w:rPr>
        <w:fldChar w:fldCharType="begin"/>
      </w:r>
      <w:r w:rsidR="006E34ED" w:rsidRPr="00E74FBC">
        <w:rPr>
          <w:rFonts w:ascii="Times New Roman" w:eastAsia="Times New Roman" w:hAnsi="Times New Roman" w:cs="Times New Roman"/>
        </w:rPr>
        <w:instrText xml:space="preserve"> ADDIN ZOTERO_ITEM CSL_CITATION {"citationID":"GV44QyfU","properties":{"formattedCitation":"(Armstrong et al. 2013)","plainCitation":"(Armstrong et al. 2013)","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6E34ED" w:rsidRPr="00E74FBC">
        <w:rPr>
          <w:rFonts w:ascii="Times New Roman" w:eastAsia="Times New Roman" w:hAnsi="Times New Roman" w:cs="Times New Roman"/>
        </w:rPr>
        <w:fldChar w:fldCharType="separate"/>
      </w:r>
      <w:r w:rsidR="006E34ED" w:rsidRPr="00E74FBC">
        <w:rPr>
          <w:rFonts w:ascii="Times New Roman" w:hAnsi="Times New Roman" w:cs="Times New Roman"/>
        </w:rPr>
        <w:t>(Armstrong et al. 2013)</w:t>
      </w:r>
      <w:r w:rsidR="006E34ED" w:rsidRPr="00E74FBC">
        <w:rPr>
          <w:rFonts w:ascii="Times New Roman" w:eastAsia="Times New Roman" w:hAnsi="Times New Roman" w:cs="Times New Roman"/>
        </w:rPr>
        <w:fldChar w:fldCharType="end"/>
      </w:r>
      <w:r w:rsidR="001F7303" w:rsidRPr="00E74FBC">
        <w:rPr>
          <w:rFonts w:ascii="Times New Roman" w:eastAsia="Times New Roman" w:hAnsi="Times New Roman" w:cs="Times New Roman"/>
        </w:rPr>
        <w:t>, though conditions for this strategy are rare.</w:t>
      </w:r>
      <w:r w:rsidR="004E0EE1" w:rsidRPr="00E74FBC">
        <w:rPr>
          <w:rFonts w:ascii="Times New Roman" w:eastAsia="Times New Roman" w:hAnsi="Times New Roman" w:cs="Times New Roman"/>
        </w:rPr>
        <w:t xml:space="preserve"> </w:t>
      </w:r>
      <w:r w:rsidR="00EA71A5" w:rsidRPr="00E74FBC">
        <w:rPr>
          <w:rFonts w:ascii="Times New Roman" w:eastAsia="Times New Roman" w:hAnsi="Times New Roman" w:cs="Times New Roman"/>
        </w:rPr>
        <w:t xml:space="preserve">From this, we can see that the feeding behaviors of fishes are linked to </w:t>
      </w:r>
      <w:r w:rsidR="00E83A0B" w:rsidRPr="00E74FBC">
        <w:rPr>
          <w:rFonts w:ascii="Times New Roman" w:eastAsia="Times New Roman" w:hAnsi="Times New Roman" w:cs="Times New Roman"/>
        </w:rPr>
        <w:t xml:space="preserve">the </w:t>
      </w:r>
      <w:r w:rsidR="00E97A14" w:rsidRPr="00E74FBC">
        <w:rPr>
          <w:rFonts w:ascii="Times New Roman" w:eastAsia="Times New Roman" w:hAnsi="Times New Roman" w:cs="Times New Roman"/>
        </w:rPr>
        <w:t xml:space="preserve">broader life history elements </w:t>
      </w:r>
      <w:r w:rsidR="00BD0C65" w:rsidRPr="00E74FBC">
        <w:rPr>
          <w:rFonts w:ascii="Times New Roman" w:eastAsia="Times New Roman" w:hAnsi="Times New Roman" w:cs="Times New Roman"/>
        </w:rPr>
        <w:t>based on adaptations of anatomy and physiology; but to understand this more fully we must understand thei</w:t>
      </w:r>
      <w:r w:rsidR="00F8043A" w:rsidRPr="00E74FBC">
        <w:rPr>
          <w:rFonts w:ascii="Times New Roman" w:eastAsia="Times New Roman" w:hAnsi="Times New Roman" w:cs="Times New Roman"/>
        </w:rPr>
        <w:t>r feeding.</w:t>
      </w:r>
    </w:p>
    <w:p w14:paraId="4416518A" w14:textId="1913F213" w:rsidR="00F8043A" w:rsidRPr="00E74FBC" w:rsidRDefault="00F8043A" w:rsidP="007A33B3">
      <w:pPr>
        <w:spacing w:after="0" w:line="480" w:lineRule="auto"/>
        <w:rPr>
          <w:rFonts w:ascii="Times New Roman" w:eastAsia="Times New Roman" w:hAnsi="Times New Roman" w:cs="Times New Roman"/>
        </w:rPr>
      </w:pPr>
      <w:r w:rsidRPr="00E74FBC">
        <w:rPr>
          <w:rFonts w:ascii="Times New Roman" w:eastAsia="Times New Roman" w:hAnsi="Times New Roman" w:cs="Times New Roman"/>
        </w:rPr>
        <w:tab/>
        <w:t xml:space="preserve">Diet analysis is </w:t>
      </w:r>
      <w:r w:rsidR="0048071E" w:rsidRPr="00E74FBC">
        <w:rPr>
          <w:rFonts w:ascii="Times New Roman" w:eastAsia="Times New Roman" w:hAnsi="Times New Roman" w:cs="Times New Roman"/>
        </w:rPr>
        <w:t xml:space="preserve">a common method for understanding the feeding behaviors of fishes. As most fish do not masticate </w:t>
      </w:r>
      <w:r w:rsidR="00B1047C" w:rsidRPr="00E74FBC">
        <w:rPr>
          <w:rFonts w:ascii="Times New Roman" w:eastAsia="Times New Roman" w:hAnsi="Times New Roman" w:cs="Times New Roman"/>
        </w:rPr>
        <w:t>and, especially in cold</w:t>
      </w:r>
      <w:r w:rsidR="007D09DB" w:rsidRPr="00E74FBC">
        <w:rPr>
          <w:rFonts w:ascii="Times New Roman" w:eastAsia="Times New Roman" w:hAnsi="Times New Roman" w:cs="Times New Roman"/>
        </w:rPr>
        <w:t>-</w:t>
      </w:r>
      <w:r w:rsidR="00B1047C" w:rsidRPr="00E74FBC">
        <w:rPr>
          <w:rFonts w:ascii="Times New Roman" w:eastAsia="Times New Roman" w:hAnsi="Times New Roman" w:cs="Times New Roman"/>
        </w:rPr>
        <w:t>water environments, digest prey slowly</w:t>
      </w:r>
      <w:r w:rsidR="00E80DBE" w:rsidRPr="00E74FBC">
        <w:rPr>
          <w:rFonts w:ascii="Times New Roman" w:eastAsia="Times New Roman" w:hAnsi="Times New Roman" w:cs="Times New Roman"/>
        </w:rPr>
        <w:t xml:space="preserve"> </w:t>
      </w:r>
      <w:r w:rsidR="00E80DBE" w:rsidRPr="00E74FBC">
        <w:rPr>
          <w:rFonts w:ascii="Times New Roman" w:eastAsia="Times New Roman" w:hAnsi="Times New Roman" w:cs="Times New Roman"/>
        </w:rPr>
        <w:fldChar w:fldCharType="begin"/>
      </w:r>
      <w:r w:rsidR="00697D4C">
        <w:rPr>
          <w:rFonts w:ascii="Times New Roman" w:eastAsia="Times New Roman" w:hAnsi="Times New Roman" w:cs="Times New Roman"/>
        </w:rPr>
        <w:instrText xml:space="preserve"> ADDIN ZOTERO_ITEM CSL_CITATION {"citationID":"weCGzu7D","properties":{"formattedCitation":"(Durbin et al. 1983)","plainCitation":"(Durbin et al. 1983)","noteIndex":0},"citationItems":[{"id":3102,"uris":["http://zotero.org/users/6698532/items/G6N7RJIG"],"itemData":{"id":3102,"type":"article-journal","abstract":"The model of Elliott and Persson was used to estimate the daily ration of silver hake, Merlurdus bilinearis, and Atlantic cod, Gadus morhua, collected inthe western North Atlantic between Cape Hatteras and Nova Scotia during the years 1973-76. The model required field measurements of the weight of food in the stomachs during consecutive 3-h periods over 24 h, and laboratory estimates of the exponential gastric evacuation rate. The silver hake and Atlantic cod were each grouped into two size classes for analysis (:520 cm and &gt;20 cm, and :530 cm and &gt;30 cm, respectively). Upper and lower daily ration estimates were 3.2 and 2.9% body weight (BW) per day for hake :520 cm, 2.2 and 0.8% BW per day for hake &gt;20 cm, and 1.5 and 0.9% BW per day for cod &gt;30 cm. There were insufficient small cod to estimate daily ration. These ration estimates are intermediate between two previous estin1ates for silver hake and Atlantic cod on Georges Bank obtained by different methods.","container-title":"Fishery Bulletin","issue":"3","language":"en","page":"437-454","source":"Zotero","title":"Stomach contents of Silver hake, &lt;i&gt;Merluccius bilinearis&lt;/i&gt;, and Atlantic cod, &lt;i&gt;Gadus morhua&lt;/i&gt;, and estimation of their daily rations","volume":"81","author":[{"family":"Durbin","given":"E G"},{"family":"Durbin","given":"A G"},{"family":"Langton","given":"R W"},{"family":"Bowman","given":"Andr E"}],"issued":{"date-parts":[["1983"]]}}}],"schema":"https://github.com/citation-style-language/schema/raw/master/csl-citation.json"} </w:instrText>
      </w:r>
      <w:r w:rsidR="00E80DBE" w:rsidRPr="00E74FBC">
        <w:rPr>
          <w:rFonts w:ascii="Times New Roman" w:eastAsia="Times New Roman" w:hAnsi="Times New Roman" w:cs="Times New Roman"/>
        </w:rPr>
        <w:fldChar w:fldCharType="separate"/>
      </w:r>
      <w:r w:rsidR="00E80DBE" w:rsidRPr="00E74FBC">
        <w:rPr>
          <w:rFonts w:ascii="Times New Roman" w:hAnsi="Times New Roman" w:cs="Times New Roman"/>
        </w:rPr>
        <w:t>(Durbin et al. 1983)</w:t>
      </w:r>
      <w:r w:rsidR="00E80DBE" w:rsidRPr="00E74FBC">
        <w:rPr>
          <w:rFonts w:ascii="Times New Roman" w:eastAsia="Times New Roman" w:hAnsi="Times New Roman" w:cs="Times New Roman"/>
        </w:rPr>
        <w:fldChar w:fldCharType="end"/>
      </w:r>
      <w:r w:rsidR="00B1047C" w:rsidRPr="00E74FBC">
        <w:rPr>
          <w:rFonts w:ascii="Times New Roman" w:eastAsia="Times New Roman" w:hAnsi="Times New Roman" w:cs="Times New Roman"/>
        </w:rPr>
        <w:t xml:space="preserve">, </w:t>
      </w:r>
      <w:r w:rsidR="00A8160D" w:rsidRPr="00E74FBC">
        <w:rPr>
          <w:rFonts w:ascii="Times New Roman" w:eastAsia="Times New Roman" w:hAnsi="Times New Roman" w:cs="Times New Roman"/>
        </w:rPr>
        <w:t>assessments of stomach contents can effectively reveal the recent feeding of an individual</w:t>
      </w:r>
      <w:r w:rsidR="00CB081E" w:rsidRPr="00E74FBC">
        <w:rPr>
          <w:rFonts w:ascii="Times New Roman" w:eastAsia="Times New Roman" w:hAnsi="Times New Roman" w:cs="Times New Roman"/>
        </w:rPr>
        <w:t xml:space="preserve"> </w:t>
      </w:r>
      <w:r w:rsidR="009A1351" w:rsidRPr="00E74FBC">
        <w:rPr>
          <w:rFonts w:ascii="Times New Roman" w:eastAsia="Times New Roman" w:hAnsi="Times New Roman" w:cs="Times New Roman"/>
        </w:rPr>
        <w:fldChar w:fldCharType="begin"/>
      </w:r>
      <w:r w:rsidR="009A1351" w:rsidRPr="00E74FBC">
        <w:rPr>
          <w:rFonts w:ascii="Times New Roman" w:eastAsia="Times New Roman" w:hAnsi="Times New Roman" w:cs="Times New Roman"/>
        </w:rPr>
        <w:instrText xml:space="preserve"> ADDIN ZOTERO_ITEM CSL_CITATION {"citationID":"zbpaJ4Ti","properties":{"formattedCitation":"(Amundsen and S\\uc0\\u225{}nchez-Hern\\uc0\\u225{}ndez 2019)","plainCitation":"(Amundsen and Sánchez-Hernández 2019)","noteIndex":0},"citationItems":[{"id":739,"uris":["http://zotero.org/users/6698532/items/KK9KUANM"],"itemData":{"id":739,"type":"article-journal","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container-title":"Journal of Fish Biology","DOI":"10.1111/jfb.14151","issue":"95","page":"1364-1373","title":"Feeding studies take guts – critical review and recommendations of methods for stomach contents analysis in fish","author":[{"family":"Amundsen","given":"Per Arne"},{"family":"Sánchez-Hernández","given":"Javier"}],"issued":{"date-parts":[["2019"]]}}}],"schema":"https://github.com/citation-style-language/schema/raw/master/csl-citation.json"} </w:instrText>
      </w:r>
      <w:r w:rsidR="009A1351" w:rsidRPr="00E74FBC">
        <w:rPr>
          <w:rFonts w:ascii="Times New Roman" w:eastAsia="Times New Roman" w:hAnsi="Times New Roman" w:cs="Times New Roman"/>
        </w:rPr>
        <w:fldChar w:fldCharType="separate"/>
      </w:r>
      <w:r w:rsidR="009A1351" w:rsidRPr="00E74FBC">
        <w:rPr>
          <w:rFonts w:ascii="Times New Roman" w:hAnsi="Times New Roman" w:cs="Times New Roman"/>
        </w:rPr>
        <w:t>(Amundsen and Sánchez-Hernández 2019)</w:t>
      </w:r>
      <w:r w:rsidR="009A1351" w:rsidRPr="00E74FBC">
        <w:rPr>
          <w:rFonts w:ascii="Times New Roman" w:eastAsia="Times New Roman" w:hAnsi="Times New Roman" w:cs="Times New Roman"/>
        </w:rPr>
        <w:fldChar w:fldCharType="end"/>
      </w:r>
      <w:r w:rsidR="00A8160D" w:rsidRPr="00E74FBC">
        <w:rPr>
          <w:rFonts w:ascii="Times New Roman" w:eastAsia="Times New Roman" w:hAnsi="Times New Roman" w:cs="Times New Roman"/>
        </w:rPr>
        <w:t>.</w:t>
      </w:r>
      <w:r w:rsidR="006516DB" w:rsidRPr="00E74FBC">
        <w:rPr>
          <w:rFonts w:ascii="Times New Roman" w:eastAsia="Times New Roman" w:hAnsi="Times New Roman" w:cs="Times New Roman"/>
        </w:rPr>
        <w:t xml:space="preserve"> Two major components</w:t>
      </w:r>
      <w:r w:rsidR="00FE73AF" w:rsidRPr="00E74FBC">
        <w:rPr>
          <w:rFonts w:ascii="Times New Roman" w:eastAsia="Times New Roman" w:hAnsi="Times New Roman" w:cs="Times New Roman"/>
        </w:rPr>
        <w:t xml:space="preserve"> of feeding can be determined from stomach content analysis providing a snapshot of </w:t>
      </w:r>
      <w:r w:rsidR="006F1868" w:rsidRPr="00E74FBC">
        <w:rPr>
          <w:rFonts w:ascii="Times New Roman" w:eastAsia="Times New Roman" w:hAnsi="Times New Roman" w:cs="Times New Roman"/>
        </w:rPr>
        <w:t xml:space="preserve">feeding: composition and magnitude. Composition </w:t>
      </w:r>
      <w:r w:rsidR="00494A29" w:rsidRPr="00E74FBC">
        <w:rPr>
          <w:rFonts w:ascii="Times New Roman" w:eastAsia="Times New Roman" w:hAnsi="Times New Roman" w:cs="Times New Roman"/>
        </w:rPr>
        <w:t xml:space="preserve">can not only </w:t>
      </w:r>
      <w:r w:rsidR="008848C9" w:rsidRPr="00E74FBC">
        <w:rPr>
          <w:rFonts w:ascii="Times New Roman" w:eastAsia="Times New Roman" w:hAnsi="Times New Roman" w:cs="Times New Roman"/>
        </w:rPr>
        <w:t xml:space="preserve">describe all the prey items which a predator consumes, but also details about the </w:t>
      </w:r>
      <w:r w:rsidR="00DA2E04" w:rsidRPr="00E74FBC">
        <w:rPr>
          <w:rFonts w:ascii="Times New Roman" w:eastAsia="Times New Roman" w:hAnsi="Times New Roman" w:cs="Times New Roman"/>
        </w:rPr>
        <w:t xml:space="preserve">generality/selectivity of their foraging </w:t>
      </w:r>
      <w:r w:rsidR="00DA2E04" w:rsidRPr="00E74FBC">
        <w:rPr>
          <w:rFonts w:ascii="Times New Roman" w:eastAsia="Times New Roman" w:hAnsi="Times New Roman" w:cs="Times New Roman"/>
        </w:rPr>
        <w:fldChar w:fldCharType="begin"/>
      </w:r>
      <w:r w:rsidR="00DA2E04" w:rsidRPr="00E74FBC">
        <w:rPr>
          <w:rFonts w:ascii="Times New Roman" w:eastAsia="Times New Roman" w:hAnsi="Times New Roman" w:cs="Times New Roman"/>
        </w:rPr>
        <w:instrText xml:space="preserve"> ADDIN ZOTERO_ITEM CSL_CITATION {"citationID":"PS4d5gAG","properties":{"formattedCitation":"(Gerking 1994)","plainCitation":"(Gerking 1994)","noteIndex":0},"citationItems":[{"id":2108,"uris":["http://zotero.org/users/6698532/items/STAATD6X"],"itemData":{"id":2108,"type":"book","ISBN":"0-12-280780-4","publisher":"Academic Press, Inc.","title":"Feeding Ecology of Fish","author":[{"family":"Gerking","given":"Shelby D."}],"issued":{"date-parts":[["1994"]]}}}],"schema":"https://github.com/citation-style-language/schema/raw/master/csl-citation.json"} </w:instrText>
      </w:r>
      <w:r w:rsidR="00DA2E04" w:rsidRPr="00E74FBC">
        <w:rPr>
          <w:rFonts w:ascii="Times New Roman" w:eastAsia="Times New Roman" w:hAnsi="Times New Roman" w:cs="Times New Roman"/>
        </w:rPr>
        <w:fldChar w:fldCharType="separate"/>
      </w:r>
      <w:r w:rsidR="00DA2E04" w:rsidRPr="00E74FBC">
        <w:rPr>
          <w:rFonts w:ascii="Times New Roman" w:hAnsi="Times New Roman" w:cs="Times New Roman"/>
        </w:rPr>
        <w:t>(Gerking 1994)</w:t>
      </w:r>
      <w:r w:rsidR="00DA2E04" w:rsidRPr="00E74FBC">
        <w:rPr>
          <w:rFonts w:ascii="Times New Roman" w:eastAsia="Times New Roman" w:hAnsi="Times New Roman" w:cs="Times New Roman"/>
        </w:rPr>
        <w:fldChar w:fldCharType="end"/>
      </w:r>
      <w:r w:rsidR="002A63B0" w:rsidRPr="00E74FBC">
        <w:rPr>
          <w:rFonts w:ascii="Times New Roman" w:eastAsia="Times New Roman" w:hAnsi="Times New Roman" w:cs="Times New Roman"/>
        </w:rPr>
        <w:t xml:space="preserve"> and which prey items might be most important to individuals or populations </w:t>
      </w:r>
      <w:r w:rsidR="00B66474" w:rsidRPr="00E74FBC">
        <w:rPr>
          <w:rFonts w:ascii="Times New Roman" w:eastAsia="Times New Roman" w:hAnsi="Times New Roman" w:cs="Times New Roman"/>
        </w:rPr>
        <w:fldChar w:fldCharType="begin"/>
      </w:r>
      <w:r w:rsidR="00B66474" w:rsidRPr="00E74FBC">
        <w:rPr>
          <w:rFonts w:ascii="Times New Roman" w:eastAsia="Times New Roman" w:hAnsi="Times New Roman" w:cs="Times New Roman"/>
        </w:rPr>
        <w:instrText xml:space="preserve"> ADDIN ZOTERO_ITEM CSL_CITATION {"citationID":"Cx8jQln2","properties":{"formattedCitation":"(Amundsen et al. 1996)","plainCitation":"(Amundsen et al. 1996)","noteIndex":0},"citationItems":[{"id":296,"uris":["http://zotero.org/users/6698532/items/AASDVG2U"],"itemData":{"id":296,"type":"article-journal","abstract":"A modification of the graphical Costello method is proposed for the analysis of stomach contents data. The new method allows prey importance, feeding strategy and the inter- and intra-individual components of niche width to be explored using graphical presentation. The analysis is based on a two-dimensional representation of prey-specific abundance and frequency of occurrence of the different prey types in the diet. The paper describes the new method and the parameters therein, and also present some examples of the utilization of the method. The method may be particularly well-suited for the examination of predictions made from optimal foraging, competition and niche theories.","container-title":"Journal of Fish Biology","DOI":"10.1006/jfbi.1996.0060","issue":"4","page":"607-614","title":"A new approach to graphical analysis of feeding strategy from stomach contents data—modification of the Costello (1990) method","volume":"48","author":[{"family":"Amundsen","given":"P.A."},{"family":"Gabler","given":"H.M."},{"family":"Staldvik","given":"F.J."}],"issued":{"date-parts":[["1996"]]}}}],"schema":"https://github.com/citation-style-language/schema/raw/master/csl-citation.json"} </w:instrText>
      </w:r>
      <w:r w:rsidR="00B66474" w:rsidRPr="00E74FBC">
        <w:rPr>
          <w:rFonts w:ascii="Times New Roman" w:eastAsia="Times New Roman" w:hAnsi="Times New Roman" w:cs="Times New Roman"/>
        </w:rPr>
        <w:fldChar w:fldCharType="separate"/>
      </w:r>
      <w:r w:rsidR="00B66474" w:rsidRPr="00E74FBC">
        <w:rPr>
          <w:rFonts w:ascii="Times New Roman" w:hAnsi="Times New Roman" w:cs="Times New Roman"/>
        </w:rPr>
        <w:t>(Amundsen et al. 1996)</w:t>
      </w:r>
      <w:r w:rsidR="00B66474" w:rsidRPr="00E74FBC">
        <w:rPr>
          <w:rFonts w:ascii="Times New Roman" w:eastAsia="Times New Roman" w:hAnsi="Times New Roman" w:cs="Times New Roman"/>
        </w:rPr>
        <w:fldChar w:fldCharType="end"/>
      </w:r>
      <w:r w:rsidR="00B66474" w:rsidRPr="00E74FBC">
        <w:rPr>
          <w:rFonts w:ascii="Times New Roman" w:eastAsia="Times New Roman" w:hAnsi="Times New Roman" w:cs="Times New Roman"/>
        </w:rPr>
        <w:t xml:space="preserve">. Additionally, when the ecology of prey items </w:t>
      </w:r>
      <w:r w:rsidR="00007E6B" w:rsidRPr="00E74FBC">
        <w:rPr>
          <w:rFonts w:ascii="Times New Roman" w:eastAsia="Times New Roman" w:hAnsi="Times New Roman" w:cs="Times New Roman"/>
        </w:rPr>
        <w:t>is known, then deductions about a predator’s foraging habitats can be made as well</w:t>
      </w:r>
      <w:r w:rsidR="00214AE9" w:rsidRPr="00E74FBC">
        <w:rPr>
          <w:rFonts w:ascii="Times New Roman" w:eastAsia="Times New Roman" w:hAnsi="Times New Roman" w:cs="Times New Roman"/>
        </w:rPr>
        <w:t xml:space="preserve">, i.e., those consuming only benthic prey items likely feed </w:t>
      </w:r>
      <w:r w:rsidR="00214AE9" w:rsidRPr="00E74FBC">
        <w:rPr>
          <w:rFonts w:ascii="Times New Roman" w:eastAsia="Times New Roman" w:hAnsi="Times New Roman" w:cs="Times New Roman"/>
        </w:rPr>
        <w:lastRenderedPageBreak/>
        <w:t xml:space="preserve">at and </w:t>
      </w:r>
      <w:r w:rsidR="0020587C" w:rsidRPr="00E74FBC">
        <w:rPr>
          <w:rFonts w:ascii="Times New Roman" w:eastAsia="Times New Roman" w:hAnsi="Times New Roman" w:cs="Times New Roman"/>
        </w:rPr>
        <w:t>occupy the benthos</w:t>
      </w:r>
      <w:r w:rsidR="005D16D8" w:rsidRPr="00E74FBC">
        <w:rPr>
          <w:rFonts w:ascii="Times New Roman" w:eastAsia="Times New Roman" w:hAnsi="Times New Roman" w:cs="Times New Roman"/>
        </w:rPr>
        <w:t>.</w:t>
      </w:r>
      <w:r w:rsidR="00BF46DD" w:rsidRPr="00E74FBC">
        <w:rPr>
          <w:rFonts w:ascii="Times New Roman" w:eastAsia="Times New Roman" w:hAnsi="Times New Roman" w:cs="Times New Roman"/>
        </w:rPr>
        <w:t xml:space="preserve"> Diet magnitude, which is most commonly estimated as relative consumption </w:t>
      </w:r>
      <w:r w:rsidR="00BC536D" w:rsidRPr="00E74FBC">
        <w:rPr>
          <w:rFonts w:ascii="Times New Roman" w:eastAsia="Times New Roman" w:hAnsi="Times New Roman" w:cs="Times New Roman"/>
        </w:rPr>
        <w:t xml:space="preserve">or the weight of the diet relative to the weight of the fish, </w:t>
      </w:r>
      <w:r w:rsidR="00295ACB" w:rsidRPr="00E74FBC">
        <w:rPr>
          <w:rFonts w:ascii="Times New Roman" w:eastAsia="Times New Roman" w:hAnsi="Times New Roman" w:cs="Times New Roman"/>
        </w:rPr>
        <w:t xml:space="preserve">can provide a proxy for energetic intake and overall productivity. </w:t>
      </w:r>
      <w:r w:rsidR="001C530A" w:rsidRPr="00E74FBC">
        <w:rPr>
          <w:rFonts w:ascii="Times New Roman" w:eastAsia="Times New Roman" w:hAnsi="Times New Roman" w:cs="Times New Roman"/>
        </w:rPr>
        <w:t xml:space="preserve">As mentioned previously, the magnitude of feeding will scale to the </w:t>
      </w:r>
      <w:r w:rsidR="00D77651" w:rsidRPr="00E74FBC">
        <w:rPr>
          <w:rFonts w:ascii="Times New Roman" w:eastAsia="Times New Roman" w:hAnsi="Times New Roman" w:cs="Times New Roman"/>
        </w:rPr>
        <w:t xml:space="preserve">aerobic investment of feeding and inversely with </w:t>
      </w:r>
      <w:r w:rsidR="00FC6636" w:rsidRPr="00E74FBC">
        <w:rPr>
          <w:rFonts w:ascii="Times New Roman" w:eastAsia="Times New Roman" w:hAnsi="Times New Roman" w:cs="Times New Roman"/>
        </w:rPr>
        <w:t xml:space="preserve">mobility </w:t>
      </w:r>
      <w:r w:rsidR="00FC6636" w:rsidRPr="00E74FBC">
        <w:rPr>
          <w:rFonts w:ascii="Times New Roman" w:eastAsia="Times New Roman" w:hAnsi="Times New Roman" w:cs="Times New Roman"/>
        </w:rPr>
        <w:fldChar w:fldCharType="begin"/>
      </w:r>
      <w:r w:rsidR="00FC6636" w:rsidRPr="00E74FBC">
        <w:rPr>
          <w:rFonts w:ascii="Times New Roman" w:eastAsia="Times New Roman" w:hAnsi="Times New Roman" w:cs="Times New Roman"/>
        </w:rPr>
        <w:instrText xml:space="preserve"> ADDIN ZOTERO_ITEM CSL_CITATION {"citationID":"hZA045Vy","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FC6636" w:rsidRPr="00E74FBC">
        <w:rPr>
          <w:rFonts w:ascii="Times New Roman" w:eastAsia="Times New Roman" w:hAnsi="Times New Roman" w:cs="Times New Roman"/>
        </w:rPr>
        <w:fldChar w:fldCharType="separate"/>
      </w:r>
      <w:r w:rsidR="00FC6636" w:rsidRPr="00E74FBC">
        <w:rPr>
          <w:rFonts w:ascii="Times New Roman" w:hAnsi="Times New Roman" w:cs="Times New Roman"/>
        </w:rPr>
        <w:t>(Clark et al. 2013)</w:t>
      </w:r>
      <w:r w:rsidR="00FC6636" w:rsidRPr="00E74FBC">
        <w:rPr>
          <w:rFonts w:ascii="Times New Roman" w:eastAsia="Times New Roman" w:hAnsi="Times New Roman" w:cs="Times New Roman"/>
        </w:rPr>
        <w:fldChar w:fldCharType="end"/>
      </w:r>
      <w:r w:rsidR="00FC6636" w:rsidRPr="00E74FBC">
        <w:rPr>
          <w:rFonts w:ascii="Times New Roman" w:eastAsia="Times New Roman" w:hAnsi="Times New Roman" w:cs="Times New Roman"/>
        </w:rPr>
        <w:t xml:space="preserve">. Finally, the </w:t>
      </w:r>
      <w:r w:rsidR="003D068E" w:rsidRPr="00E74FBC">
        <w:rPr>
          <w:rFonts w:ascii="Times New Roman" w:eastAsia="Times New Roman" w:hAnsi="Times New Roman" w:cs="Times New Roman"/>
        </w:rPr>
        <w:t xml:space="preserve">distribution of magnitude </w:t>
      </w:r>
      <w:r w:rsidR="00781AB2" w:rsidRPr="00E74FBC">
        <w:rPr>
          <w:rFonts w:ascii="Times New Roman" w:eastAsia="Times New Roman" w:hAnsi="Times New Roman" w:cs="Times New Roman"/>
        </w:rPr>
        <w:t xml:space="preserve">can </w:t>
      </w:r>
      <w:r w:rsidR="00EF40D4" w:rsidRPr="00E74FBC">
        <w:rPr>
          <w:rFonts w:ascii="Times New Roman" w:eastAsia="Times New Roman" w:hAnsi="Times New Roman" w:cs="Times New Roman"/>
        </w:rPr>
        <w:t xml:space="preserve">provide insights into the feeding behaviors of a predator </w:t>
      </w:r>
      <w:r w:rsidR="000A26FC" w:rsidRPr="00E74FBC">
        <w:rPr>
          <w:rFonts w:ascii="Times New Roman" w:eastAsia="Times New Roman" w:hAnsi="Times New Roman" w:cs="Times New Roman"/>
        </w:rPr>
        <w:t xml:space="preserve">based on diet analyses being just a snapshot in time. Specifically, samples where </w:t>
      </w:r>
      <w:r w:rsidR="00D11E9D" w:rsidRPr="00E74FBC">
        <w:rPr>
          <w:rFonts w:ascii="Times New Roman" w:eastAsia="Times New Roman" w:hAnsi="Times New Roman" w:cs="Times New Roman"/>
        </w:rPr>
        <w:t xml:space="preserve">all individuals have similar levels of relative consumption, i.e., low variance, are most likely drawn from </w:t>
      </w:r>
      <w:r w:rsidR="0086167B" w:rsidRPr="00E74FBC">
        <w:rPr>
          <w:rFonts w:ascii="Times New Roman" w:eastAsia="Times New Roman" w:hAnsi="Times New Roman" w:cs="Times New Roman"/>
        </w:rPr>
        <w:t xml:space="preserve">a population which feeds consistently. In contrast, high variances, especially if samples include extreme values </w:t>
      </w:r>
      <w:r w:rsidR="00D551BD" w:rsidRPr="00E74FBC">
        <w:rPr>
          <w:rFonts w:ascii="Times New Roman" w:eastAsia="Times New Roman" w:hAnsi="Times New Roman" w:cs="Times New Roman"/>
        </w:rPr>
        <w:t xml:space="preserve">or frequently empty stomachs, </w:t>
      </w:r>
      <w:r w:rsidR="00382663" w:rsidRPr="00E74FBC">
        <w:rPr>
          <w:rFonts w:ascii="Times New Roman" w:eastAsia="Times New Roman" w:hAnsi="Times New Roman" w:cs="Times New Roman"/>
        </w:rPr>
        <w:t xml:space="preserve">indicate intermittent feeding </w:t>
      </w:r>
      <w:r w:rsidR="00382663" w:rsidRPr="00E74FBC">
        <w:rPr>
          <w:rFonts w:ascii="Times New Roman" w:eastAsia="Times New Roman" w:hAnsi="Times New Roman" w:cs="Times New Roman"/>
        </w:rPr>
        <w:fldChar w:fldCharType="begin"/>
      </w:r>
      <w:r w:rsidR="00697D4C">
        <w:rPr>
          <w:rFonts w:ascii="Times New Roman" w:eastAsia="Times New Roman" w:hAnsi="Times New Roman" w:cs="Times New Roman"/>
        </w:rPr>
        <w:instrText xml:space="preserve"> ADDIN ZOTERO_ITEM CSL_CITATION {"citationID":"YN5raxce","properties":{"formattedCitation":"(Arrington et al. 2002; Armstrong and Schindler 2011)","plainCitation":"(Arrington et al. 2002; Armstrong and Schindler 2011)","dontUpdate":true,"noteIndex":0},"citationItems":[{"id":1682,"uris":["http://zotero.org/users/6698532/items/7E69U623"],"itemData":{"id":1682,"type":"article-journal","abstract":"We used a large data set of African, Neotropical, and North American fishes to examine the frequency with which fishes have empty stomachs (n&lt;sub&gt;species&lt;/sub&gt; = 254; n&lt;sub&gt;individuals&lt;/sub&gt; = 36 875). Mean percentage of empty stomachs was low across all fishes (16.2 ± 1.2%) but varied from 0% to 79.4% among individual species. Nocturnal fishes had empty stomachs more frequently than diurnal fishes. Trophic classification was strongly associated with the percentage of empty stomachs, a pattern also revealed from an intraspecific analysis. Fishes appear to adjust their feeding intervals relative to the energy density, conversion efficiency, and particle size of their food. Piscivorous fishes seem to be the only trophic group that regularly experience long periods of empty stomachs, with species that consume prey whole and those that provide extended parental care having the highest proportions of empty stomachs. Activity patterns and life histories of some piscivorous species probably have evolved in partial response to energetic benefits of large, energy-rich food resources.","archive":"JSTOR","container-title":"Ecology","DOI":"10.2307/3072046","ISSN":"0012-9658","issue":"8","note":"publisher: Ecological Society of America","page":"2145-2151","source":"JSTOR","title":"How Often Do Fishes \"Run on Empty\"?","volume":"83","author":[{"family":"Arrington","given":"D. Albrey"},{"family":"Winemiller","given":"Kirk O."},{"family":"Loftus","given":"William F."},{"family":"Akin","given":"Senol"}],"issued":{"date-parts":[["2002"]]}}},{"id":1089,"uris":["http://zotero.org/users/6698532/items/7G4CS4XK"],"itemData":{"id":1089,"type":"article-journal","abstract":"A central challenge for predators is achieving positive energy balance when prey are spatially and temporally heterogeneous. Ecological heterogeneity produces evolutionary trade-offs in the physiological design of predators; this is because the ability to capitalize on pulses of food abundance requires high capacity for food-processing, yet maintaining such capacity imposes energetic costs that are taxing during periods of food scarcity. Recent advances in physiology show that when variation in foraging opportunities is predictable, animals may adjust energetic trade-offs by rapidly modulating their digestive system to track variation in foraging opportunities. However, it is increasingly recognized that foraging opportunities for animals are unpredictable, which should favour animals that maintain a capacity for food-processing that exceeds average levels of consumption (loads). Despite this basic principle of quantitative evolutionary design, estimates of digestive load:capacity ratios in wild animals are virtually non-existent. Here we provide an extensive assessment of load:capacity ratios for the digestive systems of predators in the wild, compiling 639 estimates across 38 species of fish. We found that piscine predators typically maintain the physiological capacity to feed at daily rates 2-3 times higher than what they experience on average. A numerical simulation of the trade-off between food-processing capacity and metabolic cost suggests that the observed level of physiological opportunism is profitable only if predator-prey encounters, and thus predator energy budgets, are far more variable in nature than currently assumed. © 2011 Macmillan Publishers Limited. All rights reserved.","container-title":"Nature","DOI":"10.1038/nature10240","page":"84-88","title":"Excess digestive capacity in predators reflects a life of feast and famine","volume":"476","author":[{"family":"Armstrong","given":"Jonathan B."},{"family":"Schindler","given":"Daniel E."}],"issued":{"date-parts":[["2011"]]}}}],"schema":"https://github.com/citation-style-language/schema/raw/master/csl-citation.json"} </w:instrText>
      </w:r>
      <w:r w:rsidR="00382663" w:rsidRPr="00E74FBC">
        <w:rPr>
          <w:rFonts w:ascii="Times New Roman" w:eastAsia="Times New Roman" w:hAnsi="Times New Roman" w:cs="Times New Roman"/>
        </w:rPr>
        <w:fldChar w:fldCharType="separate"/>
      </w:r>
      <w:r w:rsidR="00382663" w:rsidRPr="00E74FBC">
        <w:rPr>
          <w:rFonts w:ascii="Times New Roman" w:hAnsi="Times New Roman" w:cs="Times New Roman"/>
        </w:rPr>
        <w:t>(</w:t>
      </w:r>
      <w:r w:rsidR="00385057" w:rsidRPr="00E74FBC">
        <w:rPr>
          <w:rFonts w:ascii="Times New Roman" w:hAnsi="Times New Roman" w:cs="Times New Roman"/>
        </w:rPr>
        <w:t xml:space="preserve">see </w:t>
      </w:r>
      <w:r w:rsidR="00382663" w:rsidRPr="00E74FBC">
        <w:rPr>
          <w:rFonts w:ascii="Times New Roman" w:hAnsi="Times New Roman" w:cs="Times New Roman"/>
        </w:rPr>
        <w:t>Arrington et al. 2002; Armstrong and Schindler 2011)</w:t>
      </w:r>
      <w:r w:rsidR="00382663" w:rsidRPr="00E74FBC">
        <w:rPr>
          <w:rFonts w:ascii="Times New Roman" w:eastAsia="Times New Roman" w:hAnsi="Times New Roman" w:cs="Times New Roman"/>
        </w:rPr>
        <w:fldChar w:fldCharType="end"/>
      </w:r>
      <w:r w:rsidR="00385057" w:rsidRPr="00E74FBC">
        <w:rPr>
          <w:rFonts w:ascii="Times New Roman" w:eastAsia="Times New Roman" w:hAnsi="Times New Roman" w:cs="Times New Roman"/>
        </w:rPr>
        <w:t>.</w:t>
      </w:r>
      <w:r w:rsidR="00AB40A0" w:rsidRPr="00E74FBC">
        <w:rPr>
          <w:rFonts w:ascii="Times New Roman" w:eastAsia="Times New Roman" w:hAnsi="Times New Roman" w:cs="Times New Roman"/>
        </w:rPr>
        <w:t xml:space="preserve"> As such, diet analyses are a useful tool for both exploring the ecology of species, but to help contextualize them with other inhabitants of the same ecosystem.</w:t>
      </w:r>
    </w:p>
    <w:p w14:paraId="20186BDD" w14:textId="6C80BBAB" w:rsidR="6EEDD490" w:rsidRPr="00E74FBC" w:rsidRDefault="6EEDD490" w:rsidP="007A33B3">
      <w:pPr>
        <w:spacing w:after="0" w:line="480" w:lineRule="auto"/>
        <w:ind w:firstLine="360"/>
        <w:rPr>
          <w:rFonts w:ascii="Times New Roman" w:eastAsia="Times New Roman" w:hAnsi="Times New Roman" w:cs="Times New Roman"/>
        </w:rPr>
      </w:pPr>
      <w:r w:rsidRPr="00E74FBC">
        <w:rPr>
          <w:rFonts w:ascii="Times New Roman" w:eastAsia="Times New Roman" w:hAnsi="Times New Roman" w:cs="Times New Roman"/>
        </w:rPr>
        <w:t>Arctic char</w:t>
      </w:r>
      <w:r w:rsidR="1EEDCC60" w:rsidRPr="00E74FBC">
        <w:rPr>
          <w:rFonts w:ascii="Times New Roman" w:eastAsia="Times New Roman" w:hAnsi="Times New Roman" w:cs="Times New Roman"/>
        </w:rPr>
        <w:t xml:space="preserve"> (</w:t>
      </w:r>
      <w:r w:rsidR="1EEDCC60" w:rsidRPr="00E74FBC">
        <w:rPr>
          <w:rFonts w:ascii="Times New Roman" w:eastAsia="Times New Roman" w:hAnsi="Times New Roman" w:cs="Times New Roman"/>
          <w:i/>
          <w:iCs/>
        </w:rPr>
        <w:t>Salvelinus alpinus</w:t>
      </w:r>
      <w:r w:rsidR="1EEDCC60" w:rsidRPr="00E74FBC">
        <w:rPr>
          <w:rFonts w:ascii="Times New Roman" w:eastAsia="Times New Roman" w:hAnsi="Times New Roman" w:cs="Times New Roman"/>
        </w:rPr>
        <w:t>)</w:t>
      </w:r>
      <w:r w:rsidRPr="00E74FBC">
        <w:rPr>
          <w:rFonts w:ascii="Times New Roman" w:eastAsia="Times New Roman" w:hAnsi="Times New Roman" w:cs="Times New Roman"/>
        </w:rPr>
        <w:t xml:space="preserve"> </w:t>
      </w:r>
      <w:bookmarkStart w:id="3" w:name="_Int_oEN19DWh"/>
      <w:proofErr w:type="gramStart"/>
      <w:r w:rsidRPr="00E74FBC">
        <w:rPr>
          <w:rFonts w:ascii="Times New Roman" w:eastAsia="Times New Roman" w:hAnsi="Times New Roman" w:cs="Times New Roman"/>
        </w:rPr>
        <w:t>are</w:t>
      </w:r>
      <w:bookmarkEnd w:id="3"/>
      <w:proofErr w:type="gramEnd"/>
      <w:r w:rsidRPr="00E74FBC">
        <w:rPr>
          <w:rFonts w:ascii="Times New Roman" w:eastAsia="Times New Roman" w:hAnsi="Times New Roman" w:cs="Times New Roman"/>
        </w:rPr>
        <w:t xml:space="preserve"> a relatively large</w:t>
      </w:r>
      <w:r w:rsidR="188735FC" w:rsidRPr="00E74FBC">
        <w:rPr>
          <w:rFonts w:ascii="Times New Roman" w:eastAsia="Times New Roman" w:hAnsi="Times New Roman" w:cs="Times New Roman"/>
        </w:rPr>
        <w:t xml:space="preserve"> and mobile</w:t>
      </w:r>
      <w:r w:rsidR="4524DC90" w:rsidRPr="00E74FBC">
        <w:rPr>
          <w:rFonts w:ascii="Times New Roman" w:eastAsia="Times New Roman" w:hAnsi="Times New Roman" w:cs="Times New Roman"/>
        </w:rPr>
        <w:t xml:space="preserve"> pelagic</w:t>
      </w:r>
      <w:r w:rsidR="188735FC" w:rsidRPr="00E74FBC">
        <w:rPr>
          <w:rFonts w:ascii="Times New Roman" w:eastAsia="Times New Roman" w:hAnsi="Times New Roman" w:cs="Times New Roman"/>
        </w:rPr>
        <w:t xml:space="preserve"> migratory fish</w:t>
      </w:r>
      <w:r w:rsidR="572C1B2D" w:rsidRPr="00E74FBC">
        <w:rPr>
          <w:rFonts w:ascii="Times New Roman" w:eastAsia="Times New Roman" w:hAnsi="Times New Roman" w:cs="Times New Roman"/>
        </w:rPr>
        <w:t xml:space="preserve"> that provides an important source of protein to indigenous communities throughout the Arctic (Booth &amp; Watts 2007)</w:t>
      </w:r>
      <w:r w:rsidR="24656A0F" w:rsidRPr="00E74FBC">
        <w:rPr>
          <w:rFonts w:ascii="Times New Roman" w:eastAsia="Times New Roman" w:hAnsi="Times New Roman" w:cs="Times New Roman"/>
        </w:rPr>
        <w:t xml:space="preserve">. </w:t>
      </w:r>
      <w:r w:rsidR="0A1E730C" w:rsidRPr="00E74FBC">
        <w:rPr>
          <w:rFonts w:ascii="Times New Roman" w:eastAsia="Times New Roman" w:hAnsi="Times New Roman" w:cs="Times New Roman"/>
        </w:rPr>
        <w:t xml:space="preserve">In addition to </w:t>
      </w:r>
      <w:r w:rsidR="689CA3E2" w:rsidRPr="00E74FBC">
        <w:rPr>
          <w:rFonts w:ascii="Times New Roman" w:eastAsia="Times New Roman" w:hAnsi="Times New Roman" w:cs="Times New Roman"/>
        </w:rPr>
        <w:t>their</w:t>
      </w:r>
      <w:r w:rsidR="0A1E730C" w:rsidRPr="00E74FBC">
        <w:rPr>
          <w:rFonts w:ascii="Times New Roman" w:eastAsia="Times New Roman" w:hAnsi="Times New Roman" w:cs="Times New Roman"/>
        </w:rPr>
        <w:t xml:space="preserve"> migratory capabilities, A</w:t>
      </w:r>
      <w:r w:rsidR="24656A0F" w:rsidRPr="00E74FBC">
        <w:rPr>
          <w:rFonts w:ascii="Times New Roman" w:eastAsia="Times New Roman" w:hAnsi="Times New Roman" w:cs="Times New Roman"/>
        </w:rPr>
        <w:t>rctic char are known to exhibit highly diverse movements and life history patterns (</w:t>
      </w:r>
      <w:proofErr w:type="spellStart"/>
      <w:r w:rsidR="03B7DCA8" w:rsidRPr="00E74FBC">
        <w:rPr>
          <w:rFonts w:ascii="Times New Roman" w:eastAsia="Times New Roman" w:hAnsi="Times New Roman" w:cs="Times New Roman"/>
        </w:rPr>
        <w:t>Beddow</w:t>
      </w:r>
      <w:proofErr w:type="spellEnd"/>
      <w:r w:rsidR="03B7DCA8" w:rsidRPr="00E74FBC">
        <w:rPr>
          <w:rFonts w:ascii="Times New Roman" w:eastAsia="Times New Roman" w:hAnsi="Times New Roman" w:cs="Times New Roman"/>
        </w:rPr>
        <w:t xml:space="preserve"> et al. 1998; Jensen &amp; </w:t>
      </w:r>
      <w:proofErr w:type="spellStart"/>
      <w:r w:rsidR="03B7DCA8" w:rsidRPr="00E74FBC">
        <w:rPr>
          <w:rFonts w:ascii="Times New Roman" w:eastAsia="Times New Roman" w:hAnsi="Times New Roman" w:cs="Times New Roman"/>
        </w:rPr>
        <w:t>Rikardsen</w:t>
      </w:r>
      <w:proofErr w:type="spellEnd"/>
      <w:r w:rsidR="03B7DCA8" w:rsidRPr="00E74FBC">
        <w:rPr>
          <w:rFonts w:ascii="Times New Roman" w:eastAsia="Times New Roman" w:hAnsi="Times New Roman" w:cs="Times New Roman"/>
        </w:rPr>
        <w:t xml:space="preserve"> 2008; Moore et al. 2017). </w:t>
      </w:r>
      <w:r w:rsidR="633814DA" w:rsidRPr="00E74FBC">
        <w:rPr>
          <w:rFonts w:ascii="Times New Roman" w:eastAsia="Times New Roman" w:hAnsi="Times New Roman" w:cs="Times New Roman"/>
        </w:rPr>
        <w:t>In contrast, sculpin</w:t>
      </w:r>
      <w:r w:rsidR="00C9430C" w:rsidRPr="00E74FBC">
        <w:rPr>
          <w:rFonts w:ascii="Times New Roman" w:eastAsia="Times New Roman" w:hAnsi="Times New Roman" w:cs="Times New Roman"/>
        </w:rPr>
        <w:t>s</w:t>
      </w:r>
      <w:r w:rsidR="633814DA" w:rsidRPr="00E74FBC">
        <w:rPr>
          <w:rFonts w:ascii="Times New Roman" w:eastAsia="Times New Roman" w:hAnsi="Times New Roman" w:cs="Times New Roman"/>
        </w:rPr>
        <w:t xml:space="preserve"> (family </w:t>
      </w:r>
      <w:r w:rsidR="633814DA" w:rsidRPr="00E74FBC">
        <w:rPr>
          <w:rFonts w:ascii="Times New Roman" w:eastAsia="Times New Roman" w:hAnsi="Times New Roman" w:cs="Times New Roman"/>
          <w:i/>
          <w:iCs/>
        </w:rPr>
        <w:t>Cottidae</w:t>
      </w:r>
      <w:r w:rsidR="633814DA" w:rsidRPr="00E74FBC">
        <w:rPr>
          <w:rFonts w:ascii="Times New Roman" w:eastAsia="Times New Roman" w:hAnsi="Times New Roman" w:cs="Times New Roman"/>
        </w:rPr>
        <w:t xml:space="preserve">) </w:t>
      </w:r>
      <w:bookmarkStart w:id="4" w:name="_Int_rFIJdzSH"/>
      <w:r w:rsidR="633814DA" w:rsidRPr="00E74FBC">
        <w:rPr>
          <w:rFonts w:ascii="Times New Roman" w:eastAsia="Times New Roman" w:hAnsi="Times New Roman" w:cs="Times New Roman"/>
        </w:rPr>
        <w:t>are</w:t>
      </w:r>
      <w:bookmarkEnd w:id="4"/>
      <w:r w:rsidR="633814DA" w:rsidRPr="00E74FBC">
        <w:rPr>
          <w:rFonts w:ascii="Times New Roman" w:eastAsia="Times New Roman" w:hAnsi="Times New Roman" w:cs="Times New Roman"/>
        </w:rPr>
        <w:t xml:space="preserve"> small to moderately sized benthic</w:t>
      </w:r>
      <w:r w:rsidR="74E671FE" w:rsidRPr="00E74FBC">
        <w:rPr>
          <w:rFonts w:ascii="Times New Roman" w:eastAsia="Times New Roman" w:hAnsi="Times New Roman" w:cs="Times New Roman"/>
        </w:rPr>
        <w:t xml:space="preserve"> fishes</w:t>
      </w:r>
      <w:r w:rsidR="00141F2D" w:rsidRPr="00E74FBC">
        <w:rPr>
          <w:rFonts w:ascii="Times New Roman" w:eastAsia="Times New Roman" w:hAnsi="Times New Roman" w:cs="Times New Roman"/>
        </w:rPr>
        <w:t xml:space="preserve"> with those of the genus </w:t>
      </w:r>
      <w:r w:rsidR="00141F2D" w:rsidRPr="00E74FBC">
        <w:rPr>
          <w:rFonts w:ascii="Times New Roman" w:eastAsia="Times New Roman" w:hAnsi="Times New Roman" w:cs="Times New Roman"/>
          <w:i/>
          <w:iCs/>
        </w:rPr>
        <w:t>Myoxocephalus</w:t>
      </w:r>
      <w:r w:rsidR="00141F2D" w:rsidRPr="00E74FBC">
        <w:rPr>
          <w:rFonts w:ascii="Times New Roman" w:eastAsia="Times New Roman" w:hAnsi="Times New Roman" w:cs="Times New Roman"/>
        </w:rPr>
        <w:t xml:space="preserve"> </w:t>
      </w:r>
      <w:r w:rsidR="00F434AB" w:rsidRPr="00E74FBC">
        <w:rPr>
          <w:rFonts w:ascii="Times New Roman" w:eastAsia="Times New Roman" w:hAnsi="Times New Roman" w:cs="Times New Roman"/>
        </w:rPr>
        <w:t>being cold</w:t>
      </w:r>
      <w:r w:rsidR="007D09DB" w:rsidRPr="00E74FBC">
        <w:rPr>
          <w:rFonts w:ascii="Times New Roman" w:eastAsia="Times New Roman" w:hAnsi="Times New Roman" w:cs="Times New Roman"/>
        </w:rPr>
        <w:t>-</w:t>
      </w:r>
      <w:r w:rsidR="00F434AB" w:rsidRPr="00E74FBC">
        <w:rPr>
          <w:rFonts w:ascii="Times New Roman" w:eastAsia="Times New Roman" w:hAnsi="Times New Roman" w:cs="Times New Roman"/>
        </w:rPr>
        <w:t>water</w:t>
      </w:r>
      <w:r w:rsidR="007D09DB" w:rsidRPr="00E74FBC">
        <w:rPr>
          <w:rFonts w:ascii="Times New Roman" w:eastAsia="Times New Roman" w:hAnsi="Times New Roman" w:cs="Times New Roman"/>
        </w:rPr>
        <w:t>,</w:t>
      </w:r>
      <w:r w:rsidR="00F434AB" w:rsidRPr="00E74FBC">
        <w:rPr>
          <w:rFonts w:ascii="Times New Roman" w:eastAsia="Times New Roman" w:hAnsi="Times New Roman" w:cs="Times New Roman"/>
        </w:rPr>
        <w:t xml:space="preserve"> </w:t>
      </w:r>
      <w:r w:rsidR="007D09DB" w:rsidRPr="00E74FBC">
        <w:rPr>
          <w:rFonts w:ascii="Times New Roman" w:eastAsia="Times New Roman" w:hAnsi="Times New Roman" w:cs="Times New Roman"/>
        </w:rPr>
        <w:t xml:space="preserve">Northern </w:t>
      </w:r>
      <w:r w:rsidR="00F434AB" w:rsidRPr="00E74FBC">
        <w:rPr>
          <w:rFonts w:ascii="Times New Roman" w:eastAsia="Times New Roman" w:hAnsi="Times New Roman" w:cs="Times New Roman"/>
        </w:rPr>
        <w:t>temperate-polar fishes</w:t>
      </w:r>
      <w:r w:rsidR="003B5322" w:rsidRPr="00E74FBC">
        <w:rPr>
          <w:rFonts w:ascii="Times New Roman" w:eastAsia="Times New Roman" w:hAnsi="Times New Roman" w:cs="Times New Roman"/>
        </w:rPr>
        <w:t xml:space="preserve"> of primarily marine environments</w:t>
      </w:r>
      <w:r w:rsidR="007D09DB" w:rsidRPr="00E74FBC">
        <w:rPr>
          <w:rFonts w:ascii="Times New Roman" w:eastAsia="Times New Roman" w:hAnsi="Times New Roman" w:cs="Times New Roman"/>
        </w:rPr>
        <w:t xml:space="preserve"> </w:t>
      </w:r>
      <w:r w:rsidR="001B7782" w:rsidRPr="00E74FBC">
        <w:rPr>
          <w:rFonts w:ascii="Times New Roman" w:eastAsia="Times New Roman" w:hAnsi="Times New Roman" w:cs="Times New Roman"/>
        </w:rPr>
        <w:fldChar w:fldCharType="begin"/>
      </w:r>
      <w:r w:rsidR="001B7782" w:rsidRPr="00E74FBC">
        <w:rPr>
          <w:rFonts w:ascii="Times New Roman" w:eastAsia="Times New Roman" w:hAnsi="Times New Roman" w:cs="Times New Roman"/>
        </w:rPr>
        <w:instrText xml:space="preserve"> ADDIN ZOTERO_ITEM CSL_CITATION {"citationID":"sy6xMnSf","properties":{"formattedCitation":"(Balakirev et al. 2020)","plainCitation":"(Balakirev et al. 2020)","noteIndex":0},"citationItems":[{"id":2016,"uris":["http://zotero.org/users/6698532/items/B32FE7MT"],"itemData":{"id":2016,"type":"article-journal","abstract":"Sculpin fishes belonging to the family Cottidae represent a large and complex group,\ninhabiting a wide range of freshwater, brackish-water, and marine environments. Numerous studies\nbased on analysis of their morphology and genetic makeup frequently provided controversial results.\nIn the present work, we sequenced complete mitochondrial (mt) genomes and fragments of nuclear\nribosomal DNA (rDNA) of the fourhorn sculpin Myoxocephalus quadricornis and some related cottids to\nincrease the power of phylogenetic and taxonomic analyses of this complex fish group. A comparison\nof the My. quadricornis mt genomes obtained by us with other complete mt genomes available in\nGenBank has revealed a surprisingly low divergence (3.06   0.12%) with Megalocottus platycephalus\nand, at the same time, a significantly higher divergence (7.89   0.16%) with the species of the genus\nMyoxocephalus. Correspondingly, phylogenetic analyses have shown that My. quadricornis is clustered\nwith Me. platycephalus but not with the Myoxocephalus species. Completely consistent patterns of\ndivergence and tree topologies have been obtained based on nuclear rDNA. Thus, the multi-gene data\nin the present work indicates obvious contradictions in the relationships between the Myoxocephalus\nand Megalocottus species studied. An extensive phylogenetic analysis has provided evidence for a\ncloser a nity of My. quadricornis with the species of the genus Megalocottus than with the species\nof the genus Myoxocephalus. A recombination analysis, along with the additional GenBank data,\nexcludes introgression and/or incorrect taxonomic identification as the possible causative factors\nresponsible for the observed closer a nity between the two species from di erent genera. The above\nfacts necessitate realignment of the genera Myoxocephalus and Megalocottus. The genetic data supports\nthe two recognized genera, Myoxocephalus and Megalocottus, but suggests changing their compositions\nthrough transferring My. quadricornis to the genus Megalocottus. The results of the present study\nresolve the relationships within a complex group of sculpin fishes and show a promising approach\nto phylogenetic systematics (as a key organizing principle in biodiversity research) for a better\nunderstanding of the taxonomy and evolution of fishes and for supplying relevant information to\naddress various fish biodiversity conservation and management issues.","container-title":"Genes","issue":"9","page":"1071-1085","title":"Genetic Evidence for a Mixed Composition of the Genus Myoxocephalus (Cottoidei: Cottidae) Necessitates Generic Realignment","volume":"11","author":[{"family":"Balakirev","given":"Evgeniy S."},{"family":"Kravchenko","given":"Alexandra Yu."},{"family":"Semenchenko","given":"Alexander A."}],"issued":{"date-parts":[["2020"]]}}}],"schema":"https://github.com/citation-style-language/schema/raw/master/csl-citation.json"} </w:instrText>
      </w:r>
      <w:r w:rsidR="001B7782" w:rsidRPr="00E74FBC">
        <w:rPr>
          <w:rFonts w:ascii="Times New Roman" w:eastAsia="Times New Roman" w:hAnsi="Times New Roman" w:cs="Times New Roman"/>
        </w:rPr>
        <w:fldChar w:fldCharType="separate"/>
      </w:r>
      <w:r w:rsidR="001B7782" w:rsidRPr="00E74FBC">
        <w:rPr>
          <w:rFonts w:ascii="Times New Roman" w:hAnsi="Times New Roman" w:cs="Times New Roman"/>
        </w:rPr>
        <w:t>(Balakirev et al. 2020)</w:t>
      </w:r>
      <w:r w:rsidR="001B7782" w:rsidRPr="00E74FBC">
        <w:rPr>
          <w:rFonts w:ascii="Times New Roman" w:eastAsia="Times New Roman" w:hAnsi="Times New Roman" w:cs="Times New Roman"/>
        </w:rPr>
        <w:fldChar w:fldCharType="end"/>
      </w:r>
      <w:r w:rsidR="74E671FE" w:rsidRPr="00E74FBC">
        <w:rPr>
          <w:rFonts w:ascii="Times New Roman" w:eastAsia="Times New Roman" w:hAnsi="Times New Roman" w:cs="Times New Roman"/>
        </w:rPr>
        <w:t xml:space="preserve">. Sculpin are sit-and-wait ambush foragers (Landry et al. 2019) and </w:t>
      </w:r>
      <w:r w:rsidR="18C02E0B" w:rsidRPr="00E74FBC">
        <w:rPr>
          <w:rFonts w:ascii="Times New Roman" w:eastAsia="Times New Roman" w:hAnsi="Times New Roman" w:cs="Times New Roman"/>
        </w:rPr>
        <w:t>maintain small home ranges in coastal Arctic waters year-round (Barton et al. 2020</w:t>
      </w:r>
      <w:r w:rsidR="00EE5462" w:rsidRPr="00E74FBC">
        <w:rPr>
          <w:rFonts w:ascii="Times New Roman" w:eastAsia="Times New Roman" w:hAnsi="Times New Roman" w:cs="Times New Roman"/>
        </w:rPr>
        <w:t>; Hermann et al. 2023</w:t>
      </w:r>
      <w:r w:rsidR="18C02E0B" w:rsidRPr="00E74FBC">
        <w:rPr>
          <w:rFonts w:ascii="Times New Roman" w:eastAsia="Times New Roman" w:hAnsi="Times New Roman" w:cs="Times New Roman"/>
        </w:rPr>
        <w:t xml:space="preserve">). </w:t>
      </w:r>
      <w:r w:rsidR="65C27542" w:rsidRPr="00E74FBC">
        <w:rPr>
          <w:rFonts w:ascii="Times New Roman" w:eastAsia="Times New Roman" w:hAnsi="Times New Roman" w:cs="Times New Roman"/>
        </w:rPr>
        <w:t>The summer resource pulse</w:t>
      </w:r>
      <w:r w:rsidR="00681DDE" w:rsidRPr="00E74FBC">
        <w:rPr>
          <w:rFonts w:ascii="Times New Roman" w:eastAsia="Times New Roman" w:hAnsi="Times New Roman" w:cs="Times New Roman"/>
        </w:rPr>
        <w:t xml:space="preserve"> occurring with ice-melt</w:t>
      </w:r>
      <w:r w:rsidR="65C27542" w:rsidRPr="00E74FBC">
        <w:rPr>
          <w:rFonts w:ascii="Times New Roman" w:eastAsia="Times New Roman" w:hAnsi="Times New Roman" w:cs="Times New Roman"/>
        </w:rPr>
        <w:t xml:space="preserve"> in Arctic systems provides abundant resources that both species can presumably exploit.</w:t>
      </w:r>
      <w:r w:rsidR="00681DDE" w:rsidRPr="00E74FBC">
        <w:rPr>
          <w:rFonts w:ascii="Times New Roman" w:eastAsia="Times New Roman" w:hAnsi="Times New Roman" w:cs="Times New Roman"/>
        </w:rPr>
        <w:t xml:space="preserve"> With both Arctic char and </w:t>
      </w:r>
      <w:r w:rsidR="00072D55" w:rsidRPr="00E74FBC">
        <w:rPr>
          <w:rFonts w:ascii="Times New Roman" w:eastAsia="Times New Roman" w:hAnsi="Times New Roman" w:cs="Times New Roman"/>
        </w:rPr>
        <w:t>sculpins present within a shared ecosystem</w:t>
      </w:r>
      <w:r w:rsidR="00AF2E44" w:rsidRPr="00E74FBC">
        <w:rPr>
          <w:rFonts w:ascii="Times New Roman" w:eastAsia="Times New Roman" w:hAnsi="Times New Roman" w:cs="Times New Roman"/>
        </w:rPr>
        <w:t xml:space="preserve"> Tremblay Sound</w:t>
      </w:r>
      <w:r w:rsidR="00072D55" w:rsidRPr="00E74FBC">
        <w:rPr>
          <w:rFonts w:ascii="Times New Roman" w:eastAsia="Times New Roman" w:hAnsi="Times New Roman" w:cs="Times New Roman"/>
        </w:rPr>
        <w:t xml:space="preserve">, we sought to use diet analyses to </w:t>
      </w:r>
      <w:r w:rsidR="007727AC" w:rsidRPr="00E74FBC">
        <w:rPr>
          <w:rFonts w:ascii="Times New Roman" w:eastAsia="Times New Roman" w:hAnsi="Times New Roman" w:cs="Times New Roman"/>
        </w:rPr>
        <w:t xml:space="preserve">understand their </w:t>
      </w:r>
      <w:r w:rsidR="00AF6EE9" w:rsidRPr="00E74FBC">
        <w:rPr>
          <w:rFonts w:ascii="Times New Roman" w:eastAsia="Times New Roman" w:hAnsi="Times New Roman" w:cs="Times New Roman"/>
        </w:rPr>
        <w:t>exploitation of this resource pulse. Specifically, the</w:t>
      </w:r>
      <w:r w:rsidR="65C27542" w:rsidRPr="00E74FBC">
        <w:rPr>
          <w:rFonts w:ascii="Times New Roman" w:eastAsia="Times New Roman" w:hAnsi="Times New Roman" w:cs="Times New Roman"/>
        </w:rPr>
        <w:t xml:space="preserve"> objective of this study was to compare the </w:t>
      </w:r>
      <w:r w:rsidR="24675A74" w:rsidRPr="00E74FBC">
        <w:rPr>
          <w:rFonts w:ascii="Times New Roman" w:eastAsia="Times New Roman" w:hAnsi="Times New Roman" w:cs="Times New Roman"/>
        </w:rPr>
        <w:t xml:space="preserve">feeding rates and diet composition of </w:t>
      </w:r>
      <w:r w:rsidR="631E7AD6" w:rsidRPr="00E74FBC">
        <w:rPr>
          <w:rFonts w:ascii="Times New Roman" w:eastAsia="Times New Roman" w:hAnsi="Times New Roman" w:cs="Times New Roman"/>
        </w:rPr>
        <w:t>a resident and migrant fish through the seasonal prey pulse.</w:t>
      </w:r>
      <w:r w:rsidR="00AF2E44" w:rsidRPr="00E74FBC">
        <w:rPr>
          <w:rFonts w:ascii="Times New Roman" w:eastAsia="Times New Roman" w:hAnsi="Times New Roman" w:cs="Times New Roman"/>
        </w:rPr>
        <w:t xml:space="preserve"> We hypothesize that ou</w:t>
      </w:r>
      <w:r w:rsidR="002F5B3E" w:rsidRPr="00E74FBC">
        <w:rPr>
          <w:rFonts w:ascii="Times New Roman" w:eastAsia="Times New Roman" w:hAnsi="Times New Roman" w:cs="Times New Roman"/>
        </w:rPr>
        <w:t xml:space="preserve">r diet observations will reflect the life history characteristics known about both </w:t>
      </w:r>
      <w:r w:rsidR="00047F8E" w:rsidRPr="00E74FBC">
        <w:rPr>
          <w:rFonts w:ascii="Times New Roman" w:eastAsia="Times New Roman" w:hAnsi="Times New Roman" w:cs="Times New Roman"/>
        </w:rPr>
        <w:t xml:space="preserve">fish taxa. We predict that while Arctic char will feed on </w:t>
      </w:r>
      <w:r w:rsidR="000F3B28" w:rsidRPr="00E74FBC">
        <w:rPr>
          <w:rFonts w:ascii="Times New Roman" w:eastAsia="Times New Roman" w:hAnsi="Times New Roman" w:cs="Times New Roman"/>
        </w:rPr>
        <w:lastRenderedPageBreak/>
        <w:t xml:space="preserve">energetically dense prey items at consistent rates, sculpins will </w:t>
      </w:r>
      <w:r w:rsidR="002A603E" w:rsidRPr="00E74FBC">
        <w:rPr>
          <w:rFonts w:ascii="Times New Roman" w:eastAsia="Times New Roman" w:hAnsi="Times New Roman" w:cs="Times New Roman"/>
        </w:rPr>
        <w:t>intermittently gorge on a broad, benthic diet.</w:t>
      </w:r>
    </w:p>
    <w:p w14:paraId="13424F1C" w14:textId="10723150" w:rsidR="521CBC1F" w:rsidRPr="00E74FBC" w:rsidRDefault="521CBC1F" w:rsidP="007A33B3">
      <w:pPr>
        <w:spacing w:after="0" w:line="480" w:lineRule="auto"/>
        <w:rPr>
          <w:rFonts w:ascii="Times New Roman" w:eastAsia="Times New Roman" w:hAnsi="Times New Roman" w:cs="Times New Roman"/>
        </w:rPr>
      </w:pPr>
    </w:p>
    <w:p w14:paraId="0FA1E394" w14:textId="3C6D2343" w:rsidR="00484AE9" w:rsidRPr="00E74FBC" w:rsidRDefault="0370CE80" w:rsidP="007A33B3">
      <w:pPr>
        <w:pStyle w:val="Heading1"/>
        <w:spacing w:after="0"/>
      </w:pPr>
      <w:r w:rsidRPr="00E74FBC">
        <w:t>Methods</w:t>
      </w:r>
    </w:p>
    <w:p w14:paraId="6FAB34D8" w14:textId="2EA727F3" w:rsidR="4736811B" w:rsidRPr="00E74FBC" w:rsidRDefault="50726BF8"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Fish were captured in Tremblay Sound, Nunavut, Canada (72.357° N, 81.108° W)</w:t>
      </w:r>
      <w:r w:rsidR="198FAF37" w:rsidRPr="00E74FBC">
        <w:rPr>
          <w:rFonts w:ascii="Times New Roman" w:eastAsia="Times New Roman" w:hAnsi="Times New Roman" w:cs="Times New Roman"/>
        </w:rPr>
        <w:t xml:space="preserve"> in the summers of 2017, 2018, and 2019</w:t>
      </w:r>
      <w:r w:rsidRPr="00E74FBC">
        <w:rPr>
          <w:rFonts w:ascii="Times New Roman" w:eastAsia="Times New Roman" w:hAnsi="Times New Roman" w:cs="Times New Roman"/>
        </w:rPr>
        <w:t xml:space="preserve">. Arctic </w:t>
      </w:r>
      <w:proofErr w:type="gramStart"/>
      <w:r w:rsidRPr="00E74FBC">
        <w:rPr>
          <w:rFonts w:ascii="Times New Roman" w:eastAsia="Times New Roman" w:hAnsi="Times New Roman" w:cs="Times New Roman"/>
        </w:rPr>
        <w:t>char</w:t>
      </w:r>
      <w:proofErr w:type="gramEnd"/>
      <w:r w:rsidRPr="00E74FBC">
        <w:rPr>
          <w:rFonts w:ascii="Times New Roman" w:eastAsia="Times New Roman" w:hAnsi="Times New Roman" w:cs="Times New Roman"/>
        </w:rPr>
        <w:t xml:space="preserve"> were primarily captured using</w:t>
      </w:r>
      <w:r w:rsidR="27E19F74" w:rsidRPr="00E74FBC">
        <w:rPr>
          <w:rFonts w:ascii="Times New Roman" w:eastAsia="Times New Roman" w:hAnsi="Times New Roman" w:cs="Times New Roman"/>
        </w:rPr>
        <w:t xml:space="preserve"> gillnets with a ~15 cm stretched mesh between </w:t>
      </w:r>
      <w:r w:rsidR="21A04982" w:rsidRPr="00E74FBC">
        <w:rPr>
          <w:rFonts w:ascii="Times New Roman" w:eastAsia="Times New Roman" w:hAnsi="Times New Roman" w:cs="Times New Roman"/>
        </w:rPr>
        <w:t>19 July and 4 September in 2017, 20 July and 28 August 2018, and</w:t>
      </w:r>
      <w:r w:rsidR="653FB333" w:rsidRPr="00E74FBC">
        <w:rPr>
          <w:rFonts w:ascii="Times New Roman" w:eastAsia="Times New Roman" w:hAnsi="Times New Roman" w:cs="Times New Roman"/>
        </w:rPr>
        <w:t xml:space="preserve"> 8 August and 14 August 2019. </w:t>
      </w:r>
      <w:r w:rsidR="24770E92" w:rsidRPr="00E74FBC">
        <w:rPr>
          <w:rFonts w:ascii="Times New Roman" w:eastAsia="Times New Roman" w:hAnsi="Times New Roman" w:cs="Times New Roman"/>
        </w:rPr>
        <w:t xml:space="preserve">Nets were carefully watched during deployment and any fish that hit were immediately removed from the net. </w:t>
      </w:r>
      <w:r w:rsidR="653FB333" w:rsidRPr="00E74FBC">
        <w:rPr>
          <w:rFonts w:ascii="Times New Roman" w:eastAsia="Times New Roman" w:hAnsi="Times New Roman" w:cs="Times New Roman"/>
        </w:rPr>
        <w:t xml:space="preserve">Sculpin species were captured using a fyke net deployed </w:t>
      </w:r>
      <w:r w:rsidR="1356A481" w:rsidRPr="00E74FBC">
        <w:rPr>
          <w:rFonts w:ascii="Times New Roman" w:eastAsia="Times New Roman" w:hAnsi="Times New Roman" w:cs="Times New Roman"/>
        </w:rPr>
        <w:t xml:space="preserve">between 23 July and 26 August 2017, </w:t>
      </w:r>
      <w:r w:rsidR="1041B378" w:rsidRPr="00E74FBC">
        <w:rPr>
          <w:rFonts w:ascii="Times New Roman" w:eastAsia="Times New Roman" w:hAnsi="Times New Roman" w:cs="Times New Roman"/>
        </w:rPr>
        <w:t>31 July and 6 September 2018, and 12 August and 21 August 2019. The fyke net was checked at every low tide.</w:t>
      </w:r>
      <w:r w:rsidR="1175DB48" w:rsidRPr="00E74FBC">
        <w:rPr>
          <w:rFonts w:ascii="Times New Roman" w:eastAsia="Times New Roman" w:hAnsi="Times New Roman" w:cs="Times New Roman"/>
        </w:rPr>
        <w:t xml:space="preserve"> </w:t>
      </w:r>
    </w:p>
    <w:p w14:paraId="194D5E0D" w14:textId="1CD09A95" w:rsidR="4736811B" w:rsidRPr="00E74FBC" w:rsidRDefault="760BD253"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 xml:space="preserve">Captured </w:t>
      </w:r>
      <w:r w:rsidR="61774EC1" w:rsidRPr="00E74FBC">
        <w:rPr>
          <w:rFonts w:ascii="Times New Roman" w:eastAsia="Times New Roman" w:hAnsi="Times New Roman" w:cs="Times New Roman"/>
        </w:rPr>
        <w:t>fish were euthanized and were measured for total length (TL) and mass. Additionally, a Fulton’s condition factor</w:t>
      </w:r>
      <w:r w:rsidR="75342688" w:rsidRPr="00E74FBC">
        <w:rPr>
          <w:rFonts w:ascii="Times New Roman" w:eastAsia="Times New Roman" w:hAnsi="Times New Roman" w:cs="Times New Roman"/>
        </w:rPr>
        <w:t xml:space="preserve"> </w:t>
      </w:r>
      <w:r w:rsidR="10AABE23" w:rsidRPr="00E74FBC">
        <w:rPr>
          <w:rFonts w:ascii="Times New Roman" w:eastAsia="Times New Roman" w:hAnsi="Times New Roman" w:cs="Times New Roman"/>
        </w:rPr>
        <w:t>(</w:t>
      </w:r>
      <w:r w:rsidR="10AABE23" w:rsidRPr="00E74FBC">
        <w:rPr>
          <w:rFonts w:ascii="Cambria Math" w:eastAsia="Times New Roman" w:hAnsi="Cambria Math" w:cs="Cambria Math"/>
        </w:rPr>
        <w:t>𝐾</w:t>
      </w:r>
      <w:r w:rsidR="10AABE23" w:rsidRPr="00E74FBC">
        <w:rPr>
          <w:rFonts w:ascii="Times New Roman" w:eastAsia="Times New Roman" w:hAnsi="Times New Roman" w:cs="Times New Roman"/>
        </w:rPr>
        <w:t xml:space="preserve"> = 100</w:t>
      </w:r>
      <w:r w:rsidR="00C9430C" w:rsidRPr="00E74FBC">
        <w:rPr>
          <w:rFonts w:ascii="Times New Roman" w:eastAsia="Times New Roman" w:hAnsi="Times New Roman" w:cs="Times New Roman"/>
        </w:rPr>
        <w:t>*</w:t>
      </w:r>
      <w:r w:rsidR="00C521F1" w:rsidRPr="00E74FBC">
        <w:rPr>
          <w:rFonts w:ascii="Times New Roman" w:eastAsia="Times New Roman" w:hAnsi="Times New Roman" w:cs="Times New Roman"/>
        </w:rPr>
        <w:t>(</w:t>
      </w:r>
      <m:oMath>
        <m:f>
          <m:fPr>
            <m:type m:val="lin"/>
            <m:ctrlPr>
              <w:rPr>
                <w:rFonts w:ascii="Cambria Math" w:eastAsia="Times New Roman" w:hAnsi="Cambria Math" w:cs="Times New Roman"/>
                <w:i/>
              </w:rPr>
            </m:ctrlPr>
          </m:fPr>
          <m:num>
            <m:r>
              <w:rPr>
                <w:rFonts w:ascii="Cambria Math" w:eastAsia="Times New Roman" w:hAnsi="Cambria Math" w:cs="Times New Roman"/>
              </w:rPr>
              <m:t>W</m:t>
            </m:r>
          </m:num>
          <m:den>
            <m:sSup>
              <m:sSupPr>
                <m:ctrlPr>
                  <w:rPr>
                    <w:rFonts w:ascii="Cambria Math" w:eastAsia="Times New Roman" w:hAnsi="Cambria Math" w:cs="Times New Roman"/>
                    <w:i/>
                  </w:rPr>
                </m:ctrlPr>
              </m:sSupPr>
              <m:e>
                <m:r>
                  <w:rPr>
                    <w:rFonts w:ascii="Cambria Math" w:eastAsia="Times New Roman" w:hAnsi="Cambria Math" w:cs="Times New Roman"/>
                  </w:rPr>
                  <m:t>L</m:t>
                </m:r>
              </m:e>
              <m:sup>
                <m:r>
                  <w:rPr>
                    <w:rFonts w:ascii="Cambria Math" w:eastAsia="Times New Roman" w:hAnsi="Cambria Math" w:cs="Times New Roman"/>
                  </w:rPr>
                  <m:t>3</m:t>
                </m:r>
              </m:sup>
            </m:sSup>
          </m:den>
        </m:f>
      </m:oMath>
      <w:r w:rsidR="00C521F1" w:rsidRPr="00E74FBC">
        <w:rPr>
          <w:rFonts w:ascii="Times New Roman" w:eastAsia="Times New Roman" w:hAnsi="Times New Roman" w:cs="Times New Roman"/>
        </w:rPr>
        <w:t>)</w:t>
      </w:r>
      <w:r w:rsidR="10AABE23" w:rsidRPr="00E74FBC">
        <w:rPr>
          <w:rFonts w:ascii="Times New Roman" w:eastAsia="Times New Roman" w:hAnsi="Times New Roman" w:cs="Times New Roman"/>
        </w:rPr>
        <w:t xml:space="preserve">; where W = weight and L = length; Ricker 1975) was calculated for each fish. </w:t>
      </w:r>
      <w:r w:rsidR="4E5E683D" w:rsidRPr="00E74FBC">
        <w:rPr>
          <w:rFonts w:ascii="Times New Roman" w:eastAsia="Times New Roman" w:hAnsi="Times New Roman" w:cs="Times New Roman"/>
        </w:rPr>
        <w:t xml:space="preserve">Measured fish were then </w:t>
      </w:r>
      <w:proofErr w:type="gramStart"/>
      <w:r w:rsidR="4E5E683D" w:rsidRPr="00E74FBC">
        <w:rPr>
          <w:rFonts w:ascii="Times New Roman" w:eastAsia="Times New Roman" w:hAnsi="Times New Roman" w:cs="Times New Roman"/>
        </w:rPr>
        <w:t>dissected</w:t>
      </w:r>
      <w:proofErr w:type="gramEnd"/>
      <w:r w:rsidR="4E5E683D" w:rsidRPr="00E74FBC">
        <w:rPr>
          <w:rFonts w:ascii="Times New Roman" w:eastAsia="Times New Roman" w:hAnsi="Times New Roman" w:cs="Times New Roman"/>
        </w:rPr>
        <w:t xml:space="preserve"> and their stomachs were removed</w:t>
      </w:r>
      <w:r w:rsidR="149CD82E" w:rsidRPr="00E74FBC">
        <w:rPr>
          <w:rFonts w:ascii="Times New Roman" w:eastAsia="Times New Roman" w:hAnsi="Times New Roman" w:cs="Times New Roman"/>
        </w:rPr>
        <w:t>.</w:t>
      </w:r>
      <w:r w:rsidR="4FD4A7A6" w:rsidRPr="00E74FBC">
        <w:rPr>
          <w:rFonts w:ascii="Times New Roman" w:eastAsia="Times New Roman" w:hAnsi="Times New Roman" w:cs="Times New Roman"/>
        </w:rPr>
        <w:t xml:space="preserve"> </w:t>
      </w:r>
      <w:r w:rsidR="1BB0F03D" w:rsidRPr="00E74FBC">
        <w:rPr>
          <w:rFonts w:ascii="Times New Roman" w:eastAsia="Times New Roman" w:hAnsi="Times New Roman" w:cs="Times New Roman"/>
        </w:rPr>
        <w:t>Multiple other masses (e.g.,</w:t>
      </w:r>
      <w:r w:rsidR="57FF6E01" w:rsidRPr="00E74FBC">
        <w:rPr>
          <w:rFonts w:ascii="Times New Roman" w:eastAsia="Times New Roman" w:hAnsi="Times New Roman" w:cs="Times New Roman"/>
        </w:rPr>
        <w:t xml:space="preserve"> liver mass, heart mass, gonad mass)</w:t>
      </w:r>
      <w:r w:rsidR="1BB0F03D" w:rsidRPr="00E74FBC">
        <w:rPr>
          <w:rFonts w:ascii="Times New Roman" w:eastAsia="Times New Roman" w:hAnsi="Times New Roman" w:cs="Times New Roman"/>
        </w:rPr>
        <w:t xml:space="preserve"> were taken to calculate biological indices </w:t>
      </w:r>
      <w:r w:rsidR="676D845D" w:rsidRPr="00E74FBC">
        <w:rPr>
          <w:rFonts w:ascii="Times New Roman" w:eastAsia="Times New Roman" w:hAnsi="Times New Roman" w:cs="Times New Roman"/>
        </w:rPr>
        <w:t xml:space="preserve">(i.e., hepatosomatic index and gonadosomatic index) </w:t>
      </w:r>
      <w:r w:rsidR="1BB0F03D" w:rsidRPr="00E74FBC">
        <w:rPr>
          <w:rFonts w:ascii="Times New Roman" w:eastAsia="Times New Roman" w:hAnsi="Times New Roman" w:cs="Times New Roman"/>
        </w:rPr>
        <w:t xml:space="preserve">and for use in other projects. </w:t>
      </w:r>
      <w:r w:rsidR="4FD4A7A6" w:rsidRPr="00E74FBC">
        <w:rPr>
          <w:rFonts w:ascii="Times New Roman" w:eastAsia="Times New Roman" w:hAnsi="Times New Roman" w:cs="Times New Roman"/>
        </w:rPr>
        <w:t>In 2017, stomach contents were picked at the field site without a microscope</w:t>
      </w:r>
      <w:r w:rsidR="014F36BE" w:rsidRPr="00E74FBC">
        <w:rPr>
          <w:rFonts w:ascii="Times New Roman" w:eastAsia="Times New Roman" w:hAnsi="Times New Roman" w:cs="Times New Roman"/>
        </w:rPr>
        <w:t xml:space="preserve"> and were not weighed</w:t>
      </w:r>
      <w:r w:rsidR="4FD4A7A6" w:rsidRPr="00E74FBC">
        <w:rPr>
          <w:rFonts w:ascii="Times New Roman" w:eastAsia="Times New Roman" w:hAnsi="Times New Roman" w:cs="Times New Roman"/>
        </w:rPr>
        <w:t>.</w:t>
      </w:r>
      <w:r w:rsidR="149CD82E" w:rsidRPr="00E74FBC">
        <w:rPr>
          <w:rFonts w:ascii="Times New Roman" w:eastAsia="Times New Roman" w:hAnsi="Times New Roman" w:cs="Times New Roman"/>
        </w:rPr>
        <w:t xml:space="preserve"> </w:t>
      </w:r>
      <w:r w:rsidR="1FC51791" w:rsidRPr="00E74FBC">
        <w:rPr>
          <w:rFonts w:ascii="Times New Roman" w:eastAsia="Times New Roman" w:hAnsi="Times New Roman" w:cs="Times New Roman"/>
        </w:rPr>
        <w:t>In 2018, stomachs were weighed in the field, frozen, and shipped whole to the University of Windsor for storage.</w:t>
      </w:r>
      <w:r w:rsidR="7A883B1F" w:rsidRPr="00E74FBC">
        <w:rPr>
          <w:rFonts w:ascii="Times New Roman" w:eastAsia="Times New Roman" w:hAnsi="Times New Roman" w:cs="Times New Roman"/>
        </w:rPr>
        <w:t xml:space="preserve"> One 2018 char sample was not relocated after shipping.</w:t>
      </w:r>
      <w:r w:rsidR="1FC51791" w:rsidRPr="00E74FBC">
        <w:rPr>
          <w:rFonts w:ascii="Times New Roman" w:eastAsia="Times New Roman" w:hAnsi="Times New Roman" w:cs="Times New Roman"/>
        </w:rPr>
        <w:t xml:space="preserve"> In 2019, stomach content</w:t>
      </w:r>
      <w:r w:rsidR="74F0F9B5" w:rsidRPr="00E74FBC">
        <w:rPr>
          <w:rFonts w:ascii="Times New Roman" w:eastAsia="Times New Roman" w:hAnsi="Times New Roman" w:cs="Times New Roman"/>
        </w:rPr>
        <w:t>s were removed from the stomach, weighed, frozen, and were eventually shipped to the University of New Hampshire.</w:t>
      </w:r>
      <w:r w:rsidR="225479A6" w:rsidRPr="00E74FBC">
        <w:rPr>
          <w:rFonts w:ascii="Times New Roman" w:eastAsia="Times New Roman" w:hAnsi="Times New Roman" w:cs="Times New Roman"/>
        </w:rPr>
        <w:t xml:space="preserve"> Empty stomachs were weighed and discarded in 2019.</w:t>
      </w:r>
      <w:r w:rsidR="74F0F9B5" w:rsidRPr="00E74FBC">
        <w:rPr>
          <w:rFonts w:ascii="Times New Roman" w:eastAsia="Times New Roman" w:hAnsi="Times New Roman" w:cs="Times New Roman"/>
        </w:rPr>
        <w:t xml:space="preserve"> </w:t>
      </w:r>
      <w:r w:rsidR="27F7DE99" w:rsidRPr="00E74FBC">
        <w:rPr>
          <w:rFonts w:ascii="Times New Roman" w:eastAsia="Times New Roman" w:hAnsi="Times New Roman" w:cs="Times New Roman"/>
        </w:rPr>
        <w:t>All capture and dissection methods were approved by the University of Windsor (AUPP: #17-12) and the University of New Hampshire</w:t>
      </w:r>
      <w:r w:rsidR="58C145DC" w:rsidRPr="00E74FBC">
        <w:rPr>
          <w:rFonts w:ascii="Times New Roman" w:eastAsia="Times New Roman" w:hAnsi="Times New Roman" w:cs="Times New Roman"/>
        </w:rPr>
        <w:t xml:space="preserve"> (IACUC:#180602).</w:t>
      </w:r>
      <w:r w:rsidR="616FD2A3" w:rsidRPr="00E74FBC">
        <w:rPr>
          <w:rFonts w:ascii="Times New Roman" w:eastAsia="Times New Roman" w:hAnsi="Times New Roman" w:cs="Times New Roman"/>
        </w:rPr>
        <w:t xml:space="preserve"> </w:t>
      </w:r>
      <w:r w:rsidR="580FE8BE" w:rsidRPr="00E74FBC">
        <w:rPr>
          <w:rFonts w:ascii="Times New Roman" w:eastAsia="Times New Roman" w:hAnsi="Times New Roman" w:cs="Times New Roman"/>
        </w:rPr>
        <w:t>Sampling protocols also followed a quota set by the local Pond Inlet Hunters and Trappers Organization, which defined the maximum number of individuals that could be sacrificed for dissection.</w:t>
      </w:r>
    </w:p>
    <w:p w14:paraId="2F303358" w14:textId="1E8B1764" w:rsidR="4736811B" w:rsidRPr="00E74FBC" w:rsidRDefault="3CD2D672"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After the 2018 and 2019 field seasons, stomach contents were</w:t>
      </w:r>
      <w:r w:rsidR="5A3FC6E5" w:rsidRPr="00E74FBC">
        <w:rPr>
          <w:rFonts w:ascii="Times New Roman" w:eastAsia="Times New Roman" w:hAnsi="Times New Roman" w:cs="Times New Roman"/>
        </w:rPr>
        <w:t xml:space="preserve"> thawed in the lab for further investigation. </w:t>
      </w:r>
      <w:r w:rsidR="13CD782C" w:rsidRPr="00E74FBC">
        <w:rPr>
          <w:rFonts w:ascii="Times New Roman" w:eastAsia="Times New Roman" w:hAnsi="Times New Roman" w:cs="Times New Roman"/>
        </w:rPr>
        <w:t xml:space="preserve">Except for three </w:t>
      </w:r>
      <w:proofErr w:type="gramStart"/>
      <w:r w:rsidR="13CD782C" w:rsidRPr="00E74FBC">
        <w:rPr>
          <w:rFonts w:ascii="Times New Roman" w:eastAsia="Times New Roman" w:hAnsi="Times New Roman" w:cs="Times New Roman"/>
        </w:rPr>
        <w:t>char</w:t>
      </w:r>
      <w:proofErr w:type="gramEnd"/>
      <w:r w:rsidR="67C217D9" w:rsidRPr="00E74FBC">
        <w:rPr>
          <w:rFonts w:ascii="Times New Roman" w:eastAsia="Times New Roman" w:hAnsi="Times New Roman" w:cs="Times New Roman"/>
        </w:rPr>
        <w:t xml:space="preserve"> (empty stomach disposed of in the field)</w:t>
      </w:r>
      <w:r w:rsidR="13CD782C" w:rsidRPr="00E74FBC">
        <w:rPr>
          <w:rFonts w:ascii="Times New Roman" w:eastAsia="Times New Roman" w:hAnsi="Times New Roman" w:cs="Times New Roman"/>
        </w:rPr>
        <w:t>, all empt</w:t>
      </w:r>
      <w:r w:rsidR="1E1CE90D" w:rsidRPr="00E74FBC">
        <w:rPr>
          <w:rFonts w:ascii="Times New Roman" w:eastAsia="Times New Roman" w:hAnsi="Times New Roman" w:cs="Times New Roman"/>
        </w:rPr>
        <w:t>ied</w:t>
      </w:r>
      <w:r w:rsidR="13CD782C" w:rsidRPr="00E74FBC">
        <w:rPr>
          <w:rFonts w:ascii="Times New Roman" w:eastAsia="Times New Roman" w:hAnsi="Times New Roman" w:cs="Times New Roman"/>
        </w:rPr>
        <w:t xml:space="preserve"> stomachs from </w:t>
      </w:r>
      <w:r w:rsidR="13CD782C" w:rsidRPr="00E74FBC">
        <w:rPr>
          <w:rFonts w:ascii="Times New Roman" w:eastAsia="Times New Roman" w:hAnsi="Times New Roman" w:cs="Times New Roman"/>
        </w:rPr>
        <w:lastRenderedPageBreak/>
        <w:t xml:space="preserve">2018 </w:t>
      </w:r>
      <w:r w:rsidR="46765E32" w:rsidRPr="00E74FBC">
        <w:rPr>
          <w:rFonts w:ascii="Times New Roman" w:eastAsia="Times New Roman" w:hAnsi="Times New Roman" w:cs="Times New Roman"/>
        </w:rPr>
        <w:t>fish</w:t>
      </w:r>
      <w:r w:rsidR="13CD782C" w:rsidRPr="00E74FBC">
        <w:rPr>
          <w:rFonts w:ascii="Times New Roman" w:eastAsia="Times New Roman" w:hAnsi="Times New Roman" w:cs="Times New Roman"/>
        </w:rPr>
        <w:t xml:space="preserve"> were weighed in the lab. </w:t>
      </w:r>
      <w:r w:rsidR="35A7DF83" w:rsidRPr="00E74FBC">
        <w:rPr>
          <w:rFonts w:ascii="Times New Roman" w:eastAsia="Times New Roman" w:hAnsi="Times New Roman" w:cs="Times New Roman"/>
        </w:rPr>
        <w:t xml:space="preserve">A collective stomach content mass was then measured for each fish. </w:t>
      </w:r>
      <w:r w:rsidR="13CD782C" w:rsidRPr="00E74FBC">
        <w:rPr>
          <w:rFonts w:ascii="Times New Roman" w:eastAsia="Times New Roman" w:hAnsi="Times New Roman" w:cs="Times New Roman"/>
        </w:rPr>
        <w:t xml:space="preserve"> </w:t>
      </w:r>
      <w:r w:rsidR="4B66C9FD" w:rsidRPr="00E74FBC">
        <w:rPr>
          <w:rFonts w:ascii="Times New Roman" w:eastAsia="Times New Roman" w:hAnsi="Times New Roman" w:cs="Times New Roman"/>
        </w:rPr>
        <w:t>Diet items were then sorted to the lowest taxonomic level</w:t>
      </w:r>
      <w:r w:rsidR="791023E4" w:rsidRPr="00E74FBC">
        <w:rPr>
          <w:rFonts w:ascii="Times New Roman" w:eastAsia="Times New Roman" w:hAnsi="Times New Roman" w:cs="Times New Roman"/>
        </w:rPr>
        <w:t xml:space="preserve"> using a dissecting microscope</w:t>
      </w:r>
      <w:r w:rsidR="4B66C9FD" w:rsidRPr="00E74FBC">
        <w:rPr>
          <w:rFonts w:ascii="Times New Roman" w:eastAsia="Times New Roman" w:hAnsi="Times New Roman" w:cs="Times New Roman"/>
        </w:rPr>
        <w:t>, and each taxa present was enumerated and massed.</w:t>
      </w:r>
      <w:r w:rsidR="43FF711A" w:rsidRPr="00E74FBC">
        <w:rPr>
          <w:rFonts w:ascii="Times New Roman" w:eastAsia="Times New Roman" w:hAnsi="Times New Roman" w:cs="Times New Roman"/>
        </w:rPr>
        <w:t xml:space="preserve"> Stomach</w:t>
      </w:r>
      <w:r w:rsidR="2B3164B0" w:rsidRPr="00E74FBC">
        <w:rPr>
          <w:rFonts w:ascii="Times New Roman" w:eastAsia="Times New Roman" w:hAnsi="Times New Roman" w:cs="Times New Roman"/>
        </w:rPr>
        <w:t xml:space="preserve"> contents</w:t>
      </w:r>
      <w:r w:rsidR="43FF711A" w:rsidRPr="00E74FBC">
        <w:rPr>
          <w:rFonts w:ascii="Times New Roman" w:eastAsia="Times New Roman" w:hAnsi="Times New Roman" w:cs="Times New Roman"/>
        </w:rPr>
        <w:t xml:space="preserve"> from 2017 were sorted in the field without a microscope, and</w:t>
      </w:r>
      <w:r w:rsidR="14E58DCE" w:rsidRPr="00E74FBC">
        <w:rPr>
          <w:rFonts w:ascii="Times New Roman" w:eastAsia="Times New Roman" w:hAnsi="Times New Roman" w:cs="Times New Roman"/>
        </w:rPr>
        <w:t xml:space="preserve"> the counts and masses of diet items were taken opportunistically. </w:t>
      </w:r>
    </w:p>
    <w:p w14:paraId="055B8379" w14:textId="55ED5FB0" w:rsidR="00472F1A" w:rsidRPr="00471A69" w:rsidRDefault="2BB49630"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Diet composition was assessed using the frequency of occurrence (FOO) metric</w:t>
      </w:r>
      <w:r w:rsidR="0AF0EBDF" w:rsidRPr="00E74FBC">
        <w:rPr>
          <w:rFonts w:ascii="Times New Roman" w:eastAsia="Times New Roman" w:hAnsi="Times New Roman" w:cs="Times New Roman"/>
        </w:rPr>
        <w:t xml:space="preserve"> </w:t>
      </w:r>
      <w:r w:rsidR="003F7136" w:rsidRPr="00E74FBC">
        <w:rPr>
          <w:rFonts w:ascii="Times New Roman" w:eastAsia="Times New Roman" w:hAnsi="Times New Roman" w:cs="Times New Roman"/>
        </w:rPr>
        <w:fldChar w:fldCharType="begin"/>
      </w:r>
      <w:r w:rsidR="00697D4C">
        <w:rPr>
          <w:rFonts w:ascii="Times New Roman" w:eastAsia="Times New Roman" w:hAnsi="Times New Roman" w:cs="Times New Roman"/>
        </w:rPr>
        <w:instrText xml:space="preserve"> ADDIN ZOTERO_ITEM CSL_CITATION {"citationID":"QggxJ1on","properties":{"formattedCitation":"(Garvey and Chipps 2013)","plainCitation":"(Garvey and Chipps 2013)","noteIndex":0},"citationItems":[{"id":861,"uris":["http://zotero.org/users/6698532/items/FHB7SGFR"],"itemData":{"id":861,"type":"chapter","container-title":"Fisheries Techniques","edition":"3","event-place":"Bethesda, USA","page":"1-48","publisher":"American Fisheries Society","publisher-place":"Bethesda, USA","title":"Diets and Energy Flow","author":[{"family":"Garvey","given":"James E."},{"family":"Chipps","given":"Steven R."}],"editor":[{"family":"Zale","given":"Alexander V."},{"family":"Parrish","given":"Donna L."},{"family":"Sutton","given":"Trent M."}],"issued":{"date-parts":[["2013"]]}}}],"schema":"https://github.com/citation-style-language/schema/raw/master/csl-citation.json"} </w:instrText>
      </w:r>
      <w:r w:rsidR="003F7136" w:rsidRPr="00E74FBC">
        <w:rPr>
          <w:rFonts w:ascii="Times New Roman" w:eastAsia="Times New Roman" w:hAnsi="Times New Roman" w:cs="Times New Roman"/>
        </w:rPr>
        <w:fldChar w:fldCharType="separate"/>
      </w:r>
      <w:r w:rsidR="00697D4C" w:rsidRPr="00697D4C">
        <w:rPr>
          <w:rFonts w:ascii="Times New Roman" w:hAnsi="Times New Roman" w:cs="Times New Roman"/>
        </w:rPr>
        <w:t>(Garvey and Chipps 2013)</w:t>
      </w:r>
      <w:r w:rsidR="003F7136" w:rsidRPr="00E74FBC">
        <w:rPr>
          <w:rFonts w:ascii="Times New Roman" w:eastAsia="Times New Roman" w:hAnsi="Times New Roman" w:cs="Times New Roman"/>
        </w:rPr>
        <w:fldChar w:fldCharType="end"/>
      </w:r>
      <w:r w:rsidRPr="00E74FBC">
        <w:rPr>
          <w:rFonts w:ascii="Times New Roman" w:eastAsia="Times New Roman" w:hAnsi="Times New Roman" w:cs="Times New Roman"/>
        </w:rPr>
        <w:t xml:space="preserve">. </w:t>
      </w:r>
      <w:r w:rsidR="005E2DB1">
        <w:rPr>
          <w:rFonts w:ascii="Times New Roman" w:eastAsia="Times New Roman" w:hAnsi="Times New Roman" w:cs="Times New Roman"/>
        </w:rPr>
        <w:t>FOO for</w:t>
      </w:r>
      <w:r w:rsidR="0A51B3A0" w:rsidRPr="00E74FBC">
        <w:rPr>
          <w:rFonts w:ascii="Times New Roman" w:eastAsia="Times New Roman" w:hAnsi="Times New Roman" w:cs="Times New Roman"/>
        </w:rPr>
        <w:t xml:space="preserve"> each prey type (lowest taxonomic level) was calculated for each year as the p</w:t>
      </w:r>
      <w:r w:rsidR="0403FD1D" w:rsidRPr="00E74FBC">
        <w:rPr>
          <w:rFonts w:ascii="Times New Roman" w:eastAsia="Times New Roman" w:hAnsi="Times New Roman" w:cs="Times New Roman"/>
        </w:rPr>
        <w:t>ercentage</w:t>
      </w:r>
      <w:r w:rsidR="0A51B3A0" w:rsidRPr="00E74FBC">
        <w:rPr>
          <w:rFonts w:ascii="Times New Roman" w:eastAsia="Times New Roman" w:hAnsi="Times New Roman" w:cs="Times New Roman"/>
        </w:rPr>
        <w:t xml:space="preserve"> of </w:t>
      </w:r>
      <w:r w:rsidR="67A6D82D" w:rsidRPr="00E74FBC">
        <w:rPr>
          <w:rFonts w:ascii="Times New Roman" w:eastAsia="Times New Roman" w:hAnsi="Times New Roman" w:cs="Times New Roman"/>
        </w:rPr>
        <w:t>diets</w:t>
      </w:r>
      <w:r w:rsidR="0A51B3A0" w:rsidRPr="00E74FBC">
        <w:rPr>
          <w:rFonts w:ascii="Times New Roman" w:eastAsia="Times New Roman" w:hAnsi="Times New Roman" w:cs="Times New Roman"/>
        </w:rPr>
        <w:t xml:space="preserve"> that contained a specified prey item.</w:t>
      </w:r>
      <w:r w:rsidR="2B0578A1" w:rsidRPr="00E74FBC">
        <w:rPr>
          <w:rFonts w:ascii="Times New Roman" w:eastAsia="Times New Roman" w:hAnsi="Times New Roman" w:cs="Times New Roman"/>
        </w:rPr>
        <w:t xml:space="preserve"> </w:t>
      </w:r>
      <w:r w:rsidR="6A37CB2C" w:rsidRPr="00E74FBC">
        <w:rPr>
          <w:rFonts w:ascii="Times New Roman" w:eastAsia="Times New Roman" w:hAnsi="Times New Roman" w:cs="Times New Roman"/>
        </w:rPr>
        <w:t>Other common diet analysis metrics (percent numeric abundance and percent mass</w:t>
      </w:r>
      <w:r w:rsidR="004A334F">
        <w:rPr>
          <w:rFonts w:ascii="Times New Roman" w:eastAsia="Times New Roman" w:hAnsi="Times New Roman" w:cs="Times New Roman"/>
        </w:rPr>
        <w:t xml:space="preserve">; </w:t>
      </w:r>
      <w:r w:rsidR="00697D4C">
        <w:rPr>
          <w:rFonts w:ascii="Times New Roman" w:eastAsia="Times New Roman" w:hAnsi="Times New Roman" w:cs="Times New Roman"/>
        </w:rPr>
        <w:fldChar w:fldCharType="begin"/>
      </w:r>
      <w:r w:rsidR="001759DF">
        <w:rPr>
          <w:rFonts w:ascii="Times New Roman" w:eastAsia="Times New Roman" w:hAnsi="Times New Roman" w:cs="Times New Roman"/>
        </w:rPr>
        <w:instrText xml:space="preserve"> ADDIN ZOTERO_ITEM CSL_CITATION {"citationID":"gOkqUzWc","properties":{"formattedCitation":"(Garvey and Chipps 2013)","plainCitation":"(Garvey and Chipps 2013)","dontUpdate":true,"noteIndex":0},"citationItems":[{"id":861,"uris":["http://zotero.org/users/6698532/items/FHB7SGFR"],"itemData":{"id":861,"type":"chapter","container-title":"Fisheries Techniques","edition":"3","event-place":"Bethesda, USA","page":"1-48","publisher":"American Fisheries Society","publisher-place":"Bethesda, USA","title":"Diets and Energy Flow","author":[{"family":"Garvey","given":"James E."},{"family":"Chipps","given":"Steven R."}],"editor":[{"family":"Zale","given":"Alexander V."},{"family":"Parrish","given":"Donna L."},{"family":"Sutton","given":"Trent M."}],"issued":{"date-parts":[["2013"]]}}}],"schema":"https://github.com/citation-style-language/schema/raw/master/csl-citation.json"} </w:instrText>
      </w:r>
      <w:r w:rsidR="00697D4C">
        <w:rPr>
          <w:rFonts w:ascii="Times New Roman" w:eastAsia="Times New Roman" w:hAnsi="Times New Roman" w:cs="Times New Roman"/>
        </w:rPr>
        <w:fldChar w:fldCharType="separate"/>
      </w:r>
      <w:r w:rsidR="00697D4C" w:rsidRPr="00697D4C">
        <w:rPr>
          <w:rFonts w:ascii="Times New Roman" w:hAnsi="Times New Roman" w:cs="Times New Roman"/>
        </w:rPr>
        <w:t>Garvey and Chipps 2013)</w:t>
      </w:r>
      <w:r w:rsidR="00697D4C">
        <w:rPr>
          <w:rFonts w:ascii="Times New Roman" w:eastAsia="Times New Roman" w:hAnsi="Times New Roman" w:cs="Times New Roman"/>
        </w:rPr>
        <w:fldChar w:fldCharType="end"/>
      </w:r>
      <w:r w:rsidR="6A37CB2C" w:rsidRPr="00E74FBC">
        <w:rPr>
          <w:rFonts w:ascii="Times New Roman" w:eastAsia="Times New Roman" w:hAnsi="Times New Roman" w:cs="Times New Roman"/>
        </w:rPr>
        <w:t xml:space="preserve"> were not included in this study due to </w:t>
      </w:r>
      <w:r w:rsidR="45896AAE" w:rsidRPr="00E74FBC">
        <w:rPr>
          <w:rFonts w:ascii="Times New Roman" w:eastAsia="Times New Roman" w:hAnsi="Times New Roman" w:cs="Times New Roman"/>
        </w:rPr>
        <w:t>procedural variations (i.e., diet contents were not consistently counted or massed in 2017) and inconsistencies in identifiability across diets (</w:t>
      </w:r>
      <w:r w:rsidR="0B1203B8" w:rsidRPr="00E74FBC">
        <w:rPr>
          <w:rFonts w:ascii="Times New Roman" w:eastAsia="Times New Roman" w:hAnsi="Times New Roman" w:cs="Times New Roman"/>
        </w:rPr>
        <w:t>i.e., percent numeric abundance and percent mass could not be calculated</w:t>
      </w:r>
      <w:r w:rsidR="71436C67" w:rsidRPr="00E74FBC">
        <w:rPr>
          <w:rFonts w:ascii="Times New Roman" w:eastAsia="Times New Roman" w:hAnsi="Times New Roman" w:cs="Times New Roman"/>
        </w:rPr>
        <w:t xml:space="preserve"> for diets with unidentifiable prey).</w:t>
      </w:r>
      <w:r w:rsidR="00472F1A" w:rsidRPr="00E74FBC">
        <w:rPr>
          <w:rFonts w:ascii="Times New Roman" w:eastAsia="Times New Roman" w:hAnsi="Times New Roman" w:cs="Times New Roman"/>
        </w:rPr>
        <w:t xml:space="preserve"> Diet composition was </w:t>
      </w:r>
      <w:r w:rsidR="00442540" w:rsidRPr="00E74FBC">
        <w:rPr>
          <w:rFonts w:ascii="Times New Roman" w:eastAsia="Times New Roman" w:hAnsi="Times New Roman" w:cs="Times New Roman"/>
        </w:rPr>
        <w:t>assessed statistically using the method of non-metric multidimensional scaling (NMDS). Distance matrix created using Bray-</w:t>
      </w:r>
      <w:bookmarkStart w:id="5" w:name="_Int_v0C1cJz2"/>
      <w:proofErr w:type="gramStart"/>
      <w:r w:rsidR="00442540" w:rsidRPr="00E74FBC">
        <w:rPr>
          <w:rFonts w:ascii="Times New Roman" w:eastAsia="Times New Roman" w:hAnsi="Times New Roman" w:cs="Times New Roman"/>
        </w:rPr>
        <w:t>Curtis</w:t>
      </w:r>
      <w:bookmarkEnd w:id="5"/>
      <w:proofErr w:type="gramEnd"/>
      <w:r w:rsidR="00442540" w:rsidRPr="00E74FBC">
        <w:rPr>
          <w:rFonts w:ascii="Times New Roman" w:eastAsia="Times New Roman" w:hAnsi="Times New Roman" w:cs="Times New Roman"/>
        </w:rPr>
        <w:t xml:space="preserve"> distance, 250 random starts for axes 1-6 with </w:t>
      </w:r>
      <w:proofErr w:type="spellStart"/>
      <w:r w:rsidR="00442540" w:rsidRPr="00E74FBC">
        <w:rPr>
          <w:rFonts w:ascii="Times New Roman" w:eastAsia="Times New Roman" w:hAnsi="Times New Roman" w:cs="Times New Roman"/>
          <w:i/>
          <w:iCs/>
        </w:rPr>
        <w:t>metaMDS</w:t>
      </w:r>
      <w:proofErr w:type="spellEnd"/>
      <w:r w:rsidR="00442540" w:rsidRPr="00E74FBC">
        <w:rPr>
          <w:rFonts w:ascii="Times New Roman" w:eastAsia="Times New Roman" w:hAnsi="Times New Roman" w:cs="Times New Roman"/>
          <w:i/>
          <w:iCs/>
        </w:rPr>
        <w:t xml:space="preserve"> </w:t>
      </w:r>
      <w:r w:rsidR="00442540" w:rsidRPr="00E74FBC">
        <w:rPr>
          <w:rFonts w:ascii="Times New Roman" w:eastAsia="Times New Roman" w:hAnsi="Times New Roman" w:cs="Times New Roman"/>
        </w:rPr>
        <w:t xml:space="preserve">function then selecting the best based on being &lt;20 stress and not dropping &gt;5 to have an </w:t>
      </w:r>
      <w:bookmarkStart w:id="6" w:name="_Int_yqXLAgpK"/>
      <w:r w:rsidR="00442540" w:rsidRPr="00E74FBC">
        <w:rPr>
          <w:rFonts w:ascii="Times New Roman" w:eastAsia="Times New Roman" w:hAnsi="Times New Roman" w:cs="Times New Roman"/>
        </w:rPr>
        <w:t>additional</w:t>
      </w:r>
      <w:bookmarkEnd w:id="6"/>
      <w:r w:rsidR="00442540" w:rsidRPr="00E74FBC">
        <w:rPr>
          <w:rFonts w:ascii="Times New Roman" w:eastAsia="Times New Roman" w:hAnsi="Times New Roman" w:cs="Times New Roman"/>
        </w:rPr>
        <w:t xml:space="preserve"> axis. Selected ordination is then visualized with </w:t>
      </w:r>
      <w:bookmarkStart w:id="7" w:name="_Int_O1yOjypd"/>
      <w:proofErr w:type="gramStart"/>
      <w:r w:rsidR="00442540" w:rsidRPr="00E74FBC">
        <w:rPr>
          <w:rFonts w:ascii="Times New Roman" w:eastAsia="Times New Roman" w:hAnsi="Times New Roman" w:cs="Times New Roman"/>
          <w:i/>
          <w:iCs/>
        </w:rPr>
        <w:t>ggplot2</w:t>
      </w:r>
      <w:bookmarkEnd w:id="7"/>
      <w:proofErr w:type="gramEnd"/>
      <w:r w:rsidR="00442540" w:rsidRPr="00E74FBC">
        <w:rPr>
          <w:rFonts w:ascii="Times New Roman" w:eastAsia="Times New Roman" w:hAnsi="Times New Roman" w:cs="Times New Roman"/>
        </w:rPr>
        <w:t xml:space="preserve"> and each point is labeled according to species (Arctic char and Sculpin) and year (2017, 2018, and 2019) with convex hulls built around those points</w:t>
      </w:r>
      <w:r w:rsidR="003661B1" w:rsidRPr="00E74FBC">
        <w:rPr>
          <w:rFonts w:ascii="Times New Roman" w:eastAsia="Times New Roman" w:hAnsi="Times New Roman" w:cs="Times New Roman"/>
        </w:rPr>
        <w:t>.</w:t>
      </w:r>
      <w:r w:rsidR="009F4332">
        <w:rPr>
          <w:rFonts w:ascii="Times New Roman" w:eastAsia="Times New Roman" w:hAnsi="Times New Roman" w:cs="Times New Roman"/>
        </w:rPr>
        <w:t xml:space="preserve"> The consistency of composition for each group (combination of </w:t>
      </w:r>
      <w:r w:rsidR="001E36CE">
        <w:rPr>
          <w:rFonts w:ascii="Times New Roman" w:eastAsia="Times New Roman" w:hAnsi="Times New Roman" w:cs="Times New Roman"/>
        </w:rPr>
        <w:t xml:space="preserve">taxa and year) was tested using </w:t>
      </w:r>
      <w:proofErr w:type="spellStart"/>
      <w:r w:rsidR="001E36CE">
        <w:rPr>
          <w:rFonts w:ascii="Times New Roman" w:eastAsia="Times New Roman" w:hAnsi="Times New Roman" w:cs="Times New Roman"/>
        </w:rPr>
        <w:t>PerMANOVA</w:t>
      </w:r>
      <w:proofErr w:type="spellEnd"/>
      <w:r w:rsidR="001E36CE">
        <w:rPr>
          <w:rFonts w:ascii="Times New Roman" w:eastAsia="Times New Roman" w:hAnsi="Times New Roman" w:cs="Times New Roman"/>
        </w:rPr>
        <w:t xml:space="preserve"> with the </w:t>
      </w:r>
      <w:proofErr w:type="spellStart"/>
      <w:r w:rsidR="001E36CE">
        <w:rPr>
          <w:rFonts w:ascii="Times New Roman" w:eastAsia="Times New Roman" w:hAnsi="Times New Roman" w:cs="Times New Roman"/>
          <w:i/>
          <w:iCs/>
        </w:rPr>
        <w:t>adonis</w:t>
      </w:r>
      <w:proofErr w:type="spellEnd"/>
      <w:r w:rsidR="001E36CE">
        <w:rPr>
          <w:rFonts w:ascii="Times New Roman" w:eastAsia="Times New Roman" w:hAnsi="Times New Roman" w:cs="Times New Roman"/>
          <w:i/>
          <w:iCs/>
        </w:rPr>
        <w:t xml:space="preserve"> </w:t>
      </w:r>
      <w:r w:rsidR="001E36CE">
        <w:rPr>
          <w:rFonts w:ascii="Times New Roman" w:eastAsia="Times New Roman" w:hAnsi="Times New Roman" w:cs="Times New Roman"/>
        </w:rPr>
        <w:t xml:space="preserve">function from the </w:t>
      </w:r>
      <w:r w:rsidR="001E36CE">
        <w:rPr>
          <w:rFonts w:ascii="Times New Roman" w:eastAsia="Times New Roman" w:hAnsi="Times New Roman" w:cs="Times New Roman"/>
          <w:i/>
          <w:iCs/>
        </w:rPr>
        <w:t xml:space="preserve">vegan </w:t>
      </w:r>
      <w:r w:rsidR="001E36CE">
        <w:rPr>
          <w:rFonts w:ascii="Times New Roman" w:eastAsia="Times New Roman" w:hAnsi="Times New Roman" w:cs="Times New Roman"/>
        </w:rPr>
        <w:t xml:space="preserve">package with any significant factors being tested pairwise with </w:t>
      </w:r>
      <w:proofErr w:type="spellStart"/>
      <w:r w:rsidR="00AE0243">
        <w:rPr>
          <w:rFonts w:ascii="Times New Roman" w:eastAsia="Times New Roman" w:hAnsi="Times New Roman" w:cs="Times New Roman"/>
          <w:i/>
          <w:iCs/>
        </w:rPr>
        <w:t>pairwise.perm.manova</w:t>
      </w:r>
      <w:proofErr w:type="spellEnd"/>
      <w:r w:rsidR="00991671">
        <w:rPr>
          <w:rFonts w:ascii="Times New Roman" w:eastAsia="Times New Roman" w:hAnsi="Times New Roman" w:cs="Times New Roman"/>
          <w:i/>
          <w:iCs/>
        </w:rPr>
        <w:t xml:space="preserve"> </w:t>
      </w:r>
      <w:r w:rsidR="00366446">
        <w:rPr>
          <w:rFonts w:ascii="Times New Roman" w:eastAsia="Times New Roman" w:hAnsi="Times New Roman" w:cs="Times New Roman"/>
        </w:rPr>
        <w:t xml:space="preserve">from </w:t>
      </w:r>
      <w:proofErr w:type="spellStart"/>
      <w:r w:rsidR="00366446">
        <w:rPr>
          <w:rFonts w:ascii="Times New Roman" w:eastAsia="Times New Roman" w:hAnsi="Times New Roman" w:cs="Times New Roman"/>
          <w:i/>
          <w:iCs/>
        </w:rPr>
        <w:t>RVAideMemoire</w:t>
      </w:r>
      <w:proofErr w:type="spellEnd"/>
      <w:r w:rsidR="00AE0243">
        <w:rPr>
          <w:rFonts w:ascii="Times New Roman" w:eastAsia="Times New Roman" w:hAnsi="Times New Roman" w:cs="Times New Roman"/>
        </w:rPr>
        <w:t>.</w:t>
      </w:r>
      <w:r w:rsidR="00366446">
        <w:rPr>
          <w:rFonts w:ascii="Times New Roman" w:eastAsia="Times New Roman" w:hAnsi="Times New Roman" w:cs="Times New Roman"/>
        </w:rPr>
        <w:t xml:space="preserve"> </w:t>
      </w:r>
      <w:r w:rsidR="00D5561A">
        <w:rPr>
          <w:rFonts w:ascii="Times New Roman" w:eastAsia="Times New Roman" w:hAnsi="Times New Roman" w:cs="Times New Roman"/>
        </w:rPr>
        <w:t xml:space="preserve">As </w:t>
      </w:r>
      <w:proofErr w:type="spellStart"/>
      <w:r w:rsidR="00887570">
        <w:rPr>
          <w:rFonts w:ascii="Times New Roman" w:eastAsia="Times New Roman" w:hAnsi="Times New Roman" w:cs="Times New Roman"/>
        </w:rPr>
        <w:t>PerMANOVA</w:t>
      </w:r>
      <w:proofErr w:type="spellEnd"/>
      <w:r w:rsidR="00887570">
        <w:rPr>
          <w:rFonts w:ascii="Times New Roman" w:eastAsia="Times New Roman" w:hAnsi="Times New Roman" w:cs="Times New Roman"/>
        </w:rPr>
        <w:t xml:space="preserve"> significance can be driven by differences in </w:t>
      </w:r>
      <w:r w:rsidR="00FA3A94">
        <w:rPr>
          <w:rFonts w:ascii="Times New Roman" w:eastAsia="Times New Roman" w:hAnsi="Times New Roman" w:cs="Times New Roman"/>
        </w:rPr>
        <w:t xml:space="preserve">positions (centroid </w:t>
      </w:r>
      <w:r w:rsidR="00022BFE">
        <w:rPr>
          <w:rFonts w:ascii="Times New Roman" w:eastAsia="Times New Roman" w:hAnsi="Times New Roman" w:cs="Times New Roman"/>
        </w:rPr>
        <w:t>values in multivariate space) and dispersion (</w:t>
      </w:r>
      <w:r w:rsidR="008046CA">
        <w:rPr>
          <w:rFonts w:ascii="Times New Roman" w:eastAsia="Times New Roman" w:hAnsi="Times New Roman" w:cs="Times New Roman"/>
        </w:rPr>
        <w:t xml:space="preserve">variance in </w:t>
      </w:r>
      <w:r w:rsidR="004543AE">
        <w:rPr>
          <w:rFonts w:ascii="Times New Roman" w:eastAsia="Times New Roman" w:hAnsi="Times New Roman" w:cs="Times New Roman"/>
        </w:rPr>
        <w:t xml:space="preserve">individual positions) a </w:t>
      </w:r>
      <w:r w:rsidR="004543AE">
        <w:rPr>
          <w:rFonts w:ascii="Times New Roman" w:eastAsia="Times New Roman" w:hAnsi="Times New Roman" w:cs="Times New Roman"/>
          <w:i/>
          <w:iCs/>
        </w:rPr>
        <w:t xml:space="preserve">post-hoc </w:t>
      </w:r>
      <w:r w:rsidR="005941E7">
        <w:rPr>
          <w:rFonts w:ascii="Times New Roman" w:eastAsia="Times New Roman" w:hAnsi="Times New Roman" w:cs="Times New Roman"/>
        </w:rPr>
        <w:t xml:space="preserve">estimation of both values was made for each group to compare their influence </w:t>
      </w:r>
      <w:r w:rsidR="00EC60DF">
        <w:rPr>
          <w:rFonts w:ascii="Times New Roman" w:eastAsia="Times New Roman" w:hAnsi="Times New Roman" w:cs="Times New Roman"/>
        </w:rPr>
        <w:t>on inter-group differences as well as identify those groups which are most different.</w:t>
      </w:r>
      <w:r w:rsidR="001A7D9B">
        <w:rPr>
          <w:rFonts w:ascii="Times New Roman" w:eastAsia="Times New Roman" w:hAnsi="Times New Roman" w:cs="Times New Roman"/>
        </w:rPr>
        <w:t xml:space="preserve"> </w:t>
      </w:r>
      <w:r w:rsidR="00471A69">
        <w:rPr>
          <w:rFonts w:ascii="Times New Roman" w:eastAsia="Times New Roman" w:hAnsi="Times New Roman" w:cs="Times New Roman"/>
        </w:rPr>
        <w:t xml:space="preserve">Inter-group centroid distances are calculated using </w:t>
      </w:r>
      <w:proofErr w:type="spellStart"/>
      <w:r w:rsidR="00471A69">
        <w:rPr>
          <w:rFonts w:ascii="Times New Roman" w:eastAsia="Times New Roman" w:hAnsi="Times New Roman" w:cs="Times New Roman"/>
          <w:i/>
          <w:iCs/>
        </w:rPr>
        <w:t>dist_multi_centroids</w:t>
      </w:r>
      <w:proofErr w:type="spellEnd"/>
      <w:r w:rsidR="00471A69">
        <w:rPr>
          <w:rFonts w:ascii="Times New Roman" w:eastAsia="Times New Roman" w:hAnsi="Times New Roman" w:cs="Times New Roman"/>
        </w:rPr>
        <w:t xml:space="preserve"> from the package </w:t>
      </w:r>
      <w:proofErr w:type="spellStart"/>
      <w:r w:rsidR="00471A69">
        <w:rPr>
          <w:rFonts w:ascii="Times New Roman" w:eastAsia="Times New Roman" w:hAnsi="Times New Roman" w:cs="Times New Roman"/>
          <w:i/>
          <w:iCs/>
        </w:rPr>
        <w:t>usedist</w:t>
      </w:r>
      <w:proofErr w:type="spellEnd"/>
      <w:r w:rsidR="00471A69">
        <w:rPr>
          <w:rFonts w:ascii="Times New Roman" w:eastAsia="Times New Roman" w:hAnsi="Times New Roman" w:cs="Times New Roman"/>
        </w:rPr>
        <w:t xml:space="preserve"> resulting in a </w:t>
      </w:r>
      <w:r w:rsidR="005B7747">
        <w:rPr>
          <w:rFonts w:ascii="Times New Roman" w:eastAsia="Times New Roman" w:hAnsi="Times New Roman" w:cs="Times New Roman"/>
        </w:rPr>
        <w:t xml:space="preserve">6x6 symmetrical matrix. Dispersion is calculated by </w:t>
      </w:r>
      <w:r w:rsidR="0081784D">
        <w:rPr>
          <w:rFonts w:ascii="Times New Roman" w:eastAsia="Times New Roman" w:hAnsi="Times New Roman" w:cs="Times New Roman"/>
        </w:rPr>
        <w:t>calculating</w:t>
      </w:r>
      <w:r w:rsidR="005B7747">
        <w:rPr>
          <w:rFonts w:ascii="Times New Roman" w:eastAsia="Times New Roman" w:hAnsi="Times New Roman" w:cs="Times New Roman"/>
        </w:rPr>
        <w:t xml:space="preserve"> the distance between each individual </w:t>
      </w:r>
      <w:r w:rsidR="0081784D">
        <w:rPr>
          <w:rFonts w:ascii="Times New Roman" w:eastAsia="Times New Roman" w:hAnsi="Times New Roman" w:cs="Times New Roman"/>
        </w:rPr>
        <w:t xml:space="preserve">and its group centroid and estimating the average, in this case a median was used to </w:t>
      </w:r>
      <w:r w:rsidR="000E079C">
        <w:rPr>
          <w:rFonts w:ascii="Times New Roman" w:eastAsia="Times New Roman" w:hAnsi="Times New Roman" w:cs="Times New Roman"/>
        </w:rPr>
        <w:t xml:space="preserve">mitigate the effects of outliers. As dispersion is calculated in multivariate space, </w:t>
      </w:r>
      <w:r w:rsidR="00A36216">
        <w:rPr>
          <w:rFonts w:ascii="Times New Roman" w:eastAsia="Times New Roman" w:hAnsi="Times New Roman" w:cs="Times New Roman"/>
        </w:rPr>
        <w:t>units are meaningless but are restricted to values ≥0.</w:t>
      </w:r>
    </w:p>
    <w:p w14:paraId="5936E9FD" w14:textId="3912AA4E" w:rsidR="0255D4FC" w:rsidRPr="00E74FBC" w:rsidRDefault="0DE77EB2"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lastRenderedPageBreak/>
        <w:t>Prey accumulation curves were constructed for both species in each year, and c</w:t>
      </w:r>
      <w:r w:rsidR="07E515E6" w:rsidRPr="00E74FBC">
        <w:rPr>
          <w:rFonts w:ascii="Times New Roman" w:eastAsia="Times New Roman" w:hAnsi="Times New Roman" w:cs="Times New Roman"/>
        </w:rPr>
        <w:t>ombined</w:t>
      </w:r>
      <w:r w:rsidRPr="00E74FBC">
        <w:rPr>
          <w:rFonts w:ascii="Times New Roman" w:eastAsia="Times New Roman" w:hAnsi="Times New Roman" w:cs="Times New Roman"/>
        </w:rPr>
        <w:t xml:space="preserve"> across study years (2017, 2018, and 2019)</w:t>
      </w:r>
      <w:r w:rsidR="47D2AB97" w:rsidRPr="00E74FBC">
        <w:rPr>
          <w:rFonts w:ascii="Times New Roman" w:eastAsia="Times New Roman" w:hAnsi="Times New Roman" w:cs="Times New Roman"/>
        </w:rPr>
        <w:t>. The analysis was designed to calculate the expected (mean) species richness within diets</w:t>
      </w:r>
      <w:r w:rsidR="4B5D8FBC" w:rsidRPr="00E74FBC">
        <w:rPr>
          <w:rFonts w:ascii="Times New Roman" w:eastAsia="Times New Roman" w:hAnsi="Times New Roman" w:cs="Times New Roman"/>
        </w:rPr>
        <w:t xml:space="preserve"> using the </w:t>
      </w:r>
      <w:proofErr w:type="spellStart"/>
      <w:r w:rsidR="4B5D8FBC" w:rsidRPr="00E74FBC">
        <w:rPr>
          <w:rFonts w:ascii="Times New Roman" w:eastAsia="Times New Roman" w:hAnsi="Times New Roman" w:cs="Times New Roman"/>
          <w:i/>
          <w:iCs/>
        </w:rPr>
        <w:t>accumcomp</w:t>
      </w:r>
      <w:proofErr w:type="spellEnd"/>
      <w:r w:rsidR="4B5D8FBC" w:rsidRPr="00E74FBC">
        <w:rPr>
          <w:rFonts w:ascii="Times New Roman" w:eastAsia="Times New Roman" w:hAnsi="Times New Roman" w:cs="Times New Roman"/>
        </w:rPr>
        <w:t xml:space="preserve"> function from the </w:t>
      </w:r>
      <w:proofErr w:type="spellStart"/>
      <w:r w:rsidR="4B5D8FBC" w:rsidRPr="00E74FBC">
        <w:rPr>
          <w:rFonts w:ascii="Times New Roman" w:eastAsia="Times New Roman" w:hAnsi="Times New Roman" w:cs="Times New Roman"/>
          <w:i/>
          <w:iCs/>
        </w:rPr>
        <w:t>BiodiversityR</w:t>
      </w:r>
      <w:proofErr w:type="spellEnd"/>
      <w:r w:rsidR="4B5D8FBC" w:rsidRPr="00E74FBC">
        <w:rPr>
          <w:rFonts w:ascii="Times New Roman" w:eastAsia="Times New Roman" w:hAnsi="Times New Roman" w:cs="Times New Roman"/>
        </w:rPr>
        <w:t xml:space="preserve"> package (</w:t>
      </w:r>
      <w:r w:rsidR="1619349B" w:rsidRPr="00E74FBC">
        <w:rPr>
          <w:rFonts w:ascii="Times New Roman" w:eastAsia="Times New Roman" w:hAnsi="Times New Roman" w:cs="Times New Roman"/>
        </w:rPr>
        <w:t>CITE</w:t>
      </w:r>
      <w:r w:rsidR="4B5D8FBC" w:rsidRPr="00E74FBC">
        <w:rPr>
          <w:rFonts w:ascii="Times New Roman" w:eastAsia="Times New Roman" w:hAnsi="Times New Roman" w:cs="Times New Roman"/>
        </w:rPr>
        <w:t>) in R (</w:t>
      </w:r>
      <w:r w:rsidR="1122F76E" w:rsidRPr="00E74FBC">
        <w:rPr>
          <w:rFonts w:ascii="Times New Roman" w:eastAsia="Times New Roman" w:hAnsi="Times New Roman" w:cs="Times New Roman"/>
        </w:rPr>
        <w:t>v4.0.2; R Core Team 2020)</w:t>
      </w:r>
      <w:r w:rsidR="4B400837" w:rsidRPr="00E74FBC">
        <w:rPr>
          <w:rFonts w:ascii="Times New Roman" w:eastAsia="Times New Roman" w:hAnsi="Times New Roman" w:cs="Times New Roman"/>
        </w:rPr>
        <w:t>.</w:t>
      </w:r>
    </w:p>
    <w:p w14:paraId="4A0EDB93" w14:textId="7EDBAB40" w:rsidR="0255D4FC" w:rsidRPr="00E74FBC" w:rsidRDefault="66CD843D"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 xml:space="preserve">Feeding intensity was </w:t>
      </w:r>
      <w:r w:rsidR="1BA86E47" w:rsidRPr="00E74FBC">
        <w:rPr>
          <w:rFonts w:ascii="Times New Roman" w:eastAsia="Times New Roman" w:hAnsi="Times New Roman" w:cs="Times New Roman"/>
        </w:rPr>
        <w:t>expressed</w:t>
      </w:r>
      <w:r w:rsidRPr="00E74FBC">
        <w:rPr>
          <w:rFonts w:ascii="Times New Roman" w:eastAsia="Times New Roman" w:hAnsi="Times New Roman" w:cs="Times New Roman"/>
        </w:rPr>
        <w:t xml:space="preserve"> </w:t>
      </w:r>
      <w:r w:rsidR="7E5E45A3" w:rsidRPr="00E74FBC">
        <w:rPr>
          <w:rFonts w:ascii="Times New Roman" w:eastAsia="Times New Roman" w:hAnsi="Times New Roman" w:cs="Times New Roman"/>
        </w:rPr>
        <w:t>f</w:t>
      </w:r>
      <w:r w:rsidRPr="00E74FBC">
        <w:rPr>
          <w:rFonts w:ascii="Times New Roman" w:eastAsia="Times New Roman" w:hAnsi="Times New Roman" w:cs="Times New Roman"/>
        </w:rPr>
        <w:t xml:space="preserve">or </w:t>
      </w:r>
      <w:r w:rsidR="7E5E45A3" w:rsidRPr="00E74FBC">
        <w:rPr>
          <w:rFonts w:ascii="Times New Roman" w:eastAsia="Times New Roman" w:hAnsi="Times New Roman" w:cs="Times New Roman"/>
        </w:rPr>
        <w:t xml:space="preserve">both species as relative consumption, </w:t>
      </w:r>
      <w:r w:rsidR="4893B28C" w:rsidRPr="00E74FBC">
        <w:rPr>
          <w:rFonts w:ascii="Times New Roman" w:eastAsia="Times New Roman" w:hAnsi="Times New Roman" w:cs="Times New Roman"/>
        </w:rPr>
        <w:t xml:space="preserve">calculated as </w:t>
      </w:r>
      <w:r w:rsidR="7E5E45A3" w:rsidRPr="00E74FBC">
        <w:rPr>
          <w:rFonts w:ascii="Times New Roman" w:eastAsia="Times New Roman" w:hAnsi="Times New Roman" w:cs="Times New Roman"/>
        </w:rPr>
        <w:t>the wet mass of the diet contents divided by the wet mass of the fish (g/g). The wet mass of diet contents was calculated a</w:t>
      </w:r>
      <w:r w:rsidR="64174EA0" w:rsidRPr="00E74FBC">
        <w:rPr>
          <w:rFonts w:ascii="Times New Roman" w:eastAsia="Times New Roman" w:hAnsi="Times New Roman" w:cs="Times New Roman"/>
        </w:rPr>
        <w:t>s the weight of the full stomach divided by the weight of the empty stomach.</w:t>
      </w:r>
      <w:r w:rsidR="68B9F0DD" w:rsidRPr="00E74FBC">
        <w:rPr>
          <w:rFonts w:ascii="Times New Roman" w:eastAsia="Times New Roman" w:hAnsi="Times New Roman" w:cs="Times New Roman"/>
        </w:rPr>
        <w:t xml:space="preserve"> Diet content mass was not measured for 2017 fish, so</w:t>
      </w:r>
      <w:r w:rsidR="54555E1C" w:rsidRPr="00E74FBC">
        <w:rPr>
          <w:rFonts w:ascii="Times New Roman" w:eastAsia="Times New Roman" w:hAnsi="Times New Roman" w:cs="Times New Roman"/>
        </w:rPr>
        <w:t xml:space="preserve"> a relative consumption could not be calculated</w:t>
      </w:r>
      <w:r w:rsidR="4C8E28BE" w:rsidRPr="00E74FBC">
        <w:rPr>
          <w:rFonts w:ascii="Times New Roman" w:eastAsia="Times New Roman" w:hAnsi="Times New Roman" w:cs="Times New Roman"/>
        </w:rPr>
        <w:t>, and they</w:t>
      </w:r>
      <w:r w:rsidR="68B9F0DD" w:rsidRPr="00E74FBC">
        <w:rPr>
          <w:rFonts w:ascii="Times New Roman" w:eastAsia="Times New Roman" w:hAnsi="Times New Roman" w:cs="Times New Roman"/>
        </w:rPr>
        <w:t xml:space="preserve"> have been removed from further analyses of feeding intensity. </w:t>
      </w:r>
    </w:p>
    <w:p w14:paraId="31198B52" w14:textId="35A4C295" w:rsidR="0255D4FC" w:rsidRPr="00E74FBC" w:rsidRDefault="289788DE"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 xml:space="preserve">A generalized linear model (GLM) </w:t>
      </w:r>
      <w:r w:rsidR="3FAC50E3" w:rsidRPr="00E74FBC">
        <w:rPr>
          <w:rFonts w:ascii="Times New Roman" w:eastAsia="Times New Roman" w:hAnsi="Times New Roman" w:cs="Times New Roman"/>
        </w:rPr>
        <w:t xml:space="preserve">framework </w:t>
      </w:r>
      <w:r w:rsidRPr="00E74FBC">
        <w:rPr>
          <w:rFonts w:ascii="Times New Roman" w:eastAsia="Times New Roman" w:hAnsi="Times New Roman" w:cs="Times New Roman"/>
        </w:rPr>
        <w:t xml:space="preserve">was used to analyze factors contributing to relative </w:t>
      </w:r>
      <w:r w:rsidR="2A3B29B9" w:rsidRPr="00E74FBC">
        <w:rPr>
          <w:rFonts w:ascii="Times New Roman" w:eastAsia="Times New Roman" w:hAnsi="Times New Roman" w:cs="Times New Roman"/>
        </w:rPr>
        <w:t>consumption</w:t>
      </w:r>
      <w:r w:rsidR="76B4DAAE" w:rsidRPr="00E74FBC">
        <w:rPr>
          <w:rFonts w:ascii="Times New Roman" w:eastAsia="Times New Roman" w:hAnsi="Times New Roman" w:cs="Times New Roman"/>
        </w:rPr>
        <w:t>. Explanatory variables</w:t>
      </w:r>
      <w:r w:rsidR="4886045F" w:rsidRPr="00E74FBC">
        <w:rPr>
          <w:rFonts w:ascii="Times New Roman" w:eastAsia="Times New Roman" w:hAnsi="Times New Roman" w:cs="Times New Roman"/>
        </w:rPr>
        <w:t xml:space="preserve"> </w:t>
      </w:r>
      <w:r w:rsidR="2AB05C28" w:rsidRPr="00E74FBC">
        <w:rPr>
          <w:rFonts w:ascii="Times New Roman" w:eastAsia="Times New Roman" w:hAnsi="Times New Roman" w:cs="Times New Roman"/>
        </w:rPr>
        <w:t xml:space="preserve">in the models </w:t>
      </w:r>
      <w:r w:rsidR="4886045F" w:rsidRPr="00E74FBC">
        <w:rPr>
          <w:rFonts w:ascii="Times New Roman" w:eastAsia="Times New Roman" w:hAnsi="Times New Roman" w:cs="Times New Roman"/>
        </w:rPr>
        <w:t>included species</w:t>
      </w:r>
      <w:r w:rsidR="2C04E08E" w:rsidRPr="00E74FBC">
        <w:rPr>
          <w:rFonts w:ascii="Times New Roman" w:eastAsia="Times New Roman" w:hAnsi="Times New Roman" w:cs="Times New Roman"/>
        </w:rPr>
        <w:t xml:space="preserve"> (char, sculpin)</w:t>
      </w:r>
      <w:r w:rsidR="4886045F" w:rsidRPr="00E74FBC">
        <w:rPr>
          <w:rFonts w:ascii="Times New Roman" w:eastAsia="Times New Roman" w:hAnsi="Times New Roman" w:cs="Times New Roman"/>
        </w:rPr>
        <w:t>, year</w:t>
      </w:r>
      <w:r w:rsidR="29C12797" w:rsidRPr="00E74FBC">
        <w:rPr>
          <w:rFonts w:ascii="Times New Roman" w:eastAsia="Times New Roman" w:hAnsi="Times New Roman" w:cs="Times New Roman"/>
        </w:rPr>
        <w:t xml:space="preserve"> (2018, 2019)</w:t>
      </w:r>
      <w:r w:rsidR="4886045F" w:rsidRPr="00E74FBC">
        <w:rPr>
          <w:rFonts w:ascii="Times New Roman" w:eastAsia="Times New Roman" w:hAnsi="Times New Roman" w:cs="Times New Roman"/>
        </w:rPr>
        <w:t>, and month</w:t>
      </w:r>
      <w:r w:rsidR="22AD99F5" w:rsidRPr="00E74FBC">
        <w:rPr>
          <w:rFonts w:ascii="Times New Roman" w:eastAsia="Times New Roman" w:hAnsi="Times New Roman" w:cs="Times New Roman"/>
        </w:rPr>
        <w:t xml:space="preserve"> (July, August, September). </w:t>
      </w:r>
      <w:r w:rsidR="0608A3BE" w:rsidRPr="00E74FBC">
        <w:rPr>
          <w:rFonts w:ascii="Times New Roman" w:eastAsia="Times New Roman" w:hAnsi="Times New Roman" w:cs="Times New Roman"/>
        </w:rPr>
        <w:t xml:space="preserve">The </w:t>
      </w:r>
      <w:bookmarkStart w:id="8" w:name="_Int_T9zNTMws"/>
      <w:r w:rsidR="0608A3BE" w:rsidRPr="00E74FBC">
        <w:rPr>
          <w:rFonts w:ascii="Times New Roman" w:eastAsia="Times New Roman" w:hAnsi="Times New Roman" w:cs="Times New Roman"/>
        </w:rPr>
        <w:t>initial</w:t>
      </w:r>
      <w:bookmarkEnd w:id="8"/>
      <w:r w:rsidR="0608A3BE" w:rsidRPr="00E74FBC">
        <w:rPr>
          <w:rFonts w:ascii="Times New Roman" w:eastAsia="Times New Roman" w:hAnsi="Times New Roman" w:cs="Times New Roman"/>
        </w:rPr>
        <w:t xml:space="preserve"> GLM was const</w:t>
      </w:r>
      <w:r w:rsidR="0D0C0639" w:rsidRPr="00E74FBC">
        <w:rPr>
          <w:rFonts w:ascii="Times New Roman" w:eastAsia="Times New Roman" w:hAnsi="Times New Roman" w:cs="Times New Roman"/>
        </w:rPr>
        <w:t>r</w:t>
      </w:r>
      <w:r w:rsidR="0608A3BE" w:rsidRPr="00E74FBC">
        <w:rPr>
          <w:rFonts w:ascii="Times New Roman" w:eastAsia="Times New Roman" w:hAnsi="Times New Roman" w:cs="Times New Roman"/>
        </w:rPr>
        <w:t xml:space="preserve">ucted with a binomial distribution to </w:t>
      </w:r>
      <w:bookmarkStart w:id="9" w:name="_Int_2nRi8PBK"/>
      <w:r w:rsidR="0608A3BE" w:rsidRPr="00E74FBC">
        <w:rPr>
          <w:rFonts w:ascii="Times New Roman" w:eastAsia="Times New Roman" w:hAnsi="Times New Roman" w:cs="Times New Roman"/>
        </w:rPr>
        <w:t>determine</w:t>
      </w:r>
      <w:bookmarkEnd w:id="9"/>
      <w:r w:rsidR="0608A3BE" w:rsidRPr="00E74FBC">
        <w:rPr>
          <w:rFonts w:ascii="Times New Roman" w:eastAsia="Times New Roman" w:hAnsi="Times New Roman" w:cs="Times New Roman"/>
        </w:rPr>
        <w:t xml:space="preserve"> the factors contributing to empty (0) or not empty (1) stomachs. </w:t>
      </w:r>
      <w:r w:rsidR="177CA8C4" w:rsidRPr="00E74FBC">
        <w:rPr>
          <w:rFonts w:ascii="Times New Roman" w:eastAsia="Times New Roman" w:hAnsi="Times New Roman" w:cs="Times New Roman"/>
        </w:rPr>
        <w:t xml:space="preserve">A second GLM </w:t>
      </w:r>
      <w:bookmarkStart w:id="10" w:name="_Int_buq47ftV"/>
      <w:r w:rsidR="16A46129" w:rsidRPr="00E74FBC">
        <w:rPr>
          <w:rFonts w:ascii="Times New Roman" w:eastAsia="Times New Roman" w:hAnsi="Times New Roman" w:cs="Times New Roman"/>
        </w:rPr>
        <w:t>containing</w:t>
      </w:r>
      <w:bookmarkEnd w:id="10"/>
      <w:r w:rsidR="16A46129" w:rsidRPr="00E74FBC">
        <w:rPr>
          <w:rFonts w:ascii="Times New Roman" w:eastAsia="Times New Roman" w:hAnsi="Times New Roman" w:cs="Times New Roman"/>
        </w:rPr>
        <w:t xml:space="preserve"> the same explanatory variables </w:t>
      </w:r>
      <w:r w:rsidR="177CA8C4" w:rsidRPr="00E74FBC">
        <w:rPr>
          <w:rFonts w:ascii="Times New Roman" w:eastAsia="Times New Roman" w:hAnsi="Times New Roman" w:cs="Times New Roman"/>
        </w:rPr>
        <w:t>was run with a gamma di</w:t>
      </w:r>
      <w:r w:rsidR="54571DC8" w:rsidRPr="00E74FBC">
        <w:rPr>
          <w:rFonts w:ascii="Times New Roman" w:eastAsia="Times New Roman" w:hAnsi="Times New Roman" w:cs="Times New Roman"/>
        </w:rPr>
        <w:t>stribution for only those fish that fed</w:t>
      </w:r>
      <w:r w:rsidR="7BA100D0" w:rsidRPr="00E74FBC">
        <w:rPr>
          <w:rFonts w:ascii="Times New Roman" w:eastAsia="Times New Roman" w:hAnsi="Times New Roman" w:cs="Times New Roman"/>
        </w:rPr>
        <w:t>.</w:t>
      </w:r>
      <w:r w:rsidR="21D53ABD" w:rsidRPr="00E74FBC">
        <w:rPr>
          <w:rFonts w:ascii="Times New Roman" w:eastAsia="Times New Roman" w:hAnsi="Times New Roman" w:cs="Times New Roman"/>
        </w:rPr>
        <w:t xml:space="preserve"> This hurdle GLM allowed the determination of variable importance to whether individuals fed (binomial model) and when they had, the </w:t>
      </w:r>
      <w:bookmarkStart w:id="11" w:name="_Int_s0ApIAUU"/>
      <w:r w:rsidR="21D53ABD" w:rsidRPr="00E74FBC">
        <w:rPr>
          <w:rFonts w:ascii="Times New Roman" w:eastAsia="Times New Roman" w:hAnsi="Times New Roman" w:cs="Times New Roman"/>
        </w:rPr>
        <w:t>m</w:t>
      </w:r>
      <w:r w:rsidR="519195CD" w:rsidRPr="00E74FBC">
        <w:rPr>
          <w:rFonts w:ascii="Times New Roman" w:eastAsia="Times New Roman" w:hAnsi="Times New Roman" w:cs="Times New Roman"/>
        </w:rPr>
        <w:t>agnitude</w:t>
      </w:r>
      <w:bookmarkEnd w:id="11"/>
      <w:r w:rsidR="519195CD" w:rsidRPr="00E74FBC">
        <w:rPr>
          <w:rFonts w:ascii="Times New Roman" w:eastAsia="Times New Roman" w:hAnsi="Times New Roman" w:cs="Times New Roman"/>
        </w:rPr>
        <w:t xml:space="preserve"> of their consumption (Gamma model; Bolker et al. 2009). </w:t>
      </w:r>
      <w:r w:rsidR="11E65644" w:rsidRPr="00E74FBC">
        <w:rPr>
          <w:rFonts w:ascii="Times New Roman" w:eastAsia="Times New Roman" w:hAnsi="Times New Roman" w:cs="Times New Roman"/>
        </w:rPr>
        <w:t xml:space="preserve">All subsets regression was performed using the </w:t>
      </w:r>
      <w:r w:rsidR="11E65644" w:rsidRPr="00E74FBC">
        <w:rPr>
          <w:rFonts w:ascii="Times New Roman" w:eastAsia="Times New Roman" w:hAnsi="Times New Roman" w:cs="Times New Roman"/>
          <w:i/>
          <w:iCs/>
        </w:rPr>
        <w:t>dredge</w:t>
      </w:r>
      <w:r w:rsidR="11E65644" w:rsidRPr="00E74FBC">
        <w:rPr>
          <w:rFonts w:ascii="Times New Roman" w:eastAsia="Times New Roman" w:hAnsi="Times New Roman" w:cs="Times New Roman"/>
        </w:rPr>
        <w:t xml:space="preserve"> function from the </w:t>
      </w:r>
      <w:proofErr w:type="spellStart"/>
      <w:r w:rsidR="11E65644" w:rsidRPr="00E74FBC">
        <w:rPr>
          <w:rFonts w:ascii="Times New Roman" w:eastAsia="Times New Roman" w:hAnsi="Times New Roman" w:cs="Times New Roman"/>
          <w:i/>
          <w:iCs/>
        </w:rPr>
        <w:t>MuMIn</w:t>
      </w:r>
      <w:proofErr w:type="spellEnd"/>
      <w:r w:rsidR="11E65644" w:rsidRPr="00E74FBC">
        <w:rPr>
          <w:rFonts w:ascii="Times New Roman" w:eastAsia="Times New Roman" w:hAnsi="Times New Roman" w:cs="Times New Roman"/>
        </w:rPr>
        <w:t xml:space="preserve"> package (</w:t>
      </w:r>
      <w:proofErr w:type="spellStart"/>
      <w:r w:rsidR="11E65644" w:rsidRPr="00E74FBC">
        <w:rPr>
          <w:rFonts w:ascii="Times New Roman" w:eastAsia="Times New Roman" w:hAnsi="Times New Roman" w:cs="Times New Roman"/>
        </w:rPr>
        <w:t>Bartoń</w:t>
      </w:r>
      <w:proofErr w:type="spellEnd"/>
      <w:r w:rsidR="11E65644" w:rsidRPr="00E74FBC">
        <w:rPr>
          <w:rFonts w:ascii="Times New Roman" w:eastAsia="Times New Roman" w:hAnsi="Times New Roman" w:cs="Times New Roman"/>
        </w:rPr>
        <w:t xml:space="preserve"> 2020) in </w:t>
      </w:r>
      <w:r w:rsidR="67D86512" w:rsidRPr="00E74FBC">
        <w:rPr>
          <w:rFonts w:ascii="Times New Roman" w:eastAsia="Times New Roman" w:hAnsi="Times New Roman" w:cs="Times New Roman"/>
        </w:rPr>
        <w:t>R</w:t>
      </w:r>
      <w:r w:rsidR="11E65644" w:rsidRPr="00E74FBC">
        <w:rPr>
          <w:rFonts w:ascii="Times New Roman" w:eastAsia="Times New Roman" w:hAnsi="Times New Roman" w:cs="Times New Roman"/>
        </w:rPr>
        <w:t xml:space="preserve"> (</w:t>
      </w:r>
      <w:r w:rsidR="4962C495" w:rsidRPr="00E74FBC">
        <w:rPr>
          <w:rFonts w:ascii="Times New Roman" w:eastAsia="Times New Roman" w:hAnsi="Times New Roman" w:cs="Times New Roman"/>
        </w:rPr>
        <w:t>v4.0.2; R Core Team 2020).</w:t>
      </w:r>
      <w:r w:rsidR="522E331E" w:rsidRPr="00E74FBC">
        <w:rPr>
          <w:rFonts w:ascii="Times New Roman" w:eastAsia="Times New Roman" w:hAnsi="Times New Roman" w:cs="Times New Roman"/>
        </w:rPr>
        <w:t xml:space="preserve"> The model with the lowest </w:t>
      </w:r>
      <w:proofErr w:type="spellStart"/>
      <w:r w:rsidR="522E331E" w:rsidRPr="00E74FBC">
        <w:rPr>
          <w:rFonts w:ascii="Times New Roman" w:eastAsia="Times New Roman" w:hAnsi="Times New Roman" w:cs="Times New Roman"/>
        </w:rPr>
        <w:t>AICc</w:t>
      </w:r>
      <w:proofErr w:type="spellEnd"/>
      <w:r w:rsidR="522E331E" w:rsidRPr="00E74FBC">
        <w:rPr>
          <w:rFonts w:ascii="Times New Roman" w:eastAsia="Times New Roman" w:hAnsi="Times New Roman" w:cs="Times New Roman"/>
        </w:rPr>
        <w:t xml:space="preserve"> was selected as the most parsimonious model. </w:t>
      </w:r>
    </w:p>
    <w:p w14:paraId="5DB9896F" w14:textId="77777777" w:rsidR="00DB6F03" w:rsidRPr="00E74FBC" w:rsidRDefault="00DB6F03" w:rsidP="007A33B3">
      <w:pPr>
        <w:pStyle w:val="ListParagraph"/>
        <w:spacing w:after="0" w:line="480" w:lineRule="auto"/>
        <w:rPr>
          <w:rFonts w:ascii="Times New Roman" w:eastAsia="Times New Roman" w:hAnsi="Times New Roman" w:cs="Times New Roman"/>
        </w:rPr>
      </w:pPr>
    </w:p>
    <w:p w14:paraId="0BE6A705" w14:textId="4173D0D6" w:rsidR="00484AE9" w:rsidRPr="00E74FBC" w:rsidRDefault="6C653122" w:rsidP="007A33B3">
      <w:pPr>
        <w:pStyle w:val="Heading1"/>
        <w:spacing w:after="0"/>
      </w:pPr>
      <w:r w:rsidRPr="00E74FBC">
        <w:t>Results</w:t>
      </w:r>
    </w:p>
    <w:p w14:paraId="722FB8C7" w14:textId="0A0DD50B" w:rsidR="26435B00" w:rsidRPr="00E74FBC" w:rsidRDefault="35398AB5" w:rsidP="005E1247">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 xml:space="preserve">A total of 91 Arctic char and 190 </w:t>
      </w:r>
      <w:proofErr w:type="gramStart"/>
      <w:r w:rsidRPr="00E74FBC">
        <w:rPr>
          <w:rFonts w:ascii="Times New Roman" w:eastAsia="Times New Roman" w:hAnsi="Times New Roman" w:cs="Times New Roman"/>
        </w:rPr>
        <w:t>sculpin</w:t>
      </w:r>
      <w:proofErr w:type="gramEnd"/>
      <w:r w:rsidRPr="00E74FBC">
        <w:rPr>
          <w:rFonts w:ascii="Times New Roman" w:eastAsia="Times New Roman" w:hAnsi="Times New Roman" w:cs="Times New Roman"/>
        </w:rPr>
        <w:t xml:space="preserve"> </w:t>
      </w:r>
      <w:r w:rsidR="61A48A43" w:rsidRPr="00E74FBC">
        <w:rPr>
          <w:rFonts w:ascii="Times New Roman" w:eastAsia="Times New Roman" w:hAnsi="Times New Roman" w:cs="Times New Roman"/>
        </w:rPr>
        <w:t>were captured for diet analysis from 2017</w:t>
      </w:r>
      <w:r w:rsidR="6E2E72E8" w:rsidRPr="00E74FBC">
        <w:rPr>
          <w:rFonts w:ascii="Times New Roman" w:eastAsia="Times New Roman" w:hAnsi="Times New Roman" w:cs="Times New Roman"/>
        </w:rPr>
        <w:t>–</w:t>
      </w:r>
      <w:r w:rsidR="61A48A43" w:rsidRPr="00E74FBC">
        <w:rPr>
          <w:rFonts w:ascii="Times New Roman" w:eastAsia="Times New Roman" w:hAnsi="Times New Roman" w:cs="Times New Roman"/>
        </w:rPr>
        <w:t xml:space="preserve">2019 </w:t>
      </w:r>
      <w:r w:rsidR="6AE68247" w:rsidRPr="00E74FBC">
        <w:rPr>
          <w:rFonts w:ascii="Times New Roman" w:eastAsia="Times New Roman" w:hAnsi="Times New Roman" w:cs="Times New Roman"/>
        </w:rPr>
        <w:t xml:space="preserve">(Table </w:t>
      </w:r>
      <w:r w:rsidR="005E1247" w:rsidRPr="00E74FBC">
        <w:rPr>
          <w:rFonts w:ascii="Times New Roman" w:eastAsia="Times New Roman" w:hAnsi="Times New Roman" w:cs="Times New Roman"/>
        </w:rPr>
        <w:t>1</w:t>
      </w:r>
      <w:r w:rsidR="6AE68247" w:rsidRPr="00E74FBC">
        <w:rPr>
          <w:rFonts w:ascii="Times New Roman" w:eastAsia="Times New Roman" w:hAnsi="Times New Roman" w:cs="Times New Roman"/>
        </w:rPr>
        <w:t>)</w:t>
      </w:r>
      <w:r w:rsidR="61A48A43" w:rsidRPr="00E74FBC">
        <w:rPr>
          <w:rFonts w:ascii="Times New Roman" w:eastAsia="Times New Roman" w:hAnsi="Times New Roman" w:cs="Times New Roman"/>
        </w:rPr>
        <w:t>.</w:t>
      </w:r>
      <w:r w:rsidR="6C13E804" w:rsidRPr="00E74FBC">
        <w:rPr>
          <w:rFonts w:ascii="Times New Roman" w:eastAsia="Times New Roman" w:hAnsi="Times New Roman" w:cs="Times New Roman"/>
        </w:rPr>
        <w:t xml:space="preserve"> Char samples were distributed relatively evenly across the three years (n</w:t>
      </w:r>
      <w:r w:rsidR="2599B40A" w:rsidRPr="00E74FBC">
        <w:rPr>
          <w:rFonts w:ascii="Times New Roman" w:eastAsia="Times New Roman" w:hAnsi="Times New Roman" w:cs="Times New Roman"/>
          <w:vertAlign w:val="subscript"/>
        </w:rPr>
        <w:t>2017-2019</w:t>
      </w:r>
      <w:r w:rsidR="7F045AF2" w:rsidRPr="00E74FBC">
        <w:rPr>
          <w:rFonts w:ascii="Times New Roman" w:eastAsia="Times New Roman" w:hAnsi="Times New Roman" w:cs="Times New Roman"/>
        </w:rPr>
        <w:t>:37, 23, 31</w:t>
      </w:r>
      <w:r w:rsidR="6C13E804" w:rsidRPr="00E74FBC">
        <w:rPr>
          <w:rFonts w:ascii="Times New Roman" w:eastAsia="Times New Roman" w:hAnsi="Times New Roman" w:cs="Times New Roman"/>
        </w:rPr>
        <w:t>), while sculpin samples were</w:t>
      </w:r>
      <w:r w:rsidR="1C46A5B0" w:rsidRPr="00E74FBC">
        <w:rPr>
          <w:rFonts w:ascii="Times New Roman" w:eastAsia="Times New Roman" w:hAnsi="Times New Roman" w:cs="Times New Roman"/>
        </w:rPr>
        <w:t xml:space="preserve"> </w:t>
      </w:r>
      <w:r w:rsidR="6C13E804" w:rsidRPr="00E74FBC">
        <w:rPr>
          <w:rFonts w:ascii="Times New Roman" w:eastAsia="Times New Roman" w:hAnsi="Times New Roman" w:cs="Times New Roman"/>
        </w:rPr>
        <w:t xml:space="preserve">mostly </w:t>
      </w:r>
      <w:r w:rsidR="165D44B3" w:rsidRPr="00E74FBC">
        <w:rPr>
          <w:rFonts w:ascii="Times New Roman" w:eastAsia="Times New Roman" w:hAnsi="Times New Roman" w:cs="Times New Roman"/>
        </w:rPr>
        <w:t xml:space="preserve">collected </w:t>
      </w:r>
      <w:r w:rsidR="6C13E804" w:rsidRPr="00E74FBC">
        <w:rPr>
          <w:rFonts w:ascii="Times New Roman" w:eastAsia="Times New Roman" w:hAnsi="Times New Roman" w:cs="Times New Roman"/>
        </w:rPr>
        <w:t xml:space="preserve">in 2017 and 2018 </w:t>
      </w:r>
      <w:r w:rsidR="4C8D632B" w:rsidRPr="00E74FBC">
        <w:rPr>
          <w:rFonts w:ascii="Times New Roman" w:eastAsia="Times New Roman" w:hAnsi="Times New Roman" w:cs="Times New Roman"/>
        </w:rPr>
        <w:t>(n</w:t>
      </w:r>
      <w:r w:rsidR="4C8D632B" w:rsidRPr="00E74FBC">
        <w:rPr>
          <w:rFonts w:ascii="Times New Roman" w:eastAsia="Times New Roman" w:hAnsi="Times New Roman" w:cs="Times New Roman"/>
          <w:vertAlign w:val="subscript"/>
        </w:rPr>
        <w:t>2017-2019</w:t>
      </w:r>
      <w:r w:rsidR="4C8D632B" w:rsidRPr="00E74FBC">
        <w:rPr>
          <w:rFonts w:ascii="Times New Roman" w:eastAsia="Times New Roman" w:hAnsi="Times New Roman" w:cs="Times New Roman"/>
        </w:rPr>
        <w:t>:</w:t>
      </w:r>
      <w:r w:rsidR="0EC3BB87" w:rsidRPr="00E74FBC">
        <w:rPr>
          <w:rFonts w:ascii="Times New Roman" w:eastAsia="Times New Roman" w:hAnsi="Times New Roman" w:cs="Times New Roman"/>
        </w:rPr>
        <w:t>114</w:t>
      </w:r>
      <w:r w:rsidR="4C8D632B" w:rsidRPr="00E74FBC">
        <w:rPr>
          <w:rFonts w:ascii="Times New Roman" w:eastAsia="Times New Roman" w:hAnsi="Times New Roman" w:cs="Times New Roman"/>
        </w:rPr>
        <w:t xml:space="preserve">, </w:t>
      </w:r>
      <w:r w:rsidR="6DAEF31A" w:rsidRPr="00E74FBC">
        <w:rPr>
          <w:rFonts w:ascii="Times New Roman" w:eastAsia="Times New Roman" w:hAnsi="Times New Roman" w:cs="Times New Roman"/>
        </w:rPr>
        <w:t>59</w:t>
      </w:r>
      <w:r w:rsidR="4C8D632B" w:rsidRPr="00E74FBC">
        <w:rPr>
          <w:rFonts w:ascii="Times New Roman" w:eastAsia="Times New Roman" w:hAnsi="Times New Roman" w:cs="Times New Roman"/>
        </w:rPr>
        <w:t xml:space="preserve">, </w:t>
      </w:r>
      <w:r w:rsidR="3187D6A1" w:rsidRPr="00E74FBC">
        <w:rPr>
          <w:rFonts w:ascii="Times New Roman" w:eastAsia="Times New Roman" w:hAnsi="Times New Roman" w:cs="Times New Roman"/>
        </w:rPr>
        <w:t>17</w:t>
      </w:r>
      <w:r w:rsidR="4C8D632B" w:rsidRPr="00E74FBC">
        <w:rPr>
          <w:rFonts w:ascii="Times New Roman" w:eastAsia="Times New Roman" w:hAnsi="Times New Roman" w:cs="Times New Roman"/>
        </w:rPr>
        <w:t>)</w:t>
      </w:r>
      <w:r w:rsidR="411DD5D8" w:rsidRPr="00E74FBC">
        <w:rPr>
          <w:rFonts w:ascii="Times New Roman" w:eastAsia="Times New Roman" w:hAnsi="Times New Roman" w:cs="Times New Roman"/>
        </w:rPr>
        <w:t>.</w:t>
      </w:r>
      <w:r w:rsidR="2F2D7147" w:rsidRPr="00E74FBC">
        <w:rPr>
          <w:rFonts w:ascii="Times New Roman" w:eastAsia="Times New Roman" w:hAnsi="Times New Roman" w:cs="Times New Roman"/>
        </w:rPr>
        <w:t xml:space="preserve"> </w:t>
      </w:r>
      <w:r w:rsidR="409BF77F" w:rsidRPr="00E74FBC">
        <w:rPr>
          <w:rFonts w:ascii="Times New Roman" w:eastAsia="Times New Roman" w:hAnsi="Times New Roman" w:cs="Times New Roman"/>
        </w:rPr>
        <w:t>Arctic char had an average TL of 62.18 cm and an average mass of 2,609.25 g</w:t>
      </w:r>
      <w:r w:rsidR="1CAF7A79" w:rsidRPr="00E74FBC">
        <w:rPr>
          <w:rFonts w:ascii="Times New Roman" w:eastAsia="Times New Roman" w:hAnsi="Times New Roman" w:cs="Times New Roman"/>
        </w:rPr>
        <w:t xml:space="preserve"> (Table xx)</w:t>
      </w:r>
      <w:r w:rsidR="409BF77F" w:rsidRPr="00E74FBC">
        <w:rPr>
          <w:rFonts w:ascii="Times New Roman" w:eastAsia="Times New Roman" w:hAnsi="Times New Roman" w:cs="Times New Roman"/>
        </w:rPr>
        <w:t>. Sculpin were smaller than char at</w:t>
      </w:r>
      <w:r w:rsidR="1402438F" w:rsidRPr="00E74FBC">
        <w:rPr>
          <w:rFonts w:ascii="Times New Roman" w:eastAsia="Times New Roman" w:hAnsi="Times New Roman" w:cs="Times New Roman"/>
        </w:rPr>
        <w:t xml:space="preserve"> an average of</w:t>
      </w:r>
      <w:r w:rsidR="409BF77F" w:rsidRPr="00E74FBC">
        <w:rPr>
          <w:rFonts w:ascii="Times New Roman" w:eastAsia="Times New Roman" w:hAnsi="Times New Roman" w:cs="Times New Roman"/>
        </w:rPr>
        <w:t xml:space="preserve"> 18.54 cm and 78.</w:t>
      </w:r>
      <w:r w:rsidR="72295EAE" w:rsidRPr="00E74FBC">
        <w:rPr>
          <w:rFonts w:ascii="Times New Roman" w:eastAsia="Times New Roman" w:hAnsi="Times New Roman" w:cs="Times New Roman"/>
        </w:rPr>
        <w:t xml:space="preserve">91 g (Table </w:t>
      </w:r>
      <w:r w:rsidR="005E1247" w:rsidRPr="00E74FBC">
        <w:rPr>
          <w:rFonts w:ascii="Times New Roman" w:eastAsia="Times New Roman" w:hAnsi="Times New Roman" w:cs="Times New Roman"/>
        </w:rPr>
        <w:t>1</w:t>
      </w:r>
      <w:r w:rsidR="72295EAE" w:rsidRPr="00E74FBC">
        <w:rPr>
          <w:rFonts w:ascii="Times New Roman" w:eastAsia="Times New Roman" w:hAnsi="Times New Roman" w:cs="Times New Roman"/>
        </w:rPr>
        <w:t>).</w:t>
      </w:r>
      <w:r w:rsidR="26C188FA" w:rsidRPr="00E74FBC">
        <w:rPr>
          <w:rFonts w:ascii="Times New Roman" w:eastAsia="Times New Roman" w:hAnsi="Times New Roman" w:cs="Times New Roman"/>
        </w:rPr>
        <w:t xml:space="preserve"> </w:t>
      </w:r>
      <w:r w:rsidR="130466F6" w:rsidRPr="00E74FBC">
        <w:rPr>
          <w:rFonts w:ascii="Times New Roman" w:eastAsia="Times New Roman" w:hAnsi="Times New Roman" w:cs="Times New Roman"/>
        </w:rPr>
        <w:t xml:space="preserve">Char had an average Fulton’s K of 914.1, with sculpin being </w:t>
      </w:r>
      <w:r w:rsidR="6E7BCB24" w:rsidRPr="00E74FBC">
        <w:rPr>
          <w:rFonts w:ascii="Times New Roman" w:eastAsia="Times New Roman" w:hAnsi="Times New Roman" w:cs="Times New Roman"/>
        </w:rPr>
        <w:t xml:space="preserve">slightly </w:t>
      </w:r>
      <w:r w:rsidR="130466F6" w:rsidRPr="00E74FBC">
        <w:rPr>
          <w:rFonts w:ascii="Times New Roman" w:eastAsia="Times New Roman" w:hAnsi="Times New Roman" w:cs="Times New Roman"/>
        </w:rPr>
        <w:t>better conditioned (</w:t>
      </w:r>
      <w:r w:rsidR="195E1C13" w:rsidRPr="00E74FBC">
        <w:rPr>
          <w:rFonts w:ascii="Times New Roman" w:eastAsia="Times New Roman" w:hAnsi="Times New Roman" w:cs="Times New Roman"/>
        </w:rPr>
        <w:t>mean = 1</w:t>
      </w:r>
      <w:r w:rsidR="5E4C391A" w:rsidRPr="00E74FBC">
        <w:rPr>
          <w:rFonts w:ascii="Times New Roman" w:eastAsia="Times New Roman" w:hAnsi="Times New Roman" w:cs="Times New Roman"/>
        </w:rPr>
        <w:t>,</w:t>
      </w:r>
      <w:r w:rsidR="195E1C13" w:rsidRPr="00E74FBC">
        <w:rPr>
          <w:rFonts w:ascii="Times New Roman" w:eastAsia="Times New Roman" w:hAnsi="Times New Roman" w:cs="Times New Roman"/>
        </w:rPr>
        <w:t xml:space="preserve">062.18; Table </w:t>
      </w:r>
      <w:r w:rsidR="005E1247" w:rsidRPr="00E74FBC">
        <w:rPr>
          <w:rFonts w:ascii="Times New Roman" w:eastAsia="Times New Roman" w:hAnsi="Times New Roman" w:cs="Times New Roman"/>
        </w:rPr>
        <w:t>1</w:t>
      </w:r>
      <w:r w:rsidR="195E1C13" w:rsidRPr="00E74FBC">
        <w:rPr>
          <w:rFonts w:ascii="Times New Roman" w:eastAsia="Times New Roman" w:hAnsi="Times New Roman" w:cs="Times New Roman"/>
        </w:rPr>
        <w:t>)</w:t>
      </w:r>
      <w:r w:rsidR="7119573D" w:rsidRPr="00E74FBC">
        <w:rPr>
          <w:rFonts w:ascii="Times New Roman" w:eastAsia="Times New Roman" w:hAnsi="Times New Roman" w:cs="Times New Roman"/>
        </w:rPr>
        <w:t>.</w:t>
      </w:r>
    </w:p>
    <w:p w14:paraId="39F32E51" w14:textId="07B1FDFA" w:rsidR="7EEAA3EE" w:rsidRPr="00E74FBC" w:rsidRDefault="0E6D37A6" w:rsidP="005E1247">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lastRenderedPageBreak/>
        <w:t xml:space="preserve">Due to </w:t>
      </w:r>
      <w:r w:rsidR="28B5FAFB" w:rsidRPr="00E74FBC">
        <w:rPr>
          <w:rFonts w:ascii="Times New Roman" w:eastAsia="Times New Roman" w:hAnsi="Times New Roman" w:cs="Times New Roman"/>
        </w:rPr>
        <w:t xml:space="preserve">a lost sample (2018 char) only 90 </w:t>
      </w:r>
      <w:proofErr w:type="gramStart"/>
      <w:r w:rsidR="28B5FAFB" w:rsidRPr="00E74FBC">
        <w:rPr>
          <w:rFonts w:ascii="Times New Roman" w:eastAsia="Times New Roman" w:hAnsi="Times New Roman" w:cs="Times New Roman"/>
        </w:rPr>
        <w:t>char</w:t>
      </w:r>
      <w:proofErr w:type="gramEnd"/>
      <w:r w:rsidR="28B5FAFB" w:rsidRPr="00E74FBC">
        <w:rPr>
          <w:rFonts w:ascii="Times New Roman" w:eastAsia="Times New Roman" w:hAnsi="Times New Roman" w:cs="Times New Roman"/>
        </w:rPr>
        <w:t xml:space="preserve"> were available for diet composition analyses. </w:t>
      </w:r>
      <w:r w:rsidR="7EBAD6AA" w:rsidRPr="00E74FBC">
        <w:rPr>
          <w:rFonts w:ascii="Times New Roman" w:eastAsia="Times New Roman" w:hAnsi="Times New Roman" w:cs="Times New Roman"/>
        </w:rPr>
        <w:t>There were 15 identifiable prey types among all stomachs</w:t>
      </w:r>
      <w:r w:rsidR="64D0A1BC" w:rsidRPr="00E74FBC">
        <w:rPr>
          <w:rFonts w:ascii="Times New Roman" w:eastAsia="Times New Roman" w:hAnsi="Times New Roman" w:cs="Times New Roman"/>
        </w:rPr>
        <w:t>, with char and sculpin each consuming 12 unique prey types</w:t>
      </w:r>
      <w:r w:rsidR="7EBAD6AA" w:rsidRPr="00E74FBC">
        <w:rPr>
          <w:rFonts w:ascii="Times New Roman" w:eastAsia="Times New Roman" w:hAnsi="Times New Roman" w:cs="Times New Roman"/>
        </w:rPr>
        <w:t xml:space="preserve"> (</w:t>
      </w:r>
      <w:r w:rsidR="009C087A" w:rsidRPr="00E74FBC">
        <w:rPr>
          <w:rFonts w:ascii="Times New Roman" w:eastAsia="Times New Roman" w:hAnsi="Times New Roman" w:cs="Times New Roman"/>
        </w:rPr>
        <w:t>Figure 1</w:t>
      </w:r>
      <w:r w:rsidR="7EBAD6AA" w:rsidRPr="00E74FBC">
        <w:rPr>
          <w:rFonts w:ascii="Times New Roman" w:eastAsia="Times New Roman" w:hAnsi="Times New Roman" w:cs="Times New Roman"/>
        </w:rPr>
        <w:t xml:space="preserve">). Four </w:t>
      </w:r>
      <w:bookmarkStart w:id="12" w:name="_Int_ENbDcZVG"/>
      <w:r w:rsidR="7EBAD6AA" w:rsidRPr="00E74FBC">
        <w:rPr>
          <w:rFonts w:ascii="Times New Roman" w:eastAsia="Times New Roman" w:hAnsi="Times New Roman" w:cs="Times New Roman"/>
        </w:rPr>
        <w:t>additional</w:t>
      </w:r>
      <w:bookmarkEnd w:id="12"/>
      <w:r w:rsidR="7EBAD6AA" w:rsidRPr="00E74FBC">
        <w:rPr>
          <w:rFonts w:ascii="Times New Roman" w:eastAsia="Times New Roman" w:hAnsi="Times New Roman" w:cs="Times New Roman"/>
        </w:rPr>
        <w:t xml:space="preserve"> categories were </w:t>
      </w:r>
      <w:bookmarkStart w:id="13" w:name="_Int_thn7hutC"/>
      <w:r w:rsidR="7EBAD6AA" w:rsidRPr="00E74FBC">
        <w:rPr>
          <w:rFonts w:ascii="Times New Roman" w:eastAsia="Times New Roman" w:hAnsi="Times New Roman" w:cs="Times New Roman"/>
        </w:rPr>
        <w:t>established</w:t>
      </w:r>
      <w:bookmarkEnd w:id="13"/>
      <w:r w:rsidR="7EBAD6AA" w:rsidRPr="00E74FBC">
        <w:rPr>
          <w:rFonts w:ascii="Times New Roman" w:eastAsia="Times New Roman" w:hAnsi="Times New Roman" w:cs="Times New Roman"/>
        </w:rPr>
        <w:t xml:space="preserve"> for</w:t>
      </w:r>
      <w:r w:rsidR="7E30946F" w:rsidRPr="00E74FBC">
        <w:rPr>
          <w:rFonts w:ascii="Times New Roman" w:eastAsia="Times New Roman" w:hAnsi="Times New Roman" w:cs="Times New Roman"/>
        </w:rPr>
        <w:t xml:space="preserve"> undigestible or unidentifiable prey items (</w:t>
      </w:r>
      <w:r w:rsidR="009C087A" w:rsidRPr="00E74FBC">
        <w:rPr>
          <w:rFonts w:ascii="Times New Roman" w:eastAsia="Times New Roman" w:hAnsi="Times New Roman" w:cs="Times New Roman"/>
        </w:rPr>
        <w:t>Figure 1</w:t>
      </w:r>
      <w:r w:rsidR="7E30946F" w:rsidRPr="00E74FBC">
        <w:rPr>
          <w:rFonts w:ascii="Times New Roman" w:eastAsia="Times New Roman" w:hAnsi="Times New Roman" w:cs="Times New Roman"/>
        </w:rPr>
        <w:t>)</w:t>
      </w:r>
      <w:r w:rsidR="77AE3040" w:rsidRPr="00E74FBC">
        <w:rPr>
          <w:rFonts w:ascii="Times New Roman" w:eastAsia="Times New Roman" w:hAnsi="Times New Roman" w:cs="Times New Roman"/>
        </w:rPr>
        <w:t>.</w:t>
      </w:r>
      <w:r w:rsidR="7408D8D6" w:rsidRPr="00E74FBC">
        <w:rPr>
          <w:rFonts w:ascii="Times New Roman" w:eastAsia="Times New Roman" w:hAnsi="Times New Roman" w:cs="Times New Roman"/>
        </w:rPr>
        <w:t xml:space="preserve"> </w:t>
      </w:r>
      <w:r w:rsidR="004E020C" w:rsidRPr="00E74FBC">
        <w:rPr>
          <w:rFonts w:ascii="Times New Roman" w:eastAsia="Times New Roman" w:hAnsi="Times New Roman" w:cs="Times New Roman"/>
        </w:rPr>
        <w:t xml:space="preserve">Of the prey items consumed, frequencies ranged from </w:t>
      </w:r>
      <w:r w:rsidR="008F4A16" w:rsidRPr="00E74FBC">
        <w:rPr>
          <w:rFonts w:ascii="Times New Roman" w:eastAsia="Times New Roman" w:hAnsi="Times New Roman" w:cs="Times New Roman"/>
        </w:rPr>
        <w:t>&lt;1%</w:t>
      </w:r>
      <w:r w:rsidR="00122420" w:rsidRPr="00E74FBC">
        <w:rPr>
          <w:rFonts w:ascii="Times New Roman" w:eastAsia="Times New Roman" w:hAnsi="Times New Roman" w:cs="Times New Roman"/>
        </w:rPr>
        <w:t xml:space="preserve"> to 93.3% for a </w:t>
      </w:r>
      <w:proofErr w:type="gramStart"/>
      <w:r w:rsidR="000E62AC" w:rsidRPr="00E74FBC">
        <w:rPr>
          <w:rFonts w:ascii="Times New Roman" w:eastAsia="Times New Roman" w:hAnsi="Times New Roman" w:cs="Times New Roman"/>
        </w:rPr>
        <w:t>taxa</w:t>
      </w:r>
      <w:proofErr w:type="gramEnd"/>
      <w:r w:rsidR="000E62AC" w:rsidRPr="00E74FBC">
        <w:rPr>
          <w:rFonts w:ascii="Times New Roman" w:eastAsia="Times New Roman" w:hAnsi="Times New Roman" w:cs="Times New Roman"/>
        </w:rPr>
        <w:t xml:space="preserve"> in a given year. The most </w:t>
      </w:r>
      <w:r w:rsidR="00BF2A92" w:rsidRPr="00E74FBC">
        <w:rPr>
          <w:rFonts w:ascii="Times New Roman" w:eastAsia="Times New Roman" w:hAnsi="Times New Roman" w:cs="Times New Roman"/>
        </w:rPr>
        <w:t xml:space="preserve">commonly consumed prey items were </w:t>
      </w:r>
      <w:r w:rsidR="00672DDE" w:rsidRPr="00E74FBC">
        <w:rPr>
          <w:rFonts w:ascii="Times New Roman" w:eastAsia="Times New Roman" w:hAnsi="Times New Roman" w:cs="Times New Roman"/>
        </w:rPr>
        <w:t xml:space="preserve">Amphipods (n = 109, 41.4%) </w:t>
      </w:r>
      <w:r w:rsidR="00872FA3" w:rsidRPr="00E74FBC">
        <w:rPr>
          <w:rFonts w:ascii="Times New Roman" w:eastAsia="Times New Roman" w:hAnsi="Times New Roman" w:cs="Times New Roman"/>
        </w:rPr>
        <w:t xml:space="preserve">with the most common among those </w:t>
      </w:r>
      <w:proofErr w:type="gramStart"/>
      <w:r w:rsidR="00872FA3" w:rsidRPr="00E74FBC">
        <w:rPr>
          <w:rFonts w:ascii="Times New Roman" w:eastAsia="Times New Roman" w:hAnsi="Times New Roman" w:cs="Times New Roman"/>
        </w:rPr>
        <w:t>identified</w:t>
      </w:r>
      <w:proofErr w:type="gramEnd"/>
      <w:r w:rsidR="00872FA3" w:rsidRPr="00E74FBC">
        <w:rPr>
          <w:rFonts w:ascii="Times New Roman" w:eastAsia="Times New Roman" w:hAnsi="Times New Roman" w:cs="Times New Roman"/>
        </w:rPr>
        <w:t xml:space="preserve"> more specifically being </w:t>
      </w:r>
      <w:r w:rsidR="00872FA3" w:rsidRPr="00E74FBC">
        <w:rPr>
          <w:rFonts w:ascii="Times New Roman" w:eastAsia="Times New Roman" w:hAnsi="Times New Roman" w:cs="Times New Roman"/>
          <w:i/>
          <w:iCs/>
        </w:rPr>
        <w:t>Onisimus</w:t>
      </w:r>
      <w:r w:rsidR="00872FA3" w:rsidRPr="00E74FBC">
        <w:rPr>
          <w:rFonts w:ascii="Times New Roman" w:eastAsia="Times New Roman" w:hAnsi="Times New Roman" w:cs="Times New Roman"/>
        </w:rPr>
        <w:t xml:space="preserve"> sp. </w:t>
      </w:r>
      <w:r w:rsidR="00BA13B5" w:rsidRPr="00E74FBC">
        <w:rPr>
          <w:rFonts w:ascii="Times New Roman" w:eastAsia="Times New Roman" w:hAnsi="Times New Roman" w:cs="Times New Roman"/>
        </w:rPr>
        <w:t>that were</w:t>
      </w:r>
      <w:r w:rsidR="005D6928" w:rsidRPr="00E74FBC">
        <w:rPr>
          <w:rFonts w:ascii="Times New Roman" w:eastAsia="Times New Roman" w:hAnsi="Times New Roman" w:cs="Times New Roman"/>
        </w:rPr>
        <w:t xml:space="preserve"> found in 81 stomachs (30.7%).</w:t>
      </w:r>
      <w:r w:rsidR="00BA13B5" w:rsidRPr="00E74FBC">
        <w:rPr>
          <w:rFonts w:ascii="Times New Roman" w:eastAsia="Times New Roman" w:hAnsi="Times New Roman" w:cs="Times New Roman"/>
        </w:rPr>
        <w:t xml:space="preserve"> </w:t>
      </w:r>
      <w:r w:rsidR="00D47803" w:rsidRPr="00E74FBC">
        <w:rPr>
          <w:rFonts w:ascii="Times New Roman" w:eastAsia="Times New Roman" w:hAnsi="Times New Roman" w:cs="Times New Roman"/>
        </w:rPr>
        <w:t xml:space="preserve">The </w:t>
      </w:r>
      <w:r w:rsidR="00566152" w:rsidRPr="00E74FBC">
        <w:rPr>
          <w:rFonts w:ascii="Times New Roman" w:eastAsia="Times New Roman" w:hAnsi="Times New Roman" w:cs="Times New Roman"/>
        </w:rPr>
        <w:t>prevalence of amphipods as a top prey item was consistent across years</w:t>
      </w:r>
      <w:r w:rsidR="002B3B9E" w:rsidRPr="00E74FBC">
        <w:rPr>
          <w:rFonts w:ascii="Times New Roman" w:eastAsia="Times New Roman" w:hAnsi="Times New Roman" w:cs="Times New Roman"/>
        </w:rPr>
        <w:t xml:space="preserve"> for sculpins</w:t>
      </w:r>
      <w:r w:rsidR="00A23FF2" w:rsidRPr="00E74FBC">
        <w:rPr>
          <w:rFonts w:ascii="Times New Roman" w:eastAsia="Times New Roman" w:hAnsi="Times New Roman" w:cs="Times New Roman"/>
        </w:rPr>
        <w:t xml:space="preserve"> </w:t>
      </w:r>
      <w:r w:rsidR="000D10A4" w:rsidRPr="00E74FBC">
        <w:rPr>
          <w:rFonts w:ascii="Times New Roman" w:eastAsia="Times New Roman" w:hAnsi="Times New Roman" w:cs="Times New Roman"/>
        </w:rPr>
        <w:t xml:space="preserve">(2017: Amphipod, FOO = 61.2%; 2018: </w:t>
      </w:r>
      <w:r w:rsidR="000F1179" w:rsidRPr="00E74FBC">
        <w:rPr>
          <w:rFonts w:ascii="Times New Roman" w:eastAsia="Times New Roman" w:hAnsi="Times New Roman" w:cs="Times New Roman"/>
          <w:i/>
          <w:iCs/>
        </w:rPr>
        <w:t>Onisimus</w:t>
      </w:r>
      <w:r w:rsidR="000F1179" w:rsidRPr="00E74FBC">
        <w:rPr>
          <w:rFonts w:ascii="Times New Roman" w:eastAsia="Times New Roman" w:hAnsi="Times New Roman" w:cs="Times New Roman"/>
        </w:rPr>
        <w:t xml:space="preserve"> sp., FOO = 46.9%; 2019: Amphipod, FOO = </w:t>
      </w:r>
      <w:r w:rsidR="00090884" w:rsidRPr="00E74FBC">
        <w:rPr>
          <w:rFonts w:ascii="Times New Roman" w:eastAsia="Times New Roman" w:hAnsi="Times New Roman" w:cs="Times New Roman"/>
        </w:rPr>
        <w:t>50.0%)</w:t>
      </w:r>
      <w:r w:rsidR="00D47803" w:rsidRPr="00E74FBC">
        <w:rPr>
          <w:rFonts w:ascii="Times New Roman" w:eastAsia="Times New Roman" w:hAnsi="Times New Roman" w:cs="Times New Roman"/>
        </w:rPr>
        <w:t xml:space="preserve"> </w:t>
      </w:r>
      <w:r w:rsidR="002B3B9E" w:rsidRPr="00E74FBC">
        <w:rPr>
          <w:rFonts w:ascii="Times New Roman" w:eastAsia="Times New Roman" w:hAnsi="Times New Roman" w:cs="Times New Roman"/>
        </w:rPr>
        <w:t xml:space="preserve">and for Arctic char (2017: Amphipod, FOO = 68.5%; 2018: </w:t>
      </w:r>
      <w:r w:rsidR="0062603F" w:rsidRPr="00E74FBC">
        <w:rPr>
          <w:rFonts w:ascii="Times New Roman" w:eastAsia="Times New Roman" w:hAnsi="Times New Roman" w:cs="Times New Roman"/>
          <w:i/>
          <w:iCs/>
        </w:rPr>
        <w:t>Onisimus</w:t>
      </w:r>
      <w:r w:rsidR="0062603F" w:rsidRPr="00E74FBC">
        <w:rPr>
          <w:rFonts w:ascii="Times New Roman" w:eastAsia="Times New Roman" w:hAnsi="Times New Roman" w:cs="Times New Roman"/>
        </w:rPr>
        <w:t xml:space="preserve"> sp., FOO = 68.1%; 2019: </w:t>
      </w:r>
      <w:r w:rsidR="0062603F" w:rsidRPr="00E74FBC">
        <w:rPr>
          <w:rFonts w:ascii="Times New Roman" w:eastAsia="Times New Roman" w:hAnsi="Times New Roman" w:cs="Times New Roman"/>
          <w:i/>
          <w:iCs/>
        </w:rPr>
        <w:t>Themisto</w:t>
      </w:r>
      <w:r w:rsidR="0062603F" w:rsidRPr="00E74FBC">
        <w:rPr>
          <w:rFonts w:ascii="Times New Roman" w:eastAsia="Times New Roman" w:hAnsi="Times New Roman" w:cs="Times New Roman"/>
        </w:rPr>
        <w:t xml:space="preserve"> sp., FOO = 93.3%</w:t>
      </w:r>
      <w:r w:rsidR="003F527D" w:rsidRPr="00E74FBC">
        <w:rPr>
          <w:rFonts w:ascii="Times New Roman" w:eastAsia="Times New Roman" w:hAnsi="Times New Roman" w:cs="Times New Roman"/>
        </w:rPr>
        <w:t>; Figure 1</w:t>
      </w:r>
      <w:r w:rsidR="0062603F" w:rsidRPr="00E74FBC">
        <w:rPr>
          <w:rFonts w:ascii="Times New Roman" w:eastAsia="Times New Roman" w:hAnsi="Times New Roman" w:cs="Times New Roman"/>
        </w:rPr>
        <w:t>).</w:t>
      </w:r>
      <w:r w:rsidR="00B17CA6" w:rsidRPr="00E74FBC">
        <w:rPr>
          <w:rFonts w:ascii="Times New Roman" w:eastAsia="Times New Roman" w:hAnsi="Times New Roman" w:cs="Times New Roman"/>
        </w:rPr>
        <w:t xml:space="preserve"> The largest difference </w:t>
      </w:r>
      <w:r w:rsidR="000E7343" w:rsidRPr="00E74FBC">
        <w:rPr>
          <w:rFonts w:ascii="Times New Roman" w:eastAsia="Times New Roman" w:hAnsi="Times New Roman" w:cs="Times New Roman"/>
        </w:rPr>
        <w:t>of</w:t>
      </w:r>
      <w:r w:rsidR="00B17CA6" w:rsidRPr="00E74FBC">
        <w:rPr>
          <w:rFonts w:ascii="Times New Roman" w:eastAsia="Times New Roman" w:hAnsi="Times New Roman" w:cs="Times New Roman"/>
        </w:rPr>
        <w:t xml:space="preserve"> the</w:t>
      </w:r>
      <w:r w:rsidR="000E7343" w:rsidRPr="00E74FBC">
        <w:rPr>
          <w:rFonts w:ascii="Times New Roman" w:eastAsia="Times New Roman" w:hAnsi="Times New Roman" w:cs="Times New Roman"/>
        </w:rPr>
        <w:t xml:space="preserve"> </w:t>
      </w:r>
      <w:r w:rsidR="000416E8" w:rsidRPr="00E74FBC">
        <w:rPr>
          <w:rFonts w:ascii="Times New Roman" w:eastAsia="Times New Roman" w:hAnsi="Times New Roman" w:cs="Times New Roman"/>
        </w:rPr>
        <w:t xml:space="preserve">total </w:t>
      </w:r>
      <w:r w:rsidR="000E7343" w:rsidRPr="00E74FBC">
        <w:rPr>
          <w:rFonts w:ascii="Times New Roman" w:eastAsia="Times New Roman" w:hAnsi="Times New Roman" w:cs="Times New Roman"/>
        </w:rPr>
        <w:t xml:space="preserve">FOO for a prey item between the two predator taxa was </w:t>
      </w:r>
      <w:r w:rsidR="00D93D19" w:rsidRPr="00E74FBC">
        <w:rPr>
          <w:rFonts w:ascii="Times New Roman" w:eastAsia="Times New Roman" w:hAnsi="Times New Roman" w:cs="Times New Roman"/>
        </w:rPr>
        <w:t xml:space="preserve">for </w:t>
      </w:r>
      <w:r w:rsidR="00D93D19" w:rsidRPr="00E74FBC">
        <w:rPr>
          <w:rFonts w:ascii="Times New Roman" w:eastAsia="Times New Roman" w:hAnsi="Times New Roman" w:cs="Times New Roman"/>
          <w:i/>
          <w:iCs/>
        </w:rPr>
        <w:t>Themisto</w:t>
      </w:r>
      <w:r w:rsidR="00D93D19" w:rsidRPr="00E74FBC">
        <w:rPr>
          <w:rFonts w:ascii="Times New Roman" w:eastAsia="Times New Roman" w:hAnsi="Times New Roman" w:cs="Times New Roman"/>
        </w:rPr>
        <w:t xml:space="preserve"> sp. as they were never found in the diets of sculpins</w:t>
      </w:r>
      <w:r w:rsidR="00B14BE2" w:rsidRPr="00E74FBC">
        <w:rPr>
          <w:rFonts w:ascii="Times New Roman" w:eastAsia="Times New Roman" w:hAnsi="Times New Roman" w:cs="Times New Roman"/>
        </w:rPr>
        <w:t xml:space="preserve"> (0% vs 32.1%), but for those consumed by both </w:t>
      </w:r>
      <w:r w:rsidR="009630C4" w:rsidRPr="00E74FBC">
        <w:rPr>
          <w:rFonts w:ascii="Times New Roman" w:eastAsia="Times New Roman" w:hAnsi="Times New Roman" w:cs="Times New Roman"/>
        </w:rPr>
        <w:t xml:space="preserve">predators the largest difference was for </w:t>
      </w:r>
      <w:r w:rsidR="008B2C39" w:rsidRPr="00E74FBC">
        <w:rPr>
          <w:rFonts w:ascii="Times New Roman" w:eastAsia="Times New Roman" w:hAnsi="Times New Roman" w:cs="Times New Roman"/>
        </w:rPr>
        <w:t xml:space="preserve">Copepods (Sculpin 10.7% </w:t>
      </w:r>
      <w:r w:rsidR="003F527D" w:rsidRPr="00E74FBC">
        <w:rPr>
          <w:rFonts w:ascii="Times New Roman" w:eastAsia="Times New Roman" w:hAnsi="Times New Roman" w:cs="Times New Roman"/>
        </w:rPr>
        <w:t>vs</w:t>
      </w:r>
      <w:r w:rsidR="008B2C39" w:rsidRPr="00E74FBC">
        <w:rPr>
          <w:rFonts w:ascii="Times New Roman" w:eastAsia="Times New Roman" w:hAnsi="Times New Roman" w:cs="Times New Roman"/>
        </w:rPr>
        <w:t xml:space="preserve"> Arctic </w:t>
      </w:r>
      <w:r w:rsidR="003F527D" w:rsidRPr="00E74FBC">
        <w:rPr>
          <w:rFonts w:ascii="Times New Roman" w:eastAsia="Times New Roman" w:hAnsi="Times New Roman" w:cs="Times New Roman"/>
        </w:rPr>
        <w:t>c</w:t>
      </w:r>
      <w:r w:rsidR="008B2C39" w:rsidRPr="00E74FBC">
        <w:rPr>
          <w:rFonts w:ascii="Times New Roman" w:eastAsia="Times New Roman" w:hAnsi="Times New Roman" w:cs="Times New Roman"/>
        </w:rPr>
        <w:t xml:space="preserve">har 35.6%) and Fish (Sculpin 21.0% vs Arctic char </w:t>
      </w:r>
      <w:r w:rsidR="003F527D" w:rsidRPr="00E74FBC">
        <w:rPr>
          <w:rFonts w:ascii="Times New Roman" w:eastAsia="Times New Roman" w:hAnsi="Times New Roman" w:cs="Times New Roman"/>
        </w:rPr>
        <w:t>42.5%; Figure 1).</w:t>
      </w:r>
    </w:p>
    <w:p w14:paraId="74847FB8" w14:textId="0FF061F7" w:rsidR="000416E8" w:rsidRPr="00E74FBC" w:rsidRDefault="000416E8" w:rsidP="005E1247">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Diets were successfully ordinate</w:t>
      </w:r>
      <w:r w:rsidR="00345D74" w:rsidRPr="00E74FBC">
        <w:rPr>
          <w:rFonts w:ascii="Times New Roman" w:eastAsia="Times New Roman" w:hAnsi="Times New Roman" w:cs="Times New Roman"/>
        </w:rPr>
        <w:t>d on three axes through NMDS</w:t>
      </w:r>
      <w:r w:rsidR="00210179" w:rsidRPr="00E74FBC">
        <w:rPr>
          <w:rFonts w:ascii="Times New Roman" w:eastAsia="Times New Roman" w:hAnsi="Times New Roman" w:cs="Times New Roman"/>
        </w:rPr>
        <w:t xml:space="preserve"> with a stress of 9.04</w:t>
      </w:r>
      <w:r w:rsidR="00864667" w:rsidRPr="00E74FBC">
        <w:rPr>
          <w:rFonts w:ascii="Times New Roman" w:eastAsia="Times New Roman" w:hAnsi="Times New Roman" w:cs="Times New Roman"/>
        </w:rPr>
        <w:t xml:space="preserve"> (Figure 2)</w:t>
      </w:r>
      <w:r w:rsidR="00C93F39" w:rsidRPr="00E74FBC">
        <w:rPr>
          <w:rFonts w:ascii="Times New Roman" w:eastAsia="Times New Roman" w:hAnsi="Times New Roman" w:cs="Times New Roman"/>
        </w:rPr>
        <w:t xml:space="preserve">. </w:t>
      </w:r>
      <w:r w:rsidR="00CA07A9" w:rsidRPr="00E74FBC">
        <w:rPr>
          <w:rFonts w:ascii="Times New Roman" w:eastAsia="Times New Roman" w:hAnsi="Times New Roman" w:cs="Times New Roman"/>
        </w:rPr>
        <w:t xml:space="preserve">The majority of the ordination space for a </w:t>
      </w:r>
      <w:proofErr w:type="gramStart"/>
      <w:r w:rsidR="00CA07A9" w:rsidRPr="00E74FBC">
        <w:rPr>
          <w:rFonts w:ascii="Times New Roman" w:eastAsia="Times New Roman" w:hAnsi="Times New Roman" w:cs="Times New Roman"/>
        </w:rPr>
        <w:t>predator taxa</w:t>
      </w:r>
      <w:proofErr w:type="gramEnd"/>
      <w:r w:rsidR="00CA07A9" w:rsidRPr="00E74FBC">
        <w:rPr>
          <w:rFonts w:ascii="Times New Roman" w:eastAsia="Times New Roman" w:hAnsi="Times New Roman" w:cs="Times New Roman"/>
        </w:rPr>
        <w:t xml:space="preserve"> in a sampling year was overlapping across taxa and years</w:t>
      </w:r>
      <w:r w:rsidR="00957CC6" w:rsidRPr="00E74FBC">
        <w:rPr>
          <w:rFonts w:ascii="Times New Roman" w:eastAsia="Times New Roman" w:hAnsi="Times New Roman" w:cs="Times New Roman"/>
        </w:rPr>
        <w:t xml:space="preserve"> with differences being driven by the inclusion of </w:t>
      </w:r>
      <w:r w:rsidR="007F4A84" w:rsidRPr="00E74FBC">
        <w:rPr>
          <w:rFonts w:ascii="Times New Roman" w:eastAsia="Times New Roman" w:hAnsi="Times New Roman" w:cs="Times New Roman"/>
        </w:rPr>
        <w:t xml:space="preserve">variably abundant prey items, e.g., </w:t>
      </w:r>
      <w:r w:rsidR="007F4A84" w:rsidRPr="00E74FBC">
        <w:rPr>
          <w:rFonts w:ascii="Times New Roman" w:eastAsia="Times New Roman" w:hAnsi="Times New Roman" w:cs="Times New Roman"/>
          <w:i/>
          <w:iCs/>
        </w:rPr>
        <w:t>Themisto</w:t>
      </w:r>
      <w:r w:rsidR="007F4A84" w:rsidRPr="00E74FBC">
        <w:rPr>
          <w:rFonts w:ascii="Times New Roman" w:eastAsia="Times New Roman" w:hAnsi="Times New Roman" w:cs="Times New Roman"/>
        </w:rPr>
        <w:t xml:space="preserve"> sp. by Arctic char in 2019</w:t>
      </w:r>
      <w:r w:rsidR="00864667" w:rsidRPr="00E74FBC">
        <w:rPr>
          <w:rFonts w:ascii="Times New Roman" w:eastAsia="Times New Roman" w:hAnsi="Times New Roman" w:cs="Times New Roman"/>
        </w:rPr>
        <w:t xml:space="preserve"> (Figure 2).</w:t>
      </w:r>
      <w:r w:rsidR="009B212F" w:rsidRPr="00E74FBC">
        <w:rPr>
          <w:rFonts w:ascii="Times New Roman" w:eastAsia="Times New Roman" w:hAnsi="Times New Roman" w:cs="Times New Roman"/>
        </w:rPr>
        <w:t xml:space="preserve"> I</w:t>
      </w:r>
      <w:r w:rsidR="000C136E" w:rsidRPr="00E74FBC">
        <w:rPr>
          <w:rFonts w:ascii="Times New Roman" w:eastAsia="Times New Roman" w:hAnsi="Times New Roman" w:cs="Times New Roman"/>
        </w:rPr>
        <w:t>SA revealed stronger associations between Arctic char and their prey than those by sculpins</w:t>
      </w:r>
      <w:r w:rsidR="00074445" w:rsidRPr="00E74FBC">
        <w:rPr>
          <w:rFonts w:ascii="Times New Roman" w:eastAsia="Times New Roman" w:hAnsi="Times New Roman" w:cs="Times New Roman"/>
        </w:rPr>
        <w:t xml:space="preserve">. Arctic char </w:t>
      </w:r>
      <w:r w:rsidR="00AA7A84" w:rsidRPr="00E74FBC">
        <w:rPr>
          <w:rFonts w:ascii="Times New Roman" w:eastAsia="Times New Roman" w:hAnsi="Times New Roman" w:cs="Times New Roman"/>
        </w:rPr>
        <w:t xml:space="preserve">possessed 6 significant species </w:t>
      </w:r>
      <w:r w:rsidR="006204C5" w:rsidRPr="00E74FBC">
        <w:rPr>
          <w:rFonts w:ascii="Times New Roman" w:eastAsia="Times New Roman" w:hAnsi="Times New Roman" w:cs="Times New Roman"/>
        </w:rPr>
        <w:t xml:space="preserve">(Arctic cod, Sand lance, Fish, </w:t>
      </w:r>
      <w:r w:rsidR="006204C5" w:rsidRPr="00E74FBC">
        <w:rPr>
          <w:rFonts w:ascii="Times New Roman" w:eastAsia="Times New Roman" w:hAnsi="Times New Roman" w:cs="Times New Roman"/>
          <w:i/>
          <w:iCs/>
        </w:rPr>
        <w:t xml:space="preserve">Onisimus </w:t>
      </w:r>
      <w:r w:rsidR="006204C5" w:rsidRPr="00E74FBC">
        <w:rPr>
          <w:rFonts w:ascii="Times New Roman" w:eastAsia="Times New Roman" w:hAnsi="Times New Roman" w:cs="Times New Roman"/>
        </w:rPr>
        <w:t xml:space="preserve">sp., </w:t>
      </w:r>
      <w:r w:rsidR="006204C5" w:rsidRPr="00E74FBC">
        <w:rPr>
          <w:rFonts w:ascii="Times New Roman" w:eastAsia="Times New Roman" w:hAnsi="Times New Roman" w:cs="Times New Roman"/>
          <w:i/>
          <w:iCs/>
        </w:rPr>
        <w:t>Themisto</w:t>
      </w:r>
      <w:r w:rsidR="006204C5" w:rsidRPr="00E74FBC">
        <w:rPr>
          <w:rFonts w:ascii="Times New Roman" w:eastAsia="Times New Roman" w:hAnsi="Times New Roman" w:cs="Times New Roman"/>
        </w:rPr>
        <w:t xml:space="preserve"> sp., and Copepods) whereas sculpins had just two (</w:t>
      </w:r>
      <w:r w:rsidR="008D7314" w:rsidRPr="00E74FBC">
        <w:rPr>
          <w:rFonts w:ascii="Times New Roman" w:eastAsia="Times New Roman" w:hAnsi="Times New Roman" w:cs="Times New Roman"/>
        </w:rPr>
        <w:t xml:space="preserve">Amphipods and Mysids) as well as an association with Digested materials (Table 2). </w:t>
      </w:r>
      <w:r w:rsidR="008131DB" w:rsidRPr="00E74FBC">
        <w:rPr>
          <w:rFonts w:ascii="Times New Roman" w:eastAsia="Times New Roman" w:hAnsi="Times New Roman" w:cs="Times New Roman"/>
        </w:rPr>
        <w:t xml:space="preserve">All groups (combination of predator taxa and year) were significantly different by </w:t>
      </w:r>
      <w:proofErr w:type="spellStart"/>
      <w:r w:rsidR="008131DB" w:rsidRPr="00E74FBC">
        <w:rPr>
          <w:rFonts w:ascii="Times New Roman" w:eastAsia="Times New Roman" w:hAnsi="Times New Roman" w:cs="Times New Roman"/>
        </w:rPr>
        <w:t>PerMANOVA</w:t>
      </w:r>
      <w:proofErr w:type="spellEnd"/>
      <w:r w:rsidR="008131DB" w:rsidRPr="00E74FBC">
        <w:rPr>
          <w:rFonts w:ascii="Times New Roman" w:eastAsia="Times New Roman" w:hAnsi="Times New Roman" w:cs="Times New Roman"/>
        </w:rPr>
        <w:t xml:space="preserve"> (</w:t>
      </w:r>
      <w:r w:rsidR="00656206" w:rsidRPr="00E74FBC">
        <w:rPr>
          <w:rFonts w:ascii="Times New Roman" w:eastAsia="Times New Roman" w:hAnsi="Times New Roman" w:cs="Times New Roman"/>
        </w:rPr>
        <w:t xml:space="preserve">p </w:t>
      </w:r>
      <w:r w:rsidR="007B302B" w:rsidRPr="00E74FBC">
        <w:rPr>
          <w:rFonts w:ascii="Times New Roman" w:eastAsia="Times New Roman" w:hAnsi="Times New Roman" w:cs="Times New Roman"/>
        </w:rPr>
        <w:t>= 0.0015 – 0.0310</w:t>
      </w:r>
      <w:r w:rsidR="008131DB" w:rsidRPr="00E74FBC">
        <w:rPr>
          <w:rFonts w:ascii="Times New Roman" w:eastAsia="Times New Roman" w:hAnsi="Times New Roman" w:cs="Times New Roman"/>
        </w:rPr>
        <w:t>)</w:t>
      </w:r>
      <w:r w:rsidR="004F64C0" w:rsidRPr="00E74FBC">
        <w:rPr>
          <w:rFonts w:ascii="Times New Roman" w:eastAsia="Times New Roman" w:hAnsi="Times New Roman" w:cs="Times New Roman"/>
        </w:rPr>
        <w:t xml:space="preserve"> with centroid distances ranging between 0.220 and </w:t>
      </w:r>
      <w:r w:rsidR="00051A9E" w:rsidRPr="00E74FBC">
        <w:rPr>
          <w:rFonts w:ascii="Times New Roman" w:eastAsia="Times New Roman" w:hAnsi="Times New Roman" w:cs="Times New Roman"/>
        </w:rPr>
        <w:t>0.664</w:t>
      </w:r>
      <w:r w:rsidR="005510F6" w:rsidRPr="00E74FBC">
        <w:rPr>
          <w:rFonts w:ascii="Times New Roman" w:eastAsia="Times New Roman" w:hAnsi="Times New Roman" w:cs="Times New Roman"/>
        </w:rPr>
        <w:t xml:space="preserve">. Typically, </w:t>
      </w:r>
      <w:r w:rsidR="005819EE" w:rsidRPr="00E74FBC">
        <w:rPr>
          <w:rFonts w:ascii="Times New Roman" w:eastAsia="Times New Roman" w:hAnsi="Times New Roman" w:cs="Times New Roman"/>
        </w:rPr>
        <w:t xml:space="preserve">centroid distances between the predator taxa within the same year were smaller (mean = </w:t>
      </w:r>
      <w:r w:rsidR="001E4B06" w:rsidRPr="00E74FBC">
        <w:rPr>
          <w:rFonts w:ascii="Times New Roman" w:eastAsia="Times New Roman" w:hAnsi="Times New Roman" w:cs="Times New Roman"/>
        </w:rPr>
        <w:t xml:space="preserve">0.364, range = 0.220 – 0.571) </w:t>
      </w:r>
      <w:r w:rsidR="003E23CF" w:rsidRPr="00E74FBC">
        <w:rPr>
          <w:rFonts w:ascii="Times New Roman" w:eastAsia="Times New Roman" w:hAnsi="Times New Roman" w:cs="Times New Roman"/>
        </w:rPr>
        <w:t xml:space="preserve">than for </w:t>
      </w:r>
      <w:r w:rsidR="00EA5062" w:rsidRPr="00E74FBC">
        <w:rPr>
          <w:rFonts w:ascii="Times New Roman" w:eastAsia="Times New Roman" w:hAnsi="Times New Roman" w:cs="Times New Roman"/>
        </w:rPr>
        <w:t xml:space="preserve">the same predator </w:t>
      </w:r>
      <w:r w:rsidR="0011070F" w:rsidRPr="00E74FBC">
        <w:rPr>
          <w:rFonts w:ascii="Times New Roman" w:eastAsia="Times New Roman" w:hAnsi="Times New Roman" w:cs="Times New Roman"/>
        </w:rPr>
        <w:t>taxa across years (mean = 0.456, range = 0.228 – 0.638</w:t>
      </w:r>
      <w:r w:rsidR="002F2C24" w:rsidRPr="00E74FBC">
        <w:rPr>
          <w:rFonts w:ascii="Times New Roman" w:eastAsia="Times New Roman" w:hAnsi="Times New Roman" w:cs="Times New Roman"/>
        </w:rPr>
        <w:t>; Figure 5</w:t>
      </w:r>
      <w:r w:rsidR="00757EF6">
        <w:rPr>
          <w:rFonts w:ascii="Times New Roman" w:eastAsia="Times New Roman" w:hAnsi="Times New Roman" w:cs="Times New Roman"/>
        </w:rPr>
        <w:t>a</w:t>
      </w:r>
      <w:r w:rsidR="002F2C24" w:rsidRPr="00E74FBC">
        <w:rPr>
          <w:rFonts w:ascii="Times New Roman" w:eastAsia="Times New Roman" w:hAnsi="Times New Roman" w:cs="Times New Roman"/>
        </w:rPr>
        <w:t>).</w:t>
      </w:r>
      <w:r w:rsidR="009A6776">
        <w:rPr>
          <w:rFonts w:ascii="Times New Roman" w:eastAsia="Times New Roman" w:hAnsi="Times New Roman" w:cs="Times New Roman"/>
        </w:rPr>
        <w:t xml:space="preserve"> Dispersion </w:t>
      </w:r>
      <w:r w:rsidR="00285BE7">
        <w:rPr>
          <w:rFonts w:ascii="Times New Roman" w:eastAsia="Times New Roman" w:hAnsi="Times New Roman" w:cs="Times New Roman"/>
        </w:rPr>
        <w:t xml:space="preserve">values for individuals ranged from 0 </w:t>
      </w:r>
      <w:r w:rsidR="00143362">
        <w:rPr>
          <w:rFonts w:ascii="Times New Roman" w:eastAsia="Times New Roman" w:hAnsi="Times New Roman" w:cs="Times New Roman"/>
        </w:rPr>
        <w:t>–</w:t>
      </w:r>
      <w:r w:rsidR="00285BE7">
        <w:rPr>
          <w:rFonts w:ascii="Times New Roman" w:eastAsia="Times New Roman" w:hAnsi="Times New Roman" w:cs="Times New Roman"/>
        </w:rPr>
        <w:t xml:space="preserve"> </w:t>
      </w:r>
      <w:r w:rsidR="00143362">
        <w:rPr>
          <w:rFonts w:ascii="Times New Roman" w:eastAsia="Times New Roman" w:hAnsi="Times New Roman" w:cs="Times New Roman"/>
        </w:rPr>
        <w:t>0.879 (</w:t>
      </w:r>
      <w:r w:rsidR="00562850">
        <w:rPr>
          <w:rFonts w:ascii="Times New Roman" w:eastAsia="Times New Roman" w:hAnsi="Times New Roman" w:cs="Times New Roman"/>
        </w:rPr>
        <w:t>a Sculpin from 2018) with groups showing variation</w:t>
      </w:r>
      <w:r w:rsidR="00757EF6">
        <w:rPr>
          <w:rFonts w:ascii="Times New Roman" w:eastAsia="Times New Roman" w:hAnsi="Times New Roman" w:cs="Times New Roman"/>
        </w:rPr>
        <w:t xml:space="preserve"> in their averages (Figure 5b)</w:t>
      </w:r>
      <w:r w:rsidR="00614D42">
        <w:rPr>
          <w:rFonts w:ascii="Times New Roman" w:eastAsia="Times New Roman" w:hAnsi="Times New Roman" w:cs="Times New Roman"/>
        </w:rPr>
        <w:t xml:space="preserve"> but no c</w:t>
      </w:r>
      <w:r w:rsidR="006D6232">
        <w:rPr>
          <w:rFonts w:ascii="Times New Roman" w:eastAsia="Times New Roman" w:hAnsi="Times New Roman" w:cs="Times New Roman"/>
        </w:rPr>
        <w:t>onsistent effect of predator taxa nor of year was observed</w:t>
      </w:r>
      <w:r w:rsidR="00757EF6">
        <w:rPr>
          <w:rFonts w:ascii="Times New Roman" w:eastAsia="Times New Roman" w:hAnsi="Times New Roman" w:cs="Times New Roman"/>
        </w:rPr>
        <w:t>.</w:t>
      </w:r>
    </w:p>
    <w:p w14:paraId="0C605FB2" w14:textId="6A4FE578" w:rsidR="2FFDA8C1" w:rsidRPr="00E74FBC" w:rsidRDefault="2FFDA8C1" w:rsidP="005E1247">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lastRenderedPageBreak/>
        <w:t>A total of 5</w:t>
      </w:r>
      <w:r w:rsidR="2C4879A8" w:rsidRPr="00E74FBC">
        <w:rPr>
          <w:rFonts w:ascii="Times New Roman" w:eastAsia="Times New Roman" w:hAnsi="Times New Roman" w:cs="Times New Roman"/>
        </w:rPr>
        <w:t>1</w:t>
      </w:r>
      <w:r w:rsidRPr="00E74FBC">
        <w:rPr>
          <w:rFonts w:ascii="Times New Roman" w:eastAsia="Times New Roman" w:hAnsi="Times New Roman" w:cs="Times New Roman"/>
        </w:rPr>
        <w:t xml:space="preserve"> char and 75 </w:t>
      </w:r>
      <w:proofErr w:type="gramStart"/>
      <w:r w:rsidRPr="00E74FBC">
        <w:rPr>
          <w:rFonts w:ascii="Times New Roman" w:eastAsia="Times New Roman" w:hAnsi="Times New Roman" w:cs="Times New Roman"/>
        </w:rPr>
        <w:t>sculpin</w:t>
      </w:r>
      <w:proofErr w:type="gramEnd"/>
      <w:r w:rsidRPr="00E74FBC">
        <w:rPr>
          <w:rFonts w:ascii="Times New Roman" w:eastAsia="Times New Roman" w:hAnsi="Times New Roman" w:cs="Times New Roman"/>
        </w:rPr>
        <w:t xml:space="preserve"> </w:t>
      </w:r>
      <w:r w:rsidR="37C3C368" w:rsidRPr="00E74FBC">
        <w:rPr>
          <w:rFonts w:ascii="Times New Roman" w:eastAsia="Times New Roman" w:hAnsi="Times New Roman" w:cs="Times New Roman"/>
        </w:rPr>
        <w:t xml:space="preserve">from 2018–2019 </w:t>
      </w:r>
      <w:r w:rsidRPr="00E74FBC">
        <w:rPr>
          <w:rFonts w:ascii="Times New Roman" w:eastAsia="Times New Roman" w:hAnsi="Times New Roman" w:cs="Times New Roman"/>
        </w:rPr>
        <w:t xml:space="preserve">were available for </w:t>
      </w:r>
      <w:r w:rsidR="67C7DC84" w:rsidRPr="00E74FBC">
        <w:rPr>
          <w:rFonts w:ascii="Times New Roman" w:eastAsia="Times New Roman" w:hAnsi="Times New Roman" w:cs="Times New Roman"/>
        </w:rPr>
        <w:t>analysis</w:t>
      </w:r>
      <w:r w:rsidRPr="00E74FBC">
        <w:rPr>
          <w:rFonts w:ascii="Times New Roman" w:eastAsia="Times New Roman" w:hAnsi="Times New Roman" w:cs="Times New Roman"/>
        </w:rPr>
        <w:t xml:space="preserve"> of feeding intensity</w:t>
      </w:r>
      <w:r w:rsidR="15923E4E" w:rsidRPr="00E74FBC">
        <w:rPr>
          <w:rFonts w:ascii="Times New Roman" w:eastAsia="Times New Roman" w:hAnsi="Times New Roman" w:cs="Times New Roman"/>
        </w:rPr>
        <w:t>.</w:t>
      </w:r>
      <w:r w:rsidR="6B20C156" w:rsidRPr="00E74FBC">
        <w:rPr>
          <w:rFonts w:ascii="Times New Roman" w:eastAsia="Times New Roman" w:hAnsi="Times New Roman" w:cs="Times New Roman"/>
        </w:rPr>
        <w:t xml:space="preserve"> </w:t>
      </w:r>
      <w:r w:rsidR="54F7AF0F" w:rsidRPr="00E74FBC">
        <w:rPr>
          <w:rFonts w:ascii="Times New Roman" w:eastAsia="Times New Roman" w:hAnsi="Times New Roman" w:cs="Times New Roman"/>
        </w:rPr>
        <w:t>The initial GLM examining factors related to whether a fish consumed prey or had an empty stomach only retained the species variable</w:t>
      </w:r>
      <w:r w:rsidR="2E828E79" w:rsidRPr="00E74FBC">
        <w:rPr>
          <w:rFonts w:ascii="Times New Roman" w:eastAsia="Times New Roman" w:hAnsi="Times New Roman" w:cs="Times New Roman"/>
        </w:rPr>
        <w:t xml:space="preserve"> (</w:t>
      </w:r>
      <w:commentRangeStart w:id="14"/>
      <w:r w:rsidR="2E828E79" w:rsidRPr="00E74FBC">
        <w:rPr>
          <w:rFonts w:ascii="Times New Roman" w:eastAsia="Times New Roman" w:hAnsi="Times New Roman" w:cs="Times New Roman"/>
        </w:rPr>
        <w:t>Table xx</w:t>
      </w:r>
      <w:commentRangeEnd w:id="14"/>
      <w:r w:rsidR="00AC2197">
        <w:rPr>
          <w:rStyle w:val="CommentReference"/>
        </w:rPr>
        <w:commentReference w:id="14"/>
      </w:r>
      <w:r w:rsidR="2E828E79" w:rsidRPr="00E74FBC">
        <w:rPr>
          <w:rFonts w:ascii="Times New Roman" w:eastAsia="Times New Roman" w:hAnsi="Times New Roman" w:cs="Times New Roman"/>
        </w:rPr>
        <w:t>)</w:t>
      </w:r>
      <w:r w:rsidR="54F7AF0F" w:rsidRPr="00E74FBC">
        <w:rPr>
          <w:rFonts w:ascii="Times New Roman" w:eastAsia="Times New Roman" w:hAnsi="Times New Roman" w:cs="Times New Roman"/>
        </w:rPr>
        <w:t>.</w:t>
      </w:r>
      <w:r w:rsidR="43B0693B" w:rsidRPr="00E74FBC">
        <w:rPr>
          <w:rFonts w:ascii="Times New Roman" w:eastAsia="Times New Roman" w:hAnsi="Times New Roman" w:cs="Times New Roman"/>
        </w:rPr>
        <w:t xml:space="preserve"> Eleven sculpin (14.67%) had empty stomachs, while only a single char (1.96%) was found with an empty stomach. </w:t>
      </w:r>
      <w:r w:rsidR="6FCF702D" w:rsidRPr="00E74FBC">
        <w:rPr>
          <w:rFonts w:ascii="Times New Roman" w:eastAsia="Times New Roman" w:hAnsi="Times New Roman" w:cs="Times New Roman"/>
        </w:rPr>
        <w:t xml:space="preserve">The second model investigating factors relating to feeding intensity retained the species and year variables (Table xx). </w:t>
      </w:r>
      <w:r w:rsidR="7C1DB19F" w:rsidRPr="00E74FBC">
        <w:rPr>
          <w:rFonts w:ascii="Times New Roman" w:eastAsia="Times New Roman" w:hAnsi="Times New Roman" w:cs="Times New Roman"/>
        </w:rPr>
        <w:t>In general, s</w:t>
      </w:r>
      <w:r w:rsidR="6B20C156" w:rsidRPr="00E74FBC">
        <w:rPr>
          <w:rFonts w:ascii="Times New Roman" w:eastAsia="Times New Roman" w:hAnsi="Times New Roman" w:cs="Times New Roman"/>
        </w:rPr>
        <w:t>culpin (mean = 2.88%</w:t>
      </w:r>
      <w:r w:rsidR="286FE285" w:rsidRPr="00E74FBC">
        <w:rPr>
          <w:rFonts w:ascii="Times New Roman" w:eastAsia="Times New Roman" w:hAnsi="Times New Roman" w:cs="Times New Roman"/>
        </w:rPr>
        <w:t>; max = 10.5%</w:t>
      </w:r>
      <w:r w:rsidR="6B20C156" w:rsidRPr="00E74FBC">
        <w:rPr>
          <w:rFonts w:ascii="Times New Roman" w:eastAsia="Times New Roman" w:hAnsi="Times New Roman" w:cs="Times New Roman"/>
        </w:rPr>
        <w:t xml:space="preserve">) fed more intensely than char </w:t>
      </w:r>
      <w:r w:rsidR="18F4DAB8" w:rsidRPr="00E74FBC">
        <w:rPr>
          <w:rFonts w:ascii="Times New Roman" w:eastAsia="Times New Roman" w:hAnsi="Times New Roman" w:cs="Times New Roman"/>
        </w:rPr>
        <w:t>(mean = 1.</w:t>
      </w:r>
      <w:r w:rsidR="6E968F42" w:rsidRPr="00E74FBC">
        <w:rPr>
          <w:rFonts w:ascii="Times New Roman" w:eastAsia="Times New Roman" w:hAnsi="Times New Roman" w:cs="Times New Roman"/>
        </w:rPr>
        <w:t>92</w:t>
      </w:r>
      <w:r w:rsidR="18F4DAB8" w:rsidRPr="00E74FBC">
        <w:rPr>
          <w:rFonts w:ascii="Times New Roman" w:eastAsia="Times New Roman" w:hAnsi="Times New Roman" w:cs="Times New Roman"/>
        </w:rPr>
        <w:t>%; max = 4.63%)</w:t>
      </w:r>
      <w:r w:rsidR="1F835E36" w:rsidRPr="00E74FBC">
        <w:rPr>
          <w:rFonts w:ascii="Times New Roman" w:eastAsia="Times New Roman" w:hAnsi="Times New Roman" w:cs="Times New Roman"/>
        </w:rPr>
        <w:t xml:space="preserve">. </w:t>
      </w:r>
      <w:r w:rsidR="375455AF" w:rsidRPr="00E74FBC">
        <w:rPr>
          <w:rFonts w:ascii="Times New Roman" w:eastAsia="Times New Roman" w:hAnsi="Times New Roman" w:cs="Times New Roman"/>
        </w:rPr>
        <w:t>Both predators fed more intensely in 2019</w:t>
      </w:r>
      <w:r w:rsidR="0D89FC47" w:rsidRPr="00E74FBC">
        <w:rPr>
          <w:rFonts w:ascii="Times New Roman" w:eastAsia="Times New Roman" w:hAnsi="Times New Roman" w:cs="Times New Roman"/>
        </w:rPr>
        <w:t xml:space="preserve"> (</w:t>
      </w:r>
      <w:proofErr w:type="spellStart"/>
      <w:r w:rsidR="0D89FC47" w:rsidRPr="00E74FBC">
        <w:rPr>
          <w:rFonts w:ascii="Times New Roman" w:eastAsia="Times New Roman" w:hAnsi="Times New Roman" w:cs="Times New Roman"/>
        </w:rPr>
        <w:t>mean</w:t>
      </w:r>
      <w:r w:rsidR="0D89FC47" w:rsidRPr="00E74FBC">
        <w:rPr>
          <w:rFonts w:ascii="Times New Roman" w:eastAsia="Times New Roman" w:hAnsi="Times New Roman" w:cs="Times New Roman"/>
          <w:vertAlign w:val="subscript"/>
        </w:rPr>
        <w:t>sculpin</w:t>
      </w:r>
      <w:proofErr w:type="spellEnd"/>
      <w:r w:rsidR="0D89FC47" w:rsidRPr="00E74FBC">
        <w:rPr>
          <w:rFonts w:ascii="Times New Roman" w:eastAsia="Times New Roman" w:hAnsi="Times New Roman" w:cs="Times New Roman"/>
        </w:rPr>
        <w:t xml:space="preserve"> = 3.19%; </w:t>
      </w:r>
      <w:proofErr w:type="spellStart"/>
      <w:r w:rsidR="0D89FC47" w:rsidRPr="00E74FBC">
        <w:rPr>
          <w:rFonts w:ascii="Times New Roman" w:eastAsia="Times New Roman" w:hAnsi="Times New Roman" w:cs="Times New Roman"/>
        </w:rPr>
        <w:t>mean</w:t>
      </w:r>
      <w:r w:rsidR="0D89FC47" w:rsidRPr="00E74FBC">
        <w:rPr>
          <w:rFonts w:ascii="Times New Roman" w:eastAsia="Times New Roman" w:hAnsi="Times New Roman" w:cs="Times New Roman"/>
          <w:vertAlign w:val="subscript"/>
        </w:rPr>
        <w:t>char</w:t>
      </w:r>
      <w:proofErr w:type="spellEnd"/>
      <w:r w:rsidR="0D89FC47" w:rsidRPr="00E74FBC">
        <w:rPr>
          <w:rFonts w:ascii="Times New Roman" w:eastAsia="Times New Roman" w:hAnsi="Times New Roman" w:cs="Times New Roman"/>
        </w:rPr>
        <w:t xml:space="preserve"> = 2.42%)</w:t>
      </w:r>
      <w:r w:rsidR="7ED5D0CE" w:rsidRPr="00E74FBC">
        <w:rPr>
          <w:rFonts w:ascii="Times New Roman" w:eastAsia="Times New Roman" w:hAnsi="Times New Roman" w:cs="Times New Roman"/>
        </w:rPr>
        <w:t xml:space="preserve"> than in 2018 (</w:t>
      </w:r>
      <w:proofErr w:type="spellStart"/>
      <w:r w:rsidR="7ED5D0CE" w:rsidRPr="00E74FBC">
        <w:rPr>
          <w:rFonts w:ascii="Times New Roman" w:eastAsia="Times New Roman" w:hAnsi="Times New Roman" w:cs="Times New Roman"/>
        </w:rPr>
        <w:t>mean</w:t>
      </w:r>
      <w:r w:rsidR="7ED5D0CE" w:rsidRPr="00E74FBC">
        <w:rPr>
          <w:rFonts w:ascii="Times New Roman" w:eastAsia="Times New Roman" w:hAnsi="Times New Roman" w:cs="Times New Roman"/>
          <w:vertAlign w:val="subscript"/>
        </w:rPr>
        <w:t>sculpin</w:t>
      </w:r>
      <w:proofErr w:type="spellEnd"/>
      <w:r w:rsidR="7ED5D0CE" w:rsidRPr="00E74FBC">
        <w:rPr>
          <w:rFonts w:ascii="Times New Roman" w:eastAsia="Times New Roman" w:hAnsi="Times New Roman" w:cs="Times New Roman"/>
        </w:rPr>
        <w:t xml:space="preserve"> = 2.79%; </w:t>
      </w:r>
      <w:proofErr w:type="spellStart"/>
      <w:r w:rsidR="7ED5D0CE" w:rsidRPr="00E74FBC">
        <w:rPr>
          <w:rFonts w:ascii="Times New Roman" w:eastAsia="Times New Roman" w:hAnsi="Times New Roman" w:cs="Times New Roman"/>
        </w:rPr>
        <w:t>mean</w:t>
      </w:r>
      <w:r w:rsidR="7ED5D0CE" w:rsidRPr="00E74FBC">
        <w:rPr>
          <w:rFonts w:ascii="Times New Roman" w:eastAsia="Times New Roman" w:hAnsi="Times New Roman" w:cs="Times New Roman"/>
          <w:vertAlign w:val="subscript"/>
        </w:rPr>
        <w:t>char</w:t>
      </w:r>
      <w:proofErr w:type="spellEnd"/>
      <w:r w:rsidR="7ED5D0CE" w:rsidRPr="00E74FBC">
        <w:rPr>
          <w:rFonts w:ascii="Times New Roman" w:eastAsia="Times New Roman" w:hAnsi="Times New Roman" w:cs="Times New Roman"/>
        </w:rPr>
        <w:t xml:space="preserve"> = 1.16%).</w:t>
      </w:r>
    </w:p>
    <w:p w14:paraId="4F42AED3" w14:textId="4462BE4D" w:rsidR="7A44D51A" w:rsidRPr="00E74FBC" w:rsidRDefault="7A44D51A" w:rsidP="007A33B3">
      <w:pPr>
        <w:spacing w:after="0" w:line="480" w:lineRule="auto"/>
        <w:rPr>
          <w:rFonts w:ascii="Times New Roman" w:eastAsia="Times New Roman" w:hAnsi="Times New Roman" w:cs="Times New Roman"/>
        </w:rPr>
      </w:pPr>
    </w:p>
    <w:p w14:paraId="5190DF19" w14:textId="5889E935" w:rsidR="0D40CEC3" w:rsidRPr="00E74FBC" w:rsidRDefault="0D40CEC3" w:rsidP="007A33B3">
      <w:pPr>
        <w:pStyle w:val="Heading1"/>
        <w:spacing w:after="0"/>
      </w:pPr>
      <w:r w:rsidRPr="00E74FBC">
        <w:t>Discussion</w:t>
      </w:r>
    </w:p>
    <w:p w14:paraId="7351CB22" w14:textId="6DE55051" w:rsidR="007912B6" w:rsidRDefault="2199FF39" w:rsidP="007912B6">
      <w:pPr>
        <w:spacing w:after="0" w:line="480" w:lineRule="auto"/>
        <w:ind w:firstLine="360"/>
        <w:rPr>
          <w:rFonts w:ascii="Times New Roman" w:eastAsia="Times New Roman" w:hAnsi="Times New Roman" w:cs="Times New Roman"/>
        </w:rPr>
      </w:pPr>
      <w:r w:rsidRPr="00E74FBC">
        <w:rPr>
          <w:rFonts w:ascii="Times New Roman" w:eastAsia="Times New Roman" w:hAnsi="Times New Roman" w:cs="Times New Roman"/>
        </w:rPr>
        <w:t>Both sculpin and char exploited the brief prey pulse, with few individuals exhibiting empty stomachs, and many feeding</w:t>
      </w:r>
      <w:r w:rsidR="2A39C976" w:rsidRPr="00E74FBC">
        <w:rPr>
          <w:rFonts w:ascii="Times New Roman" w:eastAsia="Times New Roman" w:hAnsi="Times New Roman" w:cs="Times New Roman"/>
        </w:rPr>
        <w:t xml:space="preserve"> intensely. </w:t>
      </w:r>
      <w:r w:rsidR="168565AE" w:rsidRPr="00E74FBC">
        <w:rPr>
          <w:rFonts w:ascii="Times New Roman" w:eastAsia="Times New Roman" w:hAnsi="Times New Roman" w:cs="Times New Roman"/>
        </w:rPr>
        <w:t>The percentage of empty stomachs (char = 1.96%; sculpin = 14.67%)</w:t>
      </w:r>
      <w:r w:rsidR="5B0CAF21" w:rsidRPr="00E74FBC">
        <w:rPr>
          <w:rFonts w:ascii="Times New Roman" w:eastAsia="Times New Roman" w:hAnsi="Times New Roman" w:cs="Times New Roman"/>
        </w:rPr>
        <w:t xml:space="preserve"> was lower than the average</w:t>
      </w:r>
      <w:r w:rsidR="4D141A5F" w:rsidRPr="00E74FBC">
        <w:rPr>
          <w:rFonts w:ascii="Times New Roman" w:eastAsia="Times New Roman" w:hAnsi="Times New Roman" w:cs="Times New Roman"/>
        </w:rPr>
        <w:t xml:space="preserve"> for fishes analyzed worldwide (16.2%), but was within the range of other fish </w:t>
      </w:r>
      <w:r w:rsidR="6436131B" w:rsidRPr="00E74FBC">
        <w:rPr>
          <w:rFonts w:ascii="Times New Roman" w:eastAsia="Times New Roman" w:hAnsi="Times New Roman" w:cs="Times New Roman"/>
        </w:rPr>
        <w:t>populations, particularly in North America (Arrington et al. 2002).</w:t>
      </w:r>
      <w:r w:rsidR="00081F66">
        <w:rPr>
          <w:rFonts w:ascii="Times New Roman" w:eastAsia="Times New Roman" w:hAnsi="Times New Roman" w:cs="Times New Roman"/>
        </w:rPr>
        <w:t xml:space="preserve"> </w:t>
      </w:r>
      <w:r w:rsidR="004D36D1">
        <w:rPr>
          <w:rFonts w:ascii="Times New Roman" w:eastAsia="Times New Roman" w:hAnsi="Times New Roman" w:cs="Times New Roman"/>
        </w:rPr>
        <w:t xml:space="preserve">Levels of consumption were </w:t>
      </w:r>
      <w:r w:rsidR="00407EA2">
        <w:rPr>
          <w:rFonts w:ascii="Times New Roman" w:eastAsia="Times New Roman" w:hAnsi="Times New Roman" w:cs="Times New Roman"/>
        </w:rPr>
        <w:t>high</w:t>
      </w:r>
      <w:r w:rsidR="00D71C22">
        <w:rPr>
          <w:rFonts w:ascii="Times New Roman" w:eastAsia="Times New Roman" w:hAnsi="Times New Roman" w:cs="Times New Roman"/>
        </w:rPr>
        <w:t xml:space="preserve"> on average</w:t>
      </w:r>
      <w:r w:rsidR="006906C5">
        <w:rPr>
          <w:rFonts w:ascii="Times New Roman" w:eastAsia="Times New Roman" w:hAnsi="Times New Roman" w:cs="Times New Roman"/>
        </w:rPr>
        <w:t xml:space="preserve"> for both </w:t>
      </w:r>
      <w:r w:rsidR="00695E48">
        <w:rPr>
          <w:rFonts w:ascii="Times New Roman" w:eastAsia="Times New Roman" w:hAnsi="Times New Roman" w:cs="Times New Roman"/>
        </w:rPr>
        <w:t>Arctic char (</w:t>
      </w:r>
      <w:r w:rsidR="00F23501">
        <w:rPr>
          <w:rFonts w:ascii="Times New Roman" w:eastAsia="Times New Roman" w:hAnsi="Times New Roman" w:cs="Times New Roman"/>
        </w:rPr>
        <w:t>1.</w:t>
      </w:r>
      <w:r w:rsidR="0093627D">
        <w:rPr>
          <w:rFonts w:ascii="Times New Roman" w:eastAsia="Times New Roman" w:hAnsi="Times New Roman" w:cs="Times New Roman"/>
        </w:rPr>
        <w:t>92</w:t>
      </w:r>
      <w:r w:rsidR="00F23501">
        <w:rPr>
          <w:rFonts w:ascii="Times New Roman" w:eastAsia="Times New Roman" w:hAnsi="Times New Roman" w:cs="Times New Roman"/>
        </w:rPr>
        <w:t xml:space="preserve">% ± 0.19%) and </w:t>
      </w:r>
      <w:r w:rsidR="00887371">
        <w:rPr>
          <w:rFonts w:ascii="Times New Roman" w:eastAsia="Times New Roman" w:hAnsi="Times New Roman" w:cs="Times New Roman"/>
        </w:rPr>
        <w:t>sculpins (2.88% ± 0.33%)</w:t>
      </w:r>
      <w:r w:rsidR="00CF06AE">
        <w:rPr>
          <w:rFonts w:ascii="Times New Roman" w:eastAsia="Times New Roman" w:hAnsi="Times New Roman" w:cs="Times New Roman"/>
        </w:rPr>
        <w:t xml:space="preserve"> with individuals </w:t>
      </w:r>
      <w:r w:rsidR="00D71C22">
        <w:rPr>
          <w:rFonts w:ascii="Times New Roman" w:eastAsia="Times New Roman" w:hAnsi="Times New Roman" w:cs="Times New Roman"/>
        </w:rPr>
        <w:t>reaching 4.63% for Arctic char and 10.50%</w:t>
      </w:r>
      <w:r w:rsidR="2328A07E" w:rsidRPr="00E74FBC">
        <w:rPr>
          <w:rFonts w:ascii="Times New Roman" w:eastAsia="Times New Roman" w:hAnsi="Times New Roman" w:cs="Times New Roman"/>
        </w:rPr>
        <w:t xml:space="preserve"> </w:t>
      </w:r>
      <w:r w:rsidR="00AF4806">
        <w:rPr>
          <w:rFonts w:ascii="Times New Roman" w:eastAsia="Times New Roman" w:hAnsi="Times New Roman" w:cs="Times New Roman"/>
        </w:rPr>
        <w:t xml:space="preserve">for sculpins. Previously, definitions of </w:t>
      </w:r>
      <w:r w:rsidR="00D149F6">
        <w:rPr>
          <w:rFonts w:ascii="Times New Roman" w:eastAsia="Times New Roman" w:hAnsi="Times New Roman" w:cs="Times New Roman"/>
        </w:rPr>
        <w:t xml:space="preserve">binge-feeding have been made for fishes based on their capacity for </w:t>
      </w:r>
      <w:r w:rsidR="00743FB0">
        <w:rPr>
          <w:rFonts w:ascii="Times New Roman" w:eastAsia="Times New Roman" w:hAnsi="Times New Roman" w:cs="Times New Roman"/>
        </w:rPr>
        <w:t xml:space="preserve">digestion and </w:t>
      </w:r>
      <w:r w:rsidR="00B903C3">
        <w:rPr>
          <w:rFonts w:ascii="Times New Roman" w:eastAsia="Times New Roman" w:hAnsi="Times New Roman" w:cs="Times New Roman"/>
        </w:rPr>
        <w:t>assimilation based on detailed bioenergetics models</w:t>
      </w:r>
      <w:r w:rsidR="001759DF">
        <w:rPr>
          <w:rFonts w:ascii="Times New Roman" w:eastAsia="Times New Roman" w:hAnsi="Times New Roman" w:cs="Times New Roman"/>
        </w:rPr>
        <w:t xml:space="preserve"> </w:t>
      </w:r>
      <w:r w:rsidR="001759DF">
        <w:rPr>
          <w:rFonts w:ascii="Times New Roman" w:eastAsia="Times New Roman" w:hAnsi="Times New Roman" w:cs="Times New Roman"/>
        </w:rPr>
        <w:fldChar w:fldCharType="begin"/>
      </w:r>
      <w:r w:rsidR="001759DF">
        <w:rPr>
          <w:rFonts w:ascii="Times New Roman" w:eastAsia="Times New Roman" w:hAnsi="Times New Roman" w:cs="Times New Roman"/>
        </w:rPr>
        <w:instrText xml:space="preserve"> ADDIN ZOTERO_ITEM CSL_CITATION {"citationID":"A34GqsQo","properties":{"formattedCitation":"(Hanson et al. 1997; Furey et al. 2016)","plainCitation":"(Hanson et al. 1997; Furey et al. 2016)","noteIndex":0},"citationItems":[{"id":1632,"uris":["http://zotero.org/users/6698532/items/2E22ADCN"],"itemData":{"id":1632,"type":"report","event-place":"Madison, WI","note":"container-title: University of Wisconsin-Madison Center for Limnology and and University of Wisconsin, Sea Grant Institute.","number":"WISCU-T-97-001","publisher-place":"Madison, WI","title":"Fish Bioenergetics 3.0","author":[{"family":"Hanson","given":"P"},{"family":"Johnson","given":"T B"},{"family":"Schindler","given":"D E"},{"family":"Kitchell","given":"J F"}],"issued":{"date-parts":[["1997"]]}}},{"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1759DF">
        <w:rPr>
          <w:rFonts w:ascii="Times New Roman" w:eastAsia="Times New Roman" w:hAnsi="Times New Roman" w:cs="Times New Roman"/>
        </w:rPr>
        <w:fldChar w:fldCharType="separate"/>
      </w:r>
      <w:r w:rsidR="001759DF" w:rsidRPr="001759DF">
        <w:rPr>
          <w:rFonts w:ascii="Times New Roman" w:hAnsi="Times New Roman" w:cs="Times New Roman"/>
        </w:rPr>
        <w:t>(Hanson et al. 1997; Furey et al. 2016)</w:t>
      </w:r>
      <w:r w:rsidR="001759DF">
        <w:rPr>
          <w:rFonts w:ascii="Times New Roman" w:eastAsia="Times New Roman" w:hAnsi="Times New Roman" w:cs="Times New Roman"/>
        </w:rPr>
        <w:fldChar w:fldCharType="end"/>
      </w:r>
      <w:r w:rsidR="0093627D">
        <w:rPr>
          <w:rFonts w:ascii="Times New Roman" w:eastAsia="Times New Roman" w:hAnsi="Times New Roman" w:cs="Times New Roman"/>
        </w:rPr>
        <w:t>.</w:t>
      </w:r>
      <w:r w:rsidR="00411C72">
        <w:rPr>
          <w:rFonts w:ascii="Times New Roman" w:eastAsia="Times New Roman" w:hAnsi="Times New Roman" w:cs="Times New Roman"/>
        </w:rPr>
        <w:t xml:space="preserve"> </w:t>
      </w:r>
      <w:r w:rsidR="007A7DBF">
        <w:rPr>
          <w:rFonts w:ascii="Times New Roman" w:eastAsia="Times New Roman" w:hAnsi="Times New Roman" w:cs="Times New Roman"/>
        </w:rPr>
        <w:t xml:space="preserve">Unfortunately, neither Arctic char nor </w:t>
      </w:r>
      <w:r w:rsidR="00733024">
        <w:rPr>
          <w:rFonts w:ascii="Times New Roman" w:eastAsia="Times New Roman" w:hAnsi="Times New Roman" w:cs="Times New Roman"/>
        </w:rPr>
        <w:t xml:space="preserve">for any </w:t>
      </w:r>
      <w:r w:rsidR="00733024">
        <w:rPr>
          <w:rFonts w:ascii="Times New Roman" w:eastAsia="Times New Roman" w:hAnsi="Times New Roman" w:cs="Times New Roman"/>
          <w:i/>
          <w:iCs/>
        </w:rPr>
        <w:t xml:space="preserve">Myoxocephalus </w:t>
      </w:r>
      <w:r w:rsidR="00733024">
        <w:rPr>
          <w:rFonts w:ascii="Times New Roman" w:eastAsia="Times New Roman" w:hAnsi="Times New Roman" w:cs="Times New Roman"/>
        </w:rPr>
        <w:t>s</w:t>
      </w:r>
      <w:r w:rsidR="00B15459">
        <w:rPr>
          <w:rFonts w:ascii="Times New Roman" w:eastAsia="Times New Roman" w:hAnsi="Times New Roman" w:cs="Times New Roman"/>
        </w:rPr>
        <w:t>culpins</w:t>
      </w:r>
      <w:r w:rsidR="005A7071">
        <w:rPr>
          <w:rFonts w:ascii="Times New Roman" w:eastAsia="Times New Roman" w:hAnsi="Times New Roman" w:cs="Times New Roman"/>
        </w:rPr>
        <w:t xml:space="preserve"> do bioenergetics models exist to be able to specifically define </w:t>
      </w:r>
      <w:r w:rsidR="00E170CB">
        <w:rPr>
          <w:rFonts w:ascii="Times New Roman" w:eastAsia="Times New Roman" w:hAnsi="Times New Roman" w:cs="Times New Roman"/>
        </w:rPr>
        <w:t>binge feeding</w:t>
      </w:r>
      <w:r w:rsidR="003502CA">
        <w:rPr>
          <w:rFonts w:ascii="Times New Roman" w:eastAsia="Times New Roman" w:hAnsi="Times New Roman" w:cs="Times New Roman"/>
        </w:rPr>
        <w:t xml:space="preserve">. Therefore, our best comparison </w:t>
      </w:r>
      <w:r w:rsidR="00260697">
        <w:rPr>
          <w:rFonts w:ascii="Times New Roman" w:eastAsia="Times New Roman" w:hAnsi="Times New Roman" w:cs="Times New Roman"/>
        </w:rPr>
        <w:t xml:space="preserve">is using close relatives for which bioenergetics models </w:t>
      </w:r>
      <w:proofErr w:type="gramStart"/>
      <w:r w:rsidR="00260697">
        <w:rPr>
          <w:rFonts w:ascii="Times New Roman" w:eastAsia="Times New Roman" w:hAnsi="Times New Roman" w:cs="Times New Roman"/>
        </w:rPr>
        <w:t>exist:</w:t>
      </w:r>
      <w:proofErr w:type="gramEnd"/>
      <w:r w:rsidR="00260697">
        <w:rPr>
          <w:rFonts w:ascii="Times New Roman" w:eastAsia="Times New Roman" w:hAnsi="Times New Roman" w:cs="Times New Roman"/>
        </w:rPr>
        <w:t xml:space="preserve"> </w:t>
      </w:r>
      <w:r w:rsidR="00D54D6C">
        <w:rPr>
          <w:rFonts w:ascii="Times New Roman" w:eastAsia="Times New Roman" w:hAnsi="Times New Roman" w:cs="Times New Roman"/>
        </w:rPr>
        <w:t>B</w:t>
      </w:r>
      <w:r w:rsidR="00E15B01">
        <w:rPr>
          <w:rFonts w:ascii="Times New Roman" w:eastAsia="Times New Roman" w:hAnsi="Times New Roman" w:cs="Times New Roman"/>
        </w:rPr>
        <w:t>ull trout (</w:t>
      </w:r>
      <w:r w:rsidR="00E15B01">
        <w:rPr>
          <w:rFonts w:ascii="Times New Roman" w:eastAsia="Times New Roman" w:hAnsi="Times New Roman" w:cs="Times New Roman"/>
          <w:i/>
          <w:iCs/>
        </w:rPr>
        <w:t xml:space="preserve">Salvelinus </w:t>
      </w:r>
      <w:proofErr w:type="spellStart"/>
      <w:r w:rsidR="00D54D6C">
        <w:rPr>
          <w:rFonts w:ascii="Times New Roman" w:eastAsia="Times New Roman" w:hAnsi="Times New Roman" w:cs="Times New Roman"/>
          <w:i/>
          <w:iCs/>
        </w:rPr>
        <w:t>confluentus</w:t>
      </w:r>
      <w:proofErr w:type="spellEnd"/>
      <w:r w:rsidR="00D54D6C">
        <w:rPr>
          <w:rFonts w:ascii="Times New Roman" w:eastAsia="Times New Roman" w:hAnsi="Times New Roman" w:cs="Times New Roman"/>
        </w:rPr>
        <w:t>) and Prickly sculpin</w:t>
      </w:r>
      <w:r w:rsidR="00B903C3">
        <w:rPr>
          <w:rFonts w:ascii="Times New Roman" w:eastAsia="Times New Roman" w:hAnsi="Times New Roman" w:cs="Times New Roman"/>
        </w:rPr>
        <w:t xml:space="preserve"> </w:t>
      </w:r>
      <w:r w:rsidR="0044006F">
        <w:rPr>
          <w:rFonts w:ascii="Times New Roman" w:eastAsia="Times New Roman" w:hAnsi="Times New Roman" w:cs="Times New Roman"/>
        </w:rPr>
        <w:t>(</w:t>
      </w:r>
      <w:r w:rsidR="0044006F">
        <w:rPr>
          <w:rFonts w:ascii="Times New Roman" w:eastAsia="Times New Roman" w:hAnsi="Times New Roman" w:cs="Times New Roman"/>
          <w:i/>
          <w:iCs/>
        </w:rPr>
        <w:t>Cottus asper</w:t>
      </w:r>
      <w:r w:rsidR="0044006F">
        <w:rPr>
          <w:rFonts w:ascii="Times New Roman" w:eastAsia="Times New Roman" w:hAnsi="Times New Roman" w:cs="Times New Roman"/>
        </w:rPr>
        <w:t>).</w:t>
      </w:r>
      <w:r w:rsidR="00EF776B">
        <w:rPr>
          <w:rFonts w:ascii="Times New Roman" w:eastAsia="Times New Roman" w:hAnsi="Times New Roman" w:cs="Times New Roman"/>
        </w:rPr>
        <w:t xml:space="preserve"> </w:t>
      </w:r>
      <w:r w:rsidR="00B53BCF">
        <w:rPr>
          <w:rFonts w:ascii="Times New Roman" w:eastAsia="Times New Roman" w:hAnsi="Times New Roman" w:cs="Times New Roman"/>
        </w:rPr>
        <w:t>Using</w:t>
      </w:r>
      <w:r w:rsidR="00037CDA">
        <w:rPr>
          <w:rFonts w:ascii="Times New Roman" w:eastAsia="Times New Roman" w:hAnsi="Times New Roman" w:cs="Times New Roman"/>
        </w:rPr>
        <w:t xml:space="preserve"> methods </w:t>
      </w:r>
      <w:r w:rsidR="00771BF9">
        <w:rPr>
          <w:rFonts w:ascii="Times New Roman" w:eastAsia="Times New Roman" w:hAnsi="Times New Roman" w:cs="Times New Roman"/>
        </w:rPr>
        <w:t xml:space="preserve">from </w:t>
      </w:r>
      <w:r w:rsidR="00771BF9">
        <w:rPr>
          <w:rFonts w:ascii="Times New Roman" w:eastAsia="Times New Roman" w:hAnsi="Times New Roman" w:cs="Times New Roman"/>
        </w:rPr>
        <w:fldChar w:fldCharType="begin"/>
      </w:r>
      <w:r w:rsidR="00B2156B">
        <w:rPr>
          <w:rFonts w:ascii="Times New Roman" w:eastAsia="Times New Roman" w:hAnsi="Times New Roman" w:cs="Times New Roman"/>
        </w:rPr>
        <w:instrText xml:space="preserve"> ADDIN ZOTERO_ITEM CSL_CITATION {"citationID":"uKHfDE6g","properties":{"formattedCitation":"(Furey et al. 2016)","plainCitation":"(Furey et al. 2016)","dontUpdate":true,"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771BF9">
        <w:rPr>
          <w:rFonts w:ascii="Times New Roman" w:eastAsia="Times New Roman" w:hAnsi="Times New Roman" w:cs="Times New Roman"/>
        </w:rPr>
        <w:fldChar w:fldCharType="separate"/>
      </w:r>
      <w:r w:rsidR="00771BF9" w:rsidRPr="00771BF9">
        <w:rPr>
          <w:rFonts w:ascii="Times New Roman" w:hAnsi="Times New Roman" w:cs="Times New Roman"/>
        </w:rPr>
        <w:t xml:space="preserve">Furey et al. </w:t>
      </w:r>
      <w:r w:rsidR="00637E32">
        <w:rPr>
          <w:rFonts w:ascii="Times New Roman" w:hAnsi="Times New Roman" w:cs="Times New Roman"/>
        </w:rPr>
        <w:t>(</w:t>
      </w:r>
      <w:r w:rsidR="00771BF9" w:rsidRPr="00771BF9">
        <w:rPr>
          <w:rFonts w:ascii="Times New Roman" w:hAnsi="Times New Roman" w:cs="Times New Roman"/>
        </w:rPr>
        <w:t>2016)</w:t>
      </w:r>
      <w:r w:rsidR="00771BF9">
        <w:rPr>
          <w:rFonts w:ascii="Times New Roman" w:eastAsia="Times New Roman" w:hAnsi="Times New Roman" w:cs="Times New Roman"/>
        </w:rPr>
        <w:fldChar w:fldCharType="end"/>
      </w:r>
      <w:r w:rsidR="00637E32">
        <w:rPr>
          <w:rFonts w:ascii="Times New Roman" w:eastAsia="Times New Roman" w:hAnsi="Times New Roman" w:cs="Times New Roman"/>
        </w:rPr>
        <w:t xml:space="preserve">, a </w:t>
      </w:r>
      <w:r w:rsidR="00DF23DE">
        <w:rPr>
          <w:rFonts w:ascii="Times New Roman" w:eastAsia="Times New Roman" w:hAnsi="Times New Roman" w:cs="Times New Roman"/>
        </w:rPr>
        <w:t xml:space="preserve">threshold for binge-feeding </w:t>
      </w:r>
      <w:r w:rsidR="00FB042D">
        <w:rPr>
          <w:rFonts w:ascii="Times New Roman" w:eastAsia="Times New Roman" w:hAnsi="Times New Roman" w:cs="Times New Roman"/>
        </w:rPr>
        <w:t xml:space="preserve">was defined based on temperature- and mass-dependent </w:t>
      </w:r>
      <w:r w:rsidR="00C71B80">
        <w:rPr>
          <w:rFonts w:ascii="Times New Roman" w:eastAsia="Times New Roman" w:hAnsi="Times New Roman" w:cs="Times New Roman"/>
        </w:rPr>
        <w:t xml:space="preserve">models parameterized by </w:t>
      </w:r>
      <w:r w:rsidR="00C71B80">
        <w:rPr>
          <w:rFonts w:ascii="Times New Roman" w:eastAsia="Times New Roman" w:hAnsi="Times New Roman" w:cs="Times New Roman"/>
        </w:rPr>
        <w:fldChar w:fldCharType="begin"/>
      </w:r>
      <w:r w:rsidR="00C71B80">
        <w:rPr>
          <w:rFonts w:ascii="Times New Roman" w:eastAsia="Times New Roman" w:hAnsi="Times New Roman" w:cs="Times New Roman"/>
        </w:rPr>
        <w:instrText xml:space="preserve"> ADDIN ZOTERO_ITEM CSL_CITATION {"citationID":"SklJiBd5","properties":{"formattedCitation":"(Mesa et al. 2013)","plainCitation":"(Mesa et al. 2013)","noteIndex":0},"citationItems":[{"id":318,"uris":["http://zotero.org/users/6698532/items/7KRAK64P"],"itemData":{"id":318,"type":"article-journal","abstract":"We conducted laboratory experiments to parameterize a bioenergetics model for wild Bull Trout Salvelinus confl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fish (N = 110) ranged from 0.0005 to 0.003 g·O2·g-1·d-1 and increased with increasing temperature but declined with increasing body mass. In two separate evaluation experiments, which were conducted at only one ration level (40% of estimated Cmax), the model predicted final weights that were, on average, within 1.2 ± 2.5% (mean ± SD) of observed values for fish ranging from 119 to 573 g and within 3.5 ± 4.9% of values for 31-65 g fish. Model-predicted consumption was within 5.5 ± 10.9% of observed values for larger fish and within 12.4 ± 16.0% for smaller fish. Our model should be useful to those dealing with issues currently faced by Bull Trout, such as climate change or alterations in prey availability. © American Fisheries Society 2013.","container-title":"Transactions of the American Fisheries Society","DOI":"10.1080/00028487.2012.720628","issue":"1","page":"41-49","title":"Development and evaluation of a bioenergetics model for Bull Trout","volume":"142","author":[{"family":"Mesa","given":"Matthew G."},{"family":"Weiland","given":"Lisa K."},{"family":"Christiansen","given":"Helena E."},{"family":"Sauter","given":"Sally T."},{"family":"Beauchamp","given":"David A."}],"issued":{"date-parts":[["2013"]]}}}],"schema":"https://github.com/citation-style-language/schema/raw/master/csl-citation.json"} </w:instrText>
      </w:r>
      <w:r w:rsidR="00C71B80">
        <w:rPr>
          <w:rFonts w:ascii="Times New Roman" w:eastAsia="Times New Roman" w:hAnsi="Times New Roman" w:cs="Times New Roman"/>
        </w:rPr>
        <w:fldChar w:fldCharType="separate"/>
      </w:r>
      <w:r w:rsidR="00C71B80" w:rsidRPr="00C71B80">
        <w:rPr>
          <w:rFonts w:ascii="Times New Roman" w:hAnsi="Times New Roman" w:cs="Times New Roman"/>
        </w:rPr>
        <w:t>(Mesa et al. 2013)</w:t>
      </w:r>
      <w:r w:rsidR="00C71B80">
        <w:rPr>
          <w:rFonts w:ascii="Times New Roman" w:eastAsia="Times New Roman" w:hAnsi="Times New Roman" w:cs="Times New Roman"/>
        </w:rPr>
        <w:fldChar w:fldCharType="end"/>
      </w:r>
      <w:r w:rsidR="00AC6B31">
        <w:rPr>
          <w:rFonts w:ascii="Times New Roman" w:eastAsia="Times New Roman" w:hAnsi="Times New Roman" w:cs="Times New Roman"/>
        </w:rPr>
        <w:t xml:space="preserve"> and </w:t>
      </w:r>
      <w:r w:rsidR="00AC6B31">
        <w:rPr>
          <w:rFonts w:ascii="Times New Roman" w:eastAsia="Times New Roman" w:hAnsi="Times New Roman" w:cs="Times New Roman"/>
        </w:rPr>
        <w:fldChar w:fldCharType="begin"/>
      </w:r>
      <w:r w:rsidR="00AC6B31">
        <w:rPr>
          <w:rFonts w:ascii="Times New Roman" w:eastAsia="Times New Roman" w:hAnsi="Times New Roman" w:cs="Times New Roman"/>
        </w:rPr>
        <w:instrText xml:space="preserve"> ADDIN ZOTERO_ITEM CSL_CITATION {"citationID":"EapcyWTx","properties":{"formattedCitation":"(Moss 2001)","plainCitation":"(Moss 2001)","noteIndex":0},"citationItems":[{"id":532,"uris":["http://zotero.org/users/6698532/items/H99M5Y6E"],"itemData":{"id":532,"type":"thesis","genre":"Master of Science","number-of-pages":"70","publisher":"University of Washington","title":"Development and Application of a Bioenergetics Model for Lake Washington Prickly Sculpin (Cottus asper).","author":[{"family":"Moss","given":"Jamal Hasan Henry"}],"issued":{"date-parts":[["2001"]]}}}],"schema":"https://github.com/citation-style-language/schema/raw/master/csl-citation.json"} </w:instrText>
      </w:r>
      <w:r w:rsidR="00AC6B31">
        <w:rPr>
          <w:rFonts w:ascii="Times New Roman" w:eastAsia="Times New Roman" w:hAnsi="Times New Roman" w:cs="Times New Roman"/>
        </w:rPr>
        <w:fldChar w:fldCharType="separate"/>
      </w:r>
      <w:r w:rsidR="00AC6B31" w:rsidRPr="00AC6B31">
        <w:rPr>
          <w:rFonts w:ascii="Times New Roman" w:hAnsi="Times New Roman" w:cs="Times New Roman"/>
        </w:rPr>
        <w:t>(Moss 2001)</w:t>
      </w:r>
      <w:r w:rsidR="00AC6B31">
        <w:rPr>
          <w:rFonts w:ascii="Times New Roman" w:eastAsia="Times New Roman" w:hAnsi="Times New Roman" w:cs="Times New Roman"/>
        </w:rPr>
        <w:fldChar w:fldCharType="end"/>
      </w:r>
      <w:r w:rsidR="00AC6B31">
        <w:rPr>
          <w:rFonts w:ascii="Times New Roman" w:eastAsia="Times New Roman" w:hAnsi="Times New Roman" w:cs="Times New Roman"/>
        </w:rPr>
        <w:t xml:space="preserve"> for Bull trout and Prickly sculpin, respectively. </w:t>
      </w:r>
      <w:r w:rsidR="00130463">
        <w:rPr>
          <w:rFonts w:ascii="Times New Roman" w:eastAsia="Times New Roman" w:hAnsi="Times New Roman" w:cs="Times New Roman"/>
        </w:rPr>
        <w:t xml:space="preserve">These models </w:t>
      </w:r>
      <w:r w:rsidR="00A55947">
        <w:rPr>
          <w:rFonts w:ascii="Times New Roman" w:eastAsia="Times New Roman" w:hAnsi="Times New Roman" w:cs="Times New Roman"/>
        </w:rPr>
        <w:t>were fe</w:t>
      </w:r>
      <w:r w:rsidR="004406A3">
        <w:rPr>
          <w:rFonts w:ascii="Times New Roman" w:eastAsia="Times New Roman" w:hAnsi="Times New Roman" w:cs="Times New Roman"/>
        </w:rPr>
        <w:t xml:space="preserve">d </w:t>
      </w:r>
      <w:r w:rsidR="00535F90">
        <w:rPr>
          <w:rFonts w:ascii="Times New Roman" w:eastAsia="Times New Roman" w:hAnsi="Times New Roman" w:cs="Times New Roman"/>
        </w:rPr>
        <w:t>a</w:t>
      </w:r>
      <w:r w:rsidR="003A18F6">
        <w:rPr>
          <w:rFonts w:ascii="Times New Roman" w:eastAsia="Times New Roman" w:hAnsi="Times New Roman" w:cs="Times New Roman"/>
        </w:rPr>
        <w:t xml:space="preserve"> maximum temperature </w:t>
      </w:r>
      <w:r w:rsidR="00535F90">
        <w:rPr>
          <w:rFonts w:ascii="Times New Roman" w:eastAsia="Times New Roman" w:hAnsi="Times New Roman" w:cs="Times New Roman"/>
        </w:rPr>
        <w:t>observed from haphazard surface water temperatures taken near the campsite (</w:t>
      </w:r>
      <w:r w:rsidR="00173FBC">
        <w:rPr>
          <w:rFonts w:ascii="Times New Roman" w:eastAsia="Times New Roman" w:hAnsi="Times New Roman" w:cs="Times New Roman"/>
        </w:rPr>
        <w:t>11°C</w:t>
      </w:r>
      <w:r w:rsidR="00922BB2">
        <w:rPr>
          <w:rFonts w:ascii="Times New Roman" w:eastAsia="Times New Roman" w:hAnsi="Times New Roman" w:cs="Times New Roman"/>
        </w:rPr>
        <w:t>)</w:t>
      </w:r>
      <w:r w:rsidR="00580F2C">
        <w:rPr>
          <w:rFonts w:ascii="Times New Roman" w:eastAsia="Times New Roman" w:hAnsi="Times New Roman" w:cs="Times New Roman"/>
        </w:rPr>
        <w:t xml:space="preserve"> and the </w:t>
      </w:r>
      <w:r w:rsidR="00566153">
        <w:rPr>
          <w:rFonts w:ascii="Times New Roman" w:eastAsia="Times New Roman" w:hAnsi="Times New Roman" w:cs="Times New Roman"/>
        </w:rPr>
        <w:t>mean body weight from</w:t>
      </w:r>
      <w:r w:rsidR="00580F2C">
        <w:rPr>
          <w:rFonts w:ascii="Times New Roman" w:eastAsia="Times New Roman" w:hAnsi="Times New Roman" w:cs="Times New Roman"/>
        </w:rPr>
        <w:t xml:space="preserve"> fish sampled in this study</w:t>
      </w:r>
      <w:r w:rsidR="000A4244">
        <w:rPr>
          <w:rFonts w:ascii="Times New Roman" w:eastAsia="Times New Roman" w:hAnsi="Times New Roman" w:cs="Times New Roman"/>
        </w:rPr>
        <w:t xml:space="preserve"> (</w:t>
      </w:r>
      <w:r w:rsidR="00566153">
        <w:rPr>
          <w:rFonts w:ascii="Times New Roman" w:eastAsia="Times New Roman" w:hAnsi="Times New Roman" w:cs="Times New Roman"/>
        </w:rPr>
        <w:t>2609</w:t>
      </w:r>
      <w:r w:rsidR="000A4244">
        <w:rPr>
          <w:rFonts w:ascii="Times New Roman" w:eastAsia="Times New Roman" w:hAnsi="Times New Roman" w:cs="Times New Roman"/>
        </w:rPr>
        <w:t xml:space="preserve"> g for Arctic char; </w:t>
      </w:r>
      <w:r w:rsidR="00566153">
        <w:rPr>
          <w:rFonts w:ascii="Times New Roman" w:eastAsia="Times New Roman" w:hAnsi="Times New Roman" w:cs="Times New Roman"/>
        </w:rPr>
        <w:t>78.9 g</w:t>
      </w:r>
      <w:r w:rsidR="00890CB3">
        <w:rPr>
          <w:rFonts w:ascii="Times New Roman" w:eastAsia="Times New Roman" w:hAnsi="Times New Roman" w:cs="Times New Roman"/>
        </w:rPr>
        <w:t xml:space="preserve"> for sculpins). </w:t>
      </w:r>
      <w:r w:rsidR="00CA6085">
        <w:rPr>
          <w:rFonts w:ascii="Times New Roman" w:eastAsia="Times New Roman" w:hAnsi="Times New Roman" w:cs="Times New Roman"/>
        </w:rPr>
        <w:t xml:space="preserve">From these proximal models, </w:t>
      </w:r>
      <w:r w:rsidR="00217A1B">
        <w:rPr>
          <w:rFonts w:ascii="Times New Roman" w:eastAsia="Times New Roman" w:hAnsi="Times New Roman" w:cs="Times New Roman"/>
        </w:rPr>
        <w:t xml:space="preserve">Arctic char are estimated to experience maximal consumption at </w:t>
      </w:r>
      <w:r w:rsidR="00217A1B">
        <w:rPr>
          <w:rFonts w:ascii="Times New Roman" w:eastAsia="Times New Roman" w:hAnsi="Times New Roman" w:cs="Times New Roman"/>
        </w:rPr>
        <w:lastRenderedPageBreak/>
        <w:t xml:space="preserve">3.52% </w:t>
      </w:r>
      <w:r w:rsidR="00E6260E">
        <w:rPr>
          <w:rFonts w:ascii="Times New Roman" w:eastAsia="Times New Roman" w:hAnsi="Times New Roman" w:cs="Times New Roman"/>
        </w:rPr>
        <w:t xml:space="preserve">body weight and sculpins may have maximal consumption at just </w:t>
      </w:r>
      <w:r w:rsidR="005B5C6D">
        <w:rPr>
          <w:rFonts w:ascii="Times New Roman" w:eastAsia="Times New Roman" w:hAnsi="Times New Roman" w:cs="Times New Roman"/>
        </w:rPr>
        <w:t>1.46%.</w:t>
      </w:r>
      <w:r w:rsidR="00002287">
        <w:rPr>
          <w:rFonts w:ascii="Times New Roman" w:eastAsia="Times New Roman" w:hAnsi="Times New Roman" w:cs="Times New Roman"/>
        </w:rPr>
        <w:t xml:space="preserve"> Compared to these estimates, </w:t>
      </w:r>
      <w:r w:rsidR="00784918">
        <w:rPr>
          <w:rFonts w:ascii="Times New Roman" w:eastAsia="Times New Roman" w:hAnsi="Times New Roman" w:cs="Times New Roman"/>
        </w:rPr>
        <w:t xml:space="preserve">excessive consumption </w:t>
      </w:r>
      <w:r w:rsidR="00E756FE">
        <w:rPr>
          <w:rFonts w:ascii="Times New Roman" w:eastAsia="Times New Roman" w:hAnsi="Times New Roman" w:cs="Times New Roman"/>
        </w:rPr>
        <w:t>occurred in both predator groups</w:t>
      </w:r>
      <w:r w:rsidR="005B6EA0">
        <w:rPr>
          <w:rFonts w:ascii="Times New Roman" w:eastAsia="Times New Roman" w:hAnsi="Times New Roman" w:cs="Times New Roman"/>
        </w:rPr>
        <w:t xml:space="preserve">, </w:t>
      </w:r>
      <w:r w:rsidR="000F7411">
        <w:rPr>
          <w:rFonts w:ascii="Times New Roman" w:eastAsia="Times New Roman" w:hAnsi="Times New Roman" w:cs="Times New Roman"/>
        </w:rPr>
        <w:t>perhaps more than 1/3 of individuals</w:t>
      </w:r>
      <w:r w:rsidR="003B6995">
        <w:rPr>
          <w:rFonts w:ascii="Times New Roman" w:eastAsia="Times New Roman" w:hAnsi="Times New Roman" w:cs="Times New Roman"/>
        </w:rPr>
        <w:t xml:space="preserve"> across all sampled (15.4% of Arctic char; 52.0% of sculpins)</w:t>
      </w:r>
      <w:r w:rsidR="006559CC">
        <w:rPr>
          <w:rFonts w:ascii="Times New Roman" w:eastAsia="Times New Roman" w:hAnsi="Times New Roman" w:cs="Times New Roman"/>
        </w:rPr>
        <w:t>.</w:t>
      </w:r>
      <w:r w:rsidR="00703DA5">
        <w:rPr>
          <w:rFonts w:ascii="Times New Roman" w:eastAsia="Times New Roman" w:hAnsi="Times New Roman" w:cs="Times New Roman"/>
        </w:rPr>
        <w:t xml:space="preserve"> </w:t>
      </w:r>
      <w:r w:rsidR="2328A07E" w:rsidRPr="00E74FBC">
        <w:rPr>
          <w:rFonts w:ascii="Times New Roman" w:eastAsia="Times New Roman" w:hAnsi="Times New Roman" w:cs="Times New Roman"/>
        </w:rPr>
        <w:t xml:space="preserve">Both </w:t>
      </w:r>
      <w:r w:rsidR="00B80BBB">
        <w:rPr>
          <w:rFonts w:ascii="Times New Roman" w:eastAsia="Times New Roman" w:hAnsi="Times New Roman" w:cs="Times New Roman"/>
        </w:rPr>
        <w:t xml:space="preserve">the </w:t>
      </w:r>
      <w:r w:rsidR="2328A07E" w:rsidRPr="00E74FBC">
        <w:rPr>
          <w:rFonts w:ascii="Times New Roman" w:eastAsia="Times New Roman" w:hAnsi="Times New Roman" w:cs="Times New Roman"/>
        </w:rPr>
        <w:t xml:space="preserve">regular and intense feeding </w:t>
      </w:r>
      <w:r w:rsidR="00B80BBB">
        <w:rPr>
          <w:rFonts w:ascii="Times New Roman" w:eastAsia="Times New Roman" w:hAnsi="Times New Roman" w:cs="Times New Roman"/>
        </w:rPr>
        <w:t xml:space="preserve">observed here </w:t>
      </w:r>
      <w:r w:rsidR="00D44A40">
        <w:rPr>
          <w:rFonts w:ascii="Times New Roman" w:eastAsia="Times New Roman" w:hAnsi="Times New Roman" w:cs="Times New Roman"/>
        </w:rPr>
        <w:t>has been found as</w:t>
      </w:r>
      <w:r w:rsidR="2328A07E" w:rsidRPr="00E74FBC">
        <w:rPr>
          <w:rFonts w:ascii="Times New Roman" w:eastAsia="Times New Roman" w:hAnsi="Times New Roman" w:cs="Times New Roman"/>
        </w:rPr>
        <w:t xml:space="preserve"> characteristic fish responses to</w:t>
      </w:r>
      <w:r w:rsidR="00D44A40">
        <w:rPr>
          <w:rFonts w:ascii="Times New Roman" w:eastAsia="Times New Roman" w:hAnsi="Times New Roman" w:cs="Times New Roman"/>
        </w:rPr>
        <w:t xml:space="preserve"> other</w:t>
      </w:r>
      <w:r w:rsidR="2328A07E" w:rsidRPr="00E74FBC">
        <w:rPr>
          <w:rFonts w:ascii="Times New Roman" w:eastAsia="Times New Roman" w:hAnsi="Times New Roman" w:cs="Times New Roman"/>
        </w:rPr>
        <w:t xml:space="preserve"> large resource pulses </w:t>
      </w:r>
      <w:r w:rsidR="00B2156B">
        <w:rPr>
          <w:rFonts w:ascii="Times New Roman" w:eastAsia="Times New Roman" w:hAnsi="Times New Roman" w:cs="Times New Roman"/>
        </w:rPr>
        <w:fldChar w:fldCharType="begin"/>
      </w:r>
      <w:r w:rsidR="00B2156B">
        <w:rPr>
          <w:rFonts w:ascii="Times New Roman" w:eastAsia="Times New Roman" w:hAnsi="Times New Roman" w:cs="Times New Roman"/>
        </w:rPr>
        <w:instrText xml:space="preserve"> ADDIN ZOTERO_ITEM CSL_CITATION {"citationID":"xxR7tBnH","properties":{"formattedCitation":"(Furey et al. 2016; Hermann et al. 2020)","plainCitation":"(Furey et al. 2016; Hermann et al. 2020)","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id":1992,"uris":["http://zotero.org/users/6698532/items/8ETW536U"],"itemData":{"id":1992,"type":"article-journal","abstract":"Introduced Paciﬁc salmon (Oncorhynchus spp.) deliver novel, pulsed resource subsidies to Great Lakes streams. We explored interactions between native brook trout (Salvelinus fontinalis) and non-native brown trout (Salmo trutta) in the context of this resource pulse. Diets surveyed before and during salmon spawning showed that, regardless of species, trout consumed 4.5-fold more biomass during than before salmon runs. Brook trout grew more quickly than brown trout under controlled feeding regimes due, in part, to their higher food conversion efﬁciency of 36% compared with 21%. Bioenergetics model simulations explored the inﬂuence of temperature on the exploitation of resource pulses and found 35% lower growth rates and increased gorging at colder temperatures. Overall, we found evidence that brook trout and brown trout foraging and growth are modulated by the salmon resource pulse, especially through gorging on eggs. However, these species exhibit distinct physiological adaptations and environmental preferences that may inﬂuence their ultimate capacity to exploit resource pulses. The effects of environmental conditions and salmon subsidies on stream-resident trout have broader consequences for ﬁsheries management and conservation efforts.","container-title":"Canadian Journal of Fisheries and Aquatic Sciences","DOI":"10.1139/cjfas-2020-0086","ISSN":"0706-652X, 1205-7533","issue":"11","journalAbbreviation":"Can. J. Fish. Aquat. Sci.","language":"en","page":"1758-1771","source":"DOI.org (Crossref)","title":"Ecological consequences of Great Lakes salmon subsidies for stream-resident brook and brown trout","volume":"77","author":[{"family":"Hermann","given":"Nathan T."},{"family":"Chaloner","given":"Dominic T."},{"family":"Gerig","given":"Brandon S."},{"family":"Lamberti","given":"Gary A."}],"issued":{"date-parts":[["2020",11]]}}}],"schema":"https://github.com/citation-style-language/schema/raw/master/csl-citation.json"} </w:instrText>
      </w:r>
      <w:r w:rsidR="00B2156B">
        <w:rPr>
          <w:rFonts w:ascii="Times New Roman" w:eastAsia="Times New Roman" w:hAnsi="Times New Roman" w:cs="Times New Roman"/>
        </w:rPr>
        <w:fldChar w:fldCharType="separate"/>
      </w:r>
      <w:r w:rsidR="00B2156B" w:rsidRPr="00B2156B">
        <w:rPr>
          <w:rFonts w:ascii="Times New Roman" w:hAnsi="Times New Roman" w:cs="Times New Roman"/>
        </w:rPr>
        <w:t>(Furey et al. 2016; Hermann et al. 2020)</w:t>
      </w:r>
      <w:r w:rsidR="00B2156B">
        <w:rPr>
          <w:rFonts w:ascii="Times New Roman" w:eastAsia="Times New Roman" w:hAnsi="Times New Roman" w:cs="Times New Roman"/>
        </w:rPr>
        <w:fldChar w:fldCharType="end"/>
      </w:r>
      <w:r w:rsidR="2328A07E" w:rsidRPr="00E74FBC">
        <w:rPr>
          <w:rFonts w:ascii="Times New Roman" w:eastAsia="Times New Roman" w:hAnsi="Times New Roman" w:cs="Times New Roman"/>
        </w:rPr>
        <w:t>.</w:t>
      </w:r>
      <w:r w:rsidR="006232EC">
        <w:rPr>
          <w:rFonts w:ascii="Times New Roman" w:eastAsia="Times New Roman" w:hAnsi="Times New Roman" w:cs="Times New Roman"/>
        </w:rPr>
        <w:t xml:space="preserve"> Therefore, th</w:t>
      </w:r>
      <w:r w:rsidR="006633E3">
        <w:rPr>
          <w:rFonts w:ascii="Times New Roman" w:eastAsia="Times New Roman" w:hAnsi="Times New Roman" w:cs="Times New Roman"/>
        </w:rPr>
        <w:t>ough the energetics of prey items</w:t>
      </w:r>
      <w:r w:rsidR="00006F4F">
        <w:rPr>
          <w:rFonts w:ascii="Times New Roman" w:eastAsia="Times New Roman" w:hAnsi="Times New Roman" w:cs="Times New Roman"/>
        </w:rPr>
        <w:t xml:space="preserve"> was not estimated, this</w:t>
      </w:r>
      <w:r w:rsidR="006232EC">
        <w:rPr>
          <w:rFonts w:ascii="Times New Roman" w:eastAsia="Times New Roman" w:hAnsi="Times New Roman" w:cs="Times New Roman"/>
        </w:rPr>
        <w:t xml:space="preserve"> feeding by both predators at this time of year is likely to be important </w:t>
      </w:r>
      <w:r w:rsidR="00BB2517">
        <w:rPr>
          <w:rFonts w:ascii="Times New Roman" w:eastAsia="Times New Roman" w:hAnsi="Times New Roman" w:cs="Times New Roman"/>
        </w:rPr>
        <w:t>to their success year-round.</w:t>
      </w:r>
      <w:r w:rsidR="00025EFB">
        <w:rPr>
          <w:rFonts w:ascii="Times New Roman" w:eastAsia="Times New Roman" w:hAnsi="Times New Roman" w:cs="Times New Roman"/>
        </w:rPr>
        <w:t xml:space="preserve"> </w:t>
      </w:r>
    </w:p>
    <w:p w14:paraId="051817B6" w14:textId="1D727DDB" w:rsidR="007912B6" w:rsidRPr="007709F2" w:rsidRDefault="007912B6" w:rsidP="007912B6">
      <w:pPr>
        <w:spacing w:after="0" w:line="480" w:lineRule="auto"/>
        <w:ind w:firstLine="360"/>
        <w:rPr>
          <w:rFonts w:ascii="Times New Roman" w:eastAsia="Times New Roman" w:hAnsi="Times New Roman" w:cs="Times New Roman"/>
        </w:rPr>
      </w:pPr>
      <w:r>
        <w:rPr>
          <w:rFonts w:ascii="Times New Roman" w:eastAsia="Times New Roman" w:hAnsi="Times New Roman" w:cs="Times New Roman"/>
        </w:rPr>
        <w:t>The exploitation by Arctic char and sculpins</w:t>
      </w:r>
      <w:r w:rsidR="00D85C19">
        <w:rPr>
          <w:rFonts w:ascii="Times New Roman" w:eastAsia="Times New Roman" w:hAnsi="Times New Roman" w:cs="Times New Roman"/>
        </w:rPr>
        <w:t xml:space="preserve">, though apparent by both predators, </w:t>
      </w:r>
      <w:r w:rsidR="004E0DCD">
        <w:rPr>
          <w:rFonts w:ascii="Times New Roman" w:eastAsia="Times New Roman" w:hAnsi="Times New Roman" w:cs="Times New Roman"/>
        </w:rPr>
        <w:t xml:space="preserve">differs </w:t>
      </w:r>
      <w:r w:rsidR="00617900">
        <w:rPr>
          <w:rFonts w:ascii="Times New Roman" w:eastAsia="Times New Roman" w:hAnsi="Times New Roman" w:cs="Times New Roman"/>
        </w:rPr>
        <w:t>in ways which reflect their</w:t>
      </w:r>
      <w:r w:rsidR="008D4F5E">
        <w:rPr>
          <w:rFonts w:ascii="Times New Roman" w:eastAsia="Times New Roman" w:hAnsi="Times New Roman" w:cs="Times New Roman"/>
        </w:rPr>
        <w:t xml:space="preserve"> mobility. The most visible influence of mobility </w:t>
      </w:r>
      <w:r w:rsidR="001E27A0">
        <w:rPr>
          <w:rFonts w:ascii="Times New Roman" w:eastAsia="Times New Roman" w:hAnsi="Times New Roman" w:cs="Times New Roman"/>
        </w:rPr>
        <w:t>on the feeding of these two predators is seen in the diet contents which differ, most notably the higher presence of more mobile or pelagic prey items in the diets of Arctic char</w:t>
      </w:r>
      <w:r w:rsidR="0029393F">
        <w:rPr>
          <w:rFonts w:ascii="Times New Roman" w:eastAsia="Times New Roman" w:hAnsi="Times New Roman" w:cs="Times New Roman"/>
        </w:rPr>
        <w:t xml:space="preserve"> such as fish and copepods</w:t>
      </w:r>
      <w:r w:rsidR="00E172A7">
        <w:rPr>
          <w:rFonts w:ascii="Times New Roman" w:eastAsia="Times New Roman" w:hAnsi="Times New Roman" w:cs="Times New Roman"/>
        </w:rPr>
        <w:t xml:space="preserve">. Sculpins are primarily </w:t>
      </w:r>
      <w:r w:rsidR="00C71902">
        <w:rPr>
          <w:rFonts w:ascii="Times New Roman" w:eastAsia="Times New Roman" w:hAnsi="Times New Roman" w:cs="Times New Roman"/>
        </w:rPr>
        <w:t xml:space="preserve">benthic predators with prey items being dominated by </w:t>
      </w:r>
      <w:r w:rsidR="00D0413F">
        <w:rPr>
          <w:rFonts w:ascii="Times New Roman" w:eastAsia="Times New Roman" w:hAnsi="Times New Roman" w:cs="Times New Roman"/>
        </w:rPr>
        <w:t xml:space="preserve">small benthic invertebrates </w:t>
      </w:r>
      <w:r w:rsidR="00D0413F">
        <w:rPr>
          <w:rFonts w:ascii="Times New Roman" w:eastAsia="Times New Roman" w:hAnsi="Times New Roman" w:cs="Times New Roman"/>
        </w:rPr>
        <w:fldChar w:fldCharType="begin"/>
      </w:r>
      <w:r w:rsidR="00D0413F">
        <w:rPr>
          <w:rFonts w:ascii="Times New Roman" w:eastAsia="Times New Roman" w:hAnsi="Times New Roman" w:cs="Times New Roman"/>
        </w:rPr>
        <w:instrText xml:space="preserve"> ADDIN ZOTERO_ITEM CSL_CITATION {"citationID":"DJkK5PHu","properties":{"formattedCitation":"(Moore and Moore 1974)","plainCitation":"(Moore and Moore 1974)","noteIndex":0},"citationItems":[{"id":1593,"uris":["http://zotero.org/users/6698532/items/FN6887Y8"],"itemData":{"id":1593,"type":"article-journal","container-title":"Journal of Fisheries Research Board of Canada","issue":"3","page":"355-359","title":"Food of Shorthorn Sculpin, &lt;i&gt;Myoxocephalus scorpius&lt;/i&gt;, in the Cumberland Sound Area of Baffin Island","volume":"31","author":[{"family":"Moore","given":"I. A."},{"family":"Moore","given":"J. W."}],"issued":{"date-parts":[["1974"]]}}}],"schema":"https://github.com/citation-style-language/schema/raw/master/csl-citation.json"} </w:instrText>
      </w:r>
      <w:r w:rsidR="00D0413F">
        <w:rPr>
          <w:rFonts w:ascii="Times New Roman" w:eastAsia="Times New Roman" w:hAnsi="Times New Roman" w:cs="Times New Roman"/>
        </w:rPr>
        <w:fldChar w:fldCharType="separate"/>
      </w:r>
      <w:r w:rsidR="00D0413F" w:rsidRPr="00D0413F">
        <w:rPr>
          <w:rFonts w:ascii="Times New Roman" w:hAnsi="Times New Roman" w:cs="Times New Roman"/>
        </w:rPr>
        <w:t>(Moore and Moore 1974)</w:t>
      </w:r>
      <w:r w:rsidR="00D0413F">
        <w:rPr>
          <w:rFonts w:ascii="Times New Roman" w:eastAsia="Times New Roman" w:hAnsi="Times New Roman" w:cs="Times New Roman"/>
        </w:rPr>
        <w:fldChar w:fldCharType="end"/>
      </w:r>
      <w:r w:rsidR="00823CDA">
        <w:rPr>
          <w:rFonts w:ascii="Times New Roman" w:eastAsia="Times New Roman" w:hAnsi="Times New Roman" w:cs="Times New Roman"/>
        </w:rPr>
        <w:t xml:space="preserve">, an observation we made in this study with </w:t>
      </w:r>
      <w:r w:rsidR="00454A49">
        <w:rPr>
          <w:rFonts w:ascii="Times New Roman" w:eastAsia="Times New Roman" w:hAnsi="Times New Roman" w:cs="Times New Roman"/>
        </w:rPr>
        <w:t>th</w:t>
      </w:r>
      <w:r w:rsidR="0043333A">
        <w:rPr>
          <w:rFonts w:ascii="Times New Roman" w:eastAsia="Times New Roman" w:hAnsi="Times New Roman" w:cs="Times New Roman"/>
        </w:rPr>
        <w:t>ose compositions being similar across years</w:t>
      </w:r>
      <w:r w:rsidR="0029393F">
        <w:rPr>
          <w:rFonts w:ascii="Times New Roman" w:eastAsia="Times New Roman" w:hAnsi="Times New Roman" w:cs="Times New Roman"/>
        </w:rPr>
        <w:t xml:space="preserve">. </w:t>
      </w:r>
      <w:r w:rsidR="00D95463">
        <w:rPr>
          <w:rFonts w:ascii="Times New Roman" w:eastAsia="Times New Roman" w:hAnsi="Times New Roman" w:cs="Times New Roman"/>
        </w:rPr>
        <w:t>Similarly,</w:t>
      </w:r>
      <w:r w:rsidR="00917546">
        <w:rPr>
          <w:rFonts w:ascii="Times New Roman" w:eastAsia="Times New Roman" w:hAnsi="Times New Roman" w:cs="Times New Roman"/>
        </w:rPr>
        <w:t xml:space="preserve"> the </w:t>
      </w:r>
      <w:r w:rsidR="008D16CF">
        <w:rPr>
          <w:rFonts w:ascii="Times New Roman" w:eastAsia="Times New Roman" w:hAnsi="Times New Roman" w:cs="Times New Roman"/>
        </w:rPr>
        <w:t xml:space="preserve">higher percentage of empty stomachs by sculpins </w:t>
      </w:r>
      <w:r w:rsidR="00FF3698">
        <w:rPr>
          <w:rFonts w:ascii="Times New Roman" w:eastAsia="Times New Roman" w:hAnsi="Times New Roman" w:cs="Times New Roman"/>
        </w:rPr>
        <w:t xml:space="preserve">may suggest they are less </w:t>
      </w:r>
      <w:r w:rsidR="00DC4795">
        <w:rPr>
          <w:rFonts w:ascii="Times New Roman" w:eastAsia="Times New Roman" w:hAnsi="Times New Roman" w:cs="Times New Roman"/>
        </w:rPr>
        <w:t xml:space="preserve">capable of seeking consistent feeding opportunities. This would be accurately reflective of their lie-in-wait foraging style </w:t>
      </w:r>
      <w:r w:rsidR="003C58FD">
        <w:rPr>
          <w:rFonts w:ascii="Times New Roman" w:eastAsia="Times New Roman" w:hAnsi="Times New Roman" w:cs="Times New Roman"/>
        </w:rPr>
        <w:t xml:space="preserve">and general sedentary lifestyle </w:t>
      </w:r>
      <w:r w:rsidR="003C58FD">
        <w:rPr>
          <w:rFonts w:ascii="Times New Roman" w:eastAsia="Times New Roman" w:hAnsi="Times New Roman" w:cs="Times New Roman"/>
        </w:rPr>
        <w:fldChar w:fldCharType="begin"/>
      </w:r>
      <w:r w:rsidR="003C58FD">
        <w:rPr>
          <w:rFonts w:ascii="Times New Roman" w:eastAsia="Times New Roman" w:hAnsi="Times New Roman" w:cs="Times New Roman"/>
        </w:rPr>
        <w:instrText xml:space="preserve"> ADDIN ZOTERO_ITEM CSL_CITATION {"citationID":"rPk1W6LS","properties":{"formattedCitation":"(Moore and Moore 1974; Breen et al. 2009)","plainCitation":"(Moore and Moore 1974; Breen et al. 2009)","noteIndex":0},"citationItems":[{"id":1593,"uris":["http://zotero.org/users/6698532/items/FN6887Y8"],"itemData":{"id":1593,"type":"article-journal","container-title":"Journal of Fisheries Research Board of Canada","issue":"3","page":"355-359","title":"Food of Shorthorn Sculpin, &lt;i&gt;Myoxocephalus scorpius&lt;/i&gt;, in the Cumberland Sound Area of Baffin Island","volume":"31","author":[{"family":"Moore","given":"I. A."},{"family":"Moore","given":"J. W."}],"issued":{"date-parts":[["1974"]]}}},{"id":723,"uris":["http://zotero.org/users/6698532/items/YAZ5W9T7"],"itemData":{"id":723,"type":"article-journal","abstract":"We monitored 94 mottled sculpins (Cottus bairdii) marked with passive integrated transponder (PIT) tags to examine seasonal movement patterns. High detection efficiency (mean ± standard error = 0.76 ± 0.03) of PIT-tagged fish was obtained with a portable antenna. Nighttime searches were more effective than daytime relocations in summer, and smaller fish (&lt;65 mm) were detected more readily than larger fish (≥65 mm). Sculpins used erosional habitats more than depositional habitats, particularly during summer and nighttime. Search attempts within a 150 m reach showed that displacement, mean movement distance, and home range did not differ significantly between summer and winter, suggesting that season did not strongly influence movement. Additionally, movement metrics were unrelated to sculpin size. However, supplementary searches of a larger reach (700 m) showed that 16% of PIT-tagged fish moved more than 100 m over 1 year, with a maximum displacement of 511 m, and mobile fish typically displayed upstream bias. Although most mottled sculpins in our system were relatively sedentary, a small proportion of individuals moved further than previously reported for other systems.","container-title":"Canadian Journal of Fisheries and Aquatic Sciences","DOI":"10.1139/F08-189","issue":"1","page":"31-41","title":"Movements of mottled sculpins (&lt;i&gt;Cottus bairdii&lt;/i&gt;) in a Michigan stream: How restricted are they?","volume":"66","author":[{"family":"Breen","given":"Matthew J."},{"family":"Ruetz","given":"Carl R."},{"family":"Thompson","given":"Kurt J."},{"family":"Kohler","given":"Steven L."}],"issued":{"date-parts":[["2009"]]}}}],"schema":"https://github.com/citation-style-language/schema/raw/master/csl-citation.json"} </w:instrText>
      </w:r>
      <w:r w:rsidR="003C58FD">
        <w:rPr>
          <w:rFonts w:ascii="Times New Roman" w:eastAsia="Times New Roman" w:hAnsi="Times New Roman" w:cs="Times New Roman"/>
        </w:rPr>
        <w:fldChar w:fldCharType="separate"/>
      </w:r>
      <w:r w:rsidR="003C58FD" w:rsidRPr="003C58FD">
        <w:rPr>
          <w:rFonts w:ascii="Times New Roman" w:hAnsi="Times New Roman" w:cs="Times New Roman"/>
        </w:rPr>
        <w:t>(Moore and Moore 1974; Breen et al. 2009)</w:t>
      </w:r>
      <w:r w:rsidR="003C58FD">
        <w:rPr>
          <w:rFonts w:ascii="Times New Roman" w:eastAsia="Times New Roman" w:hAnsi="Times New Roman" w:cs="Times New Roman"/>
        </w:rPr>
        <w:fldChar w:fldCharType="end"/>
      </w:r>
      <w:r w:rsidR="00E172A7">
        <w:rPr>
          <w:rFonts w:ascii="Times New Roman" w:eastAsia="Times New Roman" w:hAnsi="Times New Roman" w:cs="Times New Roman"/>
        </w:rPr>
        <w:t>.</w:t>
      </w:r>
      <w:r w:rsidR="002E097D">
        <w:rPr>
          <w:rFonts w:ascii="Times New Roman" w:eastAsia="Times New Roman" w:hAnsi="Times New Roman" w:cs="Times New Roman"/>
        </w:rPr>
        <w:t xml:space="preserve"> </w:t>
      </w:r>
      <w:r w:rsidR="002B0F6B">
        <w:rPr>
          <w:rFonts w:ascii="Times New Roman" w:eastAsia="Times New Roman" w:hAnsi="Times New Roman" w:cs="Times New Roman"/>
        </w:rPr>
        <w:t>These two observations help contrast the foraging strategies of Arctic char and sculpins</w:t>
      </w:r>
      <w:r w:rsidR="009D6AAA">
        <w:rPr>
          <w:rFonts w:ascii="Times New Roman" w:eastAsia="Times New Roman" w:hAnsi="Times New Roman" w:cs="Times New Roman"/>
        </w:rPr>
        <w:t>, the former moving</w:t>
      </w:r>
      <w:r w:rsidR="00B75727">
        <w:rPr>
          <w:rFonts w:ascii="Times New Roman" w:eastAsia="Times New Roman" w:hAnsi="Times New Roman" w:cs="Times New Roman"/>
        </w:rPr>
        <w:t xml:space="preserve"> quickly </w:t>
      </w:r>
      <w:r w:rsidR="00B75727">
        <w:rPr>
          <w:rFonts w:ascii="Times New Roman" w:eastAsia="Times New Roman" w:hAnsi="Times New Roman" w:cs="Times New Roman"/>
        </w:rPr>
        <w:fldChar w:fldCharType="begin"/>
      </w:r>
      <w:r w:rsidR="00B75727">
        <w:rPr>
          <w:rFonts w:ascii="Times New Roman" w:eastAsia="Times New Roman" w:hAnsi="Times New Roman" w:cs="Times New Roman"/>
        </w:rPr>
        <w:instrText xml:space="preserve"> ADDIN ZOTERO_ITEM CSL_CITATION {"citationID":"cnqzCvsY","properties":{"formattedCitation":"(Hammer et al. 2022)","plainCitation":"(Hammer et al. 2022)","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B75727">
        <w:rPr>
          <w:rFonts w:ascii="Times New Roman" w:eastAsia="Times New Roman" w:hAnsi="Times New Roman" w:cs="Times New Roman"/>
        </w:rPr>
        <w:fldChar w:fldCharType="separate"/>
      </w:r>
      <w:r w:rsidR="00B75727" w:rsidRPr="00B75727">
        <w:rPr>
          <w:rFonts w:ascii="Times New Roman" w:hAnsi="Times New Roman" w:cs="Times New Roman"/>
        </w:rPr>
        <w:t>(Hammer et al. 2022)</w:t>
      </w:r>
      <w:r w:rsidR="00B75727">
        <w:rPr>
          <w:rFonts w:ascii="Times New Roman" w:eastAsia="Times New Roman" w:hAnsi="Times New Roman" w:cs="Times New Roman"/>
        </w:rPr>
        <w:fldChar w:fldCharType="end"/>
      </w:r>
      <w:r w:rsidR="009D6AAA">
        <w:rPr>
          <w:rFonts w:ascii="Times New Roman" w:eastAsia="Times New Roman" w:hAnsi="Times New Roman" w:cs="Times New Roman"/>
        </w:rPr>
        <w:t xml:space="preserve"> between patches of productivity within Tremblay Sound to feed consistently </w:t>
      </w:r>
      <w:r w:rsidR="00D255C1">
        <w:rPr>
          <w:rFonts w:ascii="Times New Roman" w:eastAsia="Times New Roman" w:hAnsi="Times New Roman" w:cs="Times New Roman"/>
        </w:rPr>
        <w:t xml:space="preserve">whereas </w:t>
      </w:r>
      <w:r w:rsidR="00B75727">
        <w:rPr>
          <w:rFonts w:ascii="Times New Roman" w:eastAsia="Times New Roman" w:hAnsi="Times New Roman" w:cs="Times New Roman"/>
        </w:rPr>
        <w:t xml:space="preserve">sculpins occupy one area and consume the </w:t>
      </w:r>
      <w:r w:rsidR="001B4BB9">
        <w:rPr>
          <w:rFonts w:ascii="Times New Roman" w:eastAsia="Times New Roman" w:hAnsi="Times New Roman" w:cs="Times New Roman"/>
        </w:rPr>
        <w:t xml:space="preserve">resources opportunistically available and only being able to </w:t>
      </w:r>
      <w:commentRangeStart w:id="15"/>
      <w:r w:rsidR="001B4BB9">
        <w:rPr>
          <w:rFonts w:ascii="Times New Roman" w:eastAsia="Times New Roman" w:hAnsi="Times New Roman" w:cs="Times New Roman"/>
        </w:rPr>
        <w:t xml:space="preserve">slowly move between patches </w:t>
      </w:r>
      <w:commentRangeEnd w:id="15"/>
      <w:r w:rsidR="00C04603">
        <w:rPr>
          <w:rStyle w:val="CommentReference"/>
        </w:rPr>
        <w:commentReference w:id="15"/>
      </w:r>
      <w:r w:rsidR="001B4BB9">
        <w:rPr>
          <w:rFonts w:ascii="Times New Roman" w:eastAsia="Times New Roman" w:hAnsi="Times New Roman" w:cs="Times New Roman"/>
        </w:rPr>
        <w:fldChar w:fldCharType="begin"/>
      </w:r>
      <w:r w:rsidR="001B4BB9">
        <w:rPr>
          <w:rFonts w:ascii="Times New Roman" w:eastAsia="Times New Roman" w:hAnsi="Times New Roman" w:cs="Times New Roman"/>
        </w:rPr>
        <w:instrText xml:space="preserve"> ADDIN ZOTERO_ITEM CSL_CITATION {"citationID":"R0ifo2A3","properties":{"formattedCitation":"(Hermann 2021)","plainCitation":"(Hermann 2021)","noteIndex":0},"citationItems":[{"id":2501,"uris":["http://zotero.org/users/6698532/items/L228ZGE8"],"itemData":{"id":2501,"type":"thesis","abstract":"Environments change across space and time, requiring organisms to adapt behaviorally and/or physiologically. In the Arctic, where productivity varies greatly among seasons, many marine species exploit a resource pulse associated with annual ice melt. Melting sea-ice releases zooplankton on and within the ice into open water causing many consumers to migrate with the receding ice; however, resident species may too rely on the ephemeral prey source. Fourhorn Sculpin (Myoxocephalus quadricornis) and Slimy Sculpin (Cottus cognatus) are residents of Tremblay Sound, Nunavut Canada which is known as a seasonally productive system in the Arctic. I characterized the seasonal behavior of sculpin by collecting and identifying stomach contents from 175 sculpin during the ice-free periods of 2017-2019. Other individuals were released with acoustic transmitters (n=119) for year-round monitoring of movements throughout Tremblay Sound. Consumption rates were high, with 33% of individuals consuming &gt;5% of their body mass (mean 4.32%; SE 0.25). Diet composition was dominated by amphipods and krill but both traditional and multivariate analyses showed diets shifted and broadened over the short (~6 weeks) ice-free season and between years. Namely, indicator species analysis revealed significant associations with distinct amphipod genera between years (Gammaracanthus sp. in 2017, Onisimus sp. in 2018). Feeding exploitation corresponded with high rates of activity as several metrics of movement and home range consistently revealed more activity during the ice-free period. Further analyses revealed qualitatively that sculpin showed high site fidelity and were residents within Tremblay Sound year-round, though acceleration and pressure sensors indicate individuals may not be entirely dormant under the ice. Together, showing high levels of activity to feed at high levels while maintaining flexibility in diet composition indicates that sculpin are adapted to exploit ephemeral resources. These physiological and behavioral adaptations are likely important to annual energy budgets and have potential to affect the resilience of sculpin to ongoing climate change in marine Arctic ecosystems.","number-of-pages":"120","publisher":"University of New Hampshire","title":"Seasonal feeding and movement responses of resident sculpin in the Canadian Arctic","author":[{"family":"Hermann","given":"Nathan T."}],"issued":{"date-parts":[["2021"]]}}}],"schema":"https://github.com/citation-style-language/schema/raw/master/csl-citation.json"} </w:instrText>
      </w:r>
      <w:r w:rsidR="001B4BB9">
        <w:rPr>
          <w:rFonts w:ascii="Times New Roman" w:eastAsia="Times New Roman" w:hAnsi="Times New Roman" w:cs="Times New Roman"/>
        </w:rPr>
        <w:fldChar w:fldCharType="separate"/>
      </w:r>
      <w:r w:rsidR="001B4BB9" w:rsidRPr="001B4BB9">
        <w:rPr>
          <w:rFonts w:ascii="Times New Roman" w:hAnsi="Times New Roman" w:cs="Times New Roman"/>
        </w:rPr>
        <w:t>(Hermann 2021)</w:t>
      </w:r>
      <w:r w:rsidR="001B4BB9">
        <w:rPr>
          <w:rFonts w:ascii="Times New Roman" w:eastAsia="Times New Roman" w:hAnsi="Times New Roman" w:cs="Times New Roman"/>
        </w:rPr>
        <w:fldChar w:fldCharType="end"/>
      </w:r>
      <w:r w:rsidR="00C04603">
        <w:rPr>
          <w:rFonts w:ascii="Times New Roman" w:eastAsia="Times New Roman" w:hAnsi="Times New Roman" w:cs="Times New Roman"/>
        </w:rPr>
        <w:t xml:space="preserve">. </w:t>
      </w:r>
      <w:r w:rsidR="00FC3DC1">
        <w:rPr>
          <w:rFonts w:ascii="Times New Roman" w:eastAsia="Times New Roman" w:hAnsi="Times New Roman" w:cs="Times New Roman"/>
        </w:rPr>
        <w:t>Perhaps, these differences position the two predators within the two categories o</w:t>
      </w:r>
      <w:r w:rsidR="00B6681B">
        <w:rPr>
          <w:rFonts w:ascii="Times New Roman" w:eastAsia="Times New Roman" w:hAnsi="Times New Roman" w:cs="Times New Roman"/>
        </w:rPr>
        <w:t xml:space="preserve">f predatory responses to resource pulses defined by </w:t>
      </w:r>
      <w:r w:rsidR="00B6681B">
        <w:rPr>
          <w:rFonts w:ascii="Times New Roman" w:eastAsia="Times New Roman" w:hAnsi="Times New Roman" w:cs="Times New Roman"/>
        </w:rPr>
        <w:fldChar w:fldCharType="begin"/>
      </w:r>
      <w:r w:rsidR="00B6681B">
        <w:rPr>
          <w:rFonts w:ascii="Times New Roman" w:eastAsia="Times New Roman" w:hAnsi="Times New Roman" w:cs="Times New Roman"/>
        </w:rPr>
        <w:instrText xml:space="preserve"> ADDIN ZOTERO_ITEM CSL_CITATION {"citationID":"nsHALck9","properties":{"formattedCitation":"(Yang et al. 2008)","plainCitation":"(Yang et al. 2008)","noteIndex":0},"citationItems":[{"id":708,"uris":["http://zotero.org/users/6698532/items/9FQHAL3P"],"itemData":{"id":708,"type":"article-journal","abstract":"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container-title":"Ecology","issue":"3","page":"621-634","title":"What Can We Learn from Resource Pulses?","volume":"89","author":[{"family":"Yang","given":"Louie H"},{"family":"Bastow","given":"Justin L"},{"family":"Spence","given":"Kenneth O"},{"family":"Wright","given":"Amber N"}],"issued":{"date-parts":[["2008"]]}}}],"schema":"https://github.com/citation-style-language/schema/raw/master/csl-citation.json"} </w:instrText>
      </w:r>
      <w:r w:rsidR="00B6681B">
        <w:rPr>
          <w:rFonts w:ascii="Times New Roman" w:eastAsia="Times New Roman" w:hAnsi="Times New Roman" w:cs="Times New Roman"/>
        </w:rPr>
        <w:fldChar w:fldCharType="separate"/>
      </w:r>
      <w:r w:rsidR="00B6681B" w:rsidRPr="00B6681B">
        <w:rPr>
          <w:rFonts w:ascii="Times New Roman" w:hAnsi="Times New Roman" w:cs="Times New Roman"/>
        </w:rPr>
        <w:t xml:space="preserve">Yang et al. </w:t>
      </w:r>
      <w:r w:rsidR="00B6681B">
        <w:rPr>
          <w:rFonts w:ascii="Times New Roman" w:hAnsi="Times New Roman" w:cs="Times New Roman"/>
        </w:rPr>
        <w:t>(</w:t>
      </w:r>
      <w:r w:rsidR="00B6681B" w:rsidRPr="00B6681B">
        <w:rPr>
          <w:rFonts w:ascii="Times New Roman" w:hAnsi="Times New Roman" w:cs="Times New Roman"/>
        </w:rPr>
        <w:t>2008)</w:t>
      </w:r>
      <w:r w:rsidR="00B6681B">
        <w:rPr>
          <w:rFonts w:ascii="Times New Roman" w:eastAsia="Times New Roman" w:hAnsi="Times New Roman" w:cs="Times New Roman"/>
        </w:rPr>
        <w:fldChar w:fldCharType="end"/>
      </w:r>
      <w:r w:rsidR="00BB0A2F">
        <w:rPr>
          <w:rFonts w:ascii="Times New Roman" w:eastAsia="Times New Roman" w:hAnsi="Times New Roman" w:cs="Times New Roman"/>
        </w:rPr>
        <w:t xml:space="preserve">: mobile specialists and opportunistic residents. However, </w:t>
      </w:r>
      <w:r w:rsidR="009D43CB">
        <w:rPr>
          <w:rFonts w:ascii="Times New Roman" w:eastAsia="Times New Roman" w:hAnsi="Times New Roman" w:cs="Times New Roman"/>
        </w:rPr>
        <w:t>another species of char in Arctic ecosystems</w:t>
      </w:r>
      <w:r w:rsidR="007709F2">
        <w:rPr>
          <w:rFonts w:ascii="Times New Roman" w:eastAsia="Times New Roman" w:hAnsi="Times New Roman" w:cs="Times New Roman"/>
        </w:rPr>
        <w:t xml:space="preserve">, Dolly </w:t>
      </w:r>
      <w:proofErr w:type="spellStart"/>
      <w:r w:rsidR="007709F2">
        <w:rPr>
          <w:rFonts w:ascii="Times New Roman" w:eastAsia="Times New Roman" w:hAnsi="Times New Roman" w:cs="Times New Roman"/>
        </w:rPr>
        <w:t>Varden</w:t>
      </w:r>
      <w:proofErr w:type="spellEnd"/>
      <w:r w:rsidR="007709F2">
        <w:rPr>
          <w:rFonts w:ascii="Times New Roman" w:eastAsia="Times New Roman" w:hAnsi="Times New Roman" w:cs="Times New Roman"/>
        </w:rPr>
        <w:t xml:space="preserve"> (</w:t>
      </w:r>
      <w:r w:rsidR="007709F2">
        <w:rPr>
          <w:rFonts w:ascii="Times New Roman" w:eastAsia="Times New Roman" w:hAnsi="Times New Roman" w:cs="Times New Roman"/>
          <w:i/>
          <w:iCs/>
        </w:rPr>
        <w:t xml:space="preserve">Salvelinus </w:t>
      </w:r>
      <w:proofErr w:type="spellStart"/>
      <w:r w:rsidR="007709F2">
        <w:rPr>
          <w:rFonts w:ascii="Times New Roman" w:eastAsia="Times New Roman" w:hAnsi="Times New Roman" w:cs="Times New Roman"/>
          <w:i/>
          <w:iCs/>
        </w:rPr>
        <w:t>malma</w:t>
      </w:r>
      <w:proofErr w:type="spellEnd"/>
      <w:r w:rsidR="007709F2">
        <w:rPr>
          <w:rFonts w:ascii="Times New Roman" w:eastAsia="Times New Roman" w:hAnsi="Times New Roman" w:cs="Times New Roman"/>
        </w:rPr>
        <w:t xml:space="preserve">), </w:t>
      </w:r>
      <w:r w:rsidR="009F49C5">
        <w:rPr>
          <w:rFonts w:ascii="Times New Roman" w:eastAsia="Times New Roman" w:hAnsi="Times New Roman" w:cs="Times New Roman"/>
        </w:rPr>
        <w:t xml:space="preserve">has been </w:t>
      </w:r>
      <w:r w:rsidR="00087067">
        <w:rPr>
          <w:rFonts w:ascii="Times New Roman" w:eastAsia="Times New Roman" w:hAnsi="Times New Roman" w:cs="Times New Roman"/>
        </w:rPr>
        <w:t xml:space="preserve">categorized within a third category of ‘specialist resident’ reflecting their </w:t>
      </w:r>
      <w:r w:rsidR="002B3DE9">
        <w:rPr>
          <w:rFonts w:ascii="Times New Roman" w:eastAsia="Times New Roman" w:hAnsi="Times New Roman" w:cs="Times New Roman"/>
        </w:rPr>
        <w:t xml:space="preserve">sedentary behavior which uses phenotypic flexibility to enable their </w:t>
      </w:r>
      <w:r w:rsidR="009F49C5">
        <w:rPr>
          <w:rFonts w:ascii="Times New Roman" w:eastAsia="Times New Roman" w:hAnsi="Times New Roman" w:cs="Times New Roman"/>
        </w:rPr>
        <w:t xml:space="preserve">pulsed consumption on a single prey type </w:t>
      </w:r>
      <w:r w:rsidR="009F49C5">
        <w:rPr>
          <w:rFonts w:ascii="Times New Roman" w:eastAsia="Times New Roman" w:hAnsi="Times New Roman" w:cs="Times New Roman"/>
        </w:rPr>
        <w:fldChar w:fldCharType="begin"/>
      </w:r>
      <w:r w:rsidR="009F49C5">
        <w:rPr>
          <w:rFonts w:ascii="Times New Roman" w:eastAsia="Times New Roman" w:hAnsi="Times New Roman" w:cs="Times New Roman"/>
        </w:rPr>
        <w:instrText xml:space="preserve"> ADDIN ZOTERO_ITEM CSL_CITATION {"citationID":"Yt606I4d","properties":{"formattedCitation":"(Armstrong and Bond 2013)","plainCitation":"(Armstrong and Bond 2013)","noteIndex":0},"citationItems":[{"id":1079,"uris":["http://zotero.org/users/6698532/items/NAX3KYNQ"],"itemData":{"id":1079,"type":"article-journal","abstract":"Large digestive organs increase rates of energy gain when food is plentiful but are costly to maintain and increase rates of energy loss when food is scarce. The physiological adaptations to this trade-off differ depending on the scale and predictability of variation in food abundance. Currently, there is little understanding of how animals balance trade-offs between the cost and capacity of the digestive system in response to resource pulses: rare, ephemeral periods of resource superabundance. We investigated the physiological and behavioural tactics of the fish Dolly Varden (Salvelinus malma) that rear in watersheds with low in situ productivity, but experience annual resource pulses from the spawning migrations of Pacific salmon. The eggs of Pacific salmon provide high-energy food for Dolly Varden. Dolly Varden sampled 6 weeks prior to the resource pulse exhibited atrophy of the stomach, pyloric caeca, intestine and liver. Throughout the portion of the growing season prior to the resource pulse, fish exhibited empty stomachs, low indices of energy condition and muscle isotope signatures reflecting the previous resource pulse. During the resource pulse, Dolly Varden exhibited large digestive machinery, gorged on salmon eggs and rapidly stored energy in fat reserves, somatic growth and gonad development. Dolly Varden appeared to achieve nearly their entire annual energy surplus during the ~5-week period when sockeye salmon spawn. Digestive flexibility provides Dolly Varden the energy efficiency required to survive and reproduce when resource abundance is concentrated into an annual pulse that is predictable, yet highly ephemeral. Although fish are known to incur extremely variable energy budgets, our study is one of the first to document digestive flexibility in wild fish. Our study emphasizes that fish can rely heavily on rare, high-magnitude foraging opportunities. Human actions that attenuate spikes in food abundance may have stronger than anticipated effects on consumer energy budgets. © 2013 British Ecological Society.","container-title":"Journal of Animal Ecology","DOI":"10.1111/1365-2656.12066","issue":"5","page":"966-975","title":"Phenotype flexibility in wild fish: Dolly Varden regulate assimilative capacity to capitalize on annual pulsed subsidies","volume":"82","author":[{"family":"Armstrong","given":"Jonathan B."},{"family":"Bond","given":"Morgan H."}],"issued":{"date-parts":[["2013"]]}}}],"schema":"https://github.com/citation-style-language/schema/raw/master/csl-citation.json"} </w:instrText>
      </w:r>
      <w:r w:rsidR="009F49C5">
        <w:rPr>
          <w:rFonts w:ascii="Times New Roman" w:eastAsia="Times New Roman" w:hAnsi="Times New Roman" w:cs="Times New Roman"/>
        </w:rPr>
        <w:fldChar w:fldCharType="separate"/>
      </w:r>
      <w:r w:rsidR="009F49C5" w:rsidRPr="009F49C5">
        <w:rPr>
          <w:rFonts w:ascii="Times New Roman" w:hAnsi="Times New Roman" w:cs="Times New Roman"/>
        </w:rPr>
        <w:t>(Armstrong and Bond 2013)</w:t>
      </w:r>
      <w:r w:rsidR="009F49C5">
        <w:rPr>
          <w:rFonts w:ascii="Times New Roman" w:eastAsia="Times New Roman" w:hAnsi="Times New Roman" w:cs="Times New Roman"/>
        </w:rPr>
        <w:fldChar w:fldCharType="end"/>
      </w:r>
      <w:r w:rsidR="00D4593B">
        <w:rPr>
          <w:rFonts w:ascii="Times New Roman" w:eastAsia="Times New Roman" w:hAnsi="Times New Roman" w:cs="Times New Roman"/>
        </w:rPr>
        <w:t>.</w:t>
      </w:r>
      <w:r w:rsidR="00D15065">
        <w:rPr>
          <w:rFonts w:ascii="Times New Roman" w:eastAsia="Times New Roman" w:hAnsi="Times New Roman" w:cs="Times New Roman"/>
        </w:rPr>
        <w:t xml:space="preserve"> </w:t>
      </w:r>
      <w:r w:rsidR="00867632">
        <w:rPr>
          <w:rFonts w:ascii="Times New Roman" w:eastAsia="Times New Roman" w:hAnsi="Times New Roman" w:cs="Times New Roman"/>
        </w:rPr>
        <w:t xml:space="preserve">This predator exists in a similar Arctic context which </w:t>
      </w:r>
      <w:r w:rsidR="006A3CD5">
        <w:rPr>
          <w:rFonts w:ascii="Times New Roman" w:eastAsia="Times New Roman" w:hAnsi="Times New Roman" w:cs="Times New Roman"/>
        </w:rPr>
        <w:t xml:space="preserve">includes significant variations in the </w:t>
      </w:r>
      <w:r w:rsidR="00362BDD">
        <w:rPr>
          <w:rFonts w:ascii="Times New Roman" w:eastAsia="Times New Roman" w:hAnsi="Times New Roman" w:cs="Times New Roman"/>
        </w:rPr>
        <w:t xml:space="preserve">availability </w:t>
      </w:r>
      <w:r w:rsidR="003E4F5C">
        <w:rPr>
          <w:rFonts w:ascii="Times New Roman" w:eastAsia="Times New Roman" w:hAnsi="Times New Roman" w:cs="Times New Roman"/>
        </w:rPr>
        <w:t>of resources</w:t>
      </w:r>
      <w:r w:rsidR="00D75AC8">
        <w:rPr>
          <w:rFonts w:ascii="Times New Roman" w:eastAsia="Times New Roman" w:hAnsi="Times New Roman" w:cs="Times New Roman"/>
        </w:rPr>
        <w:t xml:space="preserve"> </w:t>
      </w:r>
      <w:r w:rsidR="00D75AC8">
        <w:rPr>
          <w:rFonts w:ascii="Times New Roman" w:eastAsia="Times New Roman" w:hAnsi="Times New Roman" w:cs="Times New Roman"/>
        </w:rPr>
        <w:fldChar w:fldCharType="begin"/>
      </w:r>
      <w:r w:rsidR="00D75AC8">
        <w:rPr>
          <w:rFonts w:ascii="Times New Roman" w:eastAsia="Times New Roman" w:hAnsi="Times New Roman" w:cs="Times New Roman"/>
        </w:rPr>
        <w:instrText xml:space="preserve"> ADDIN ZOTERO_ITEM CSL_CITATION {"citationID":"QP9wU5Iu","properties":{"formattedCitation":"(Berge et al. 2015)","plainCitation":"(Berge et al. 2015)","noteIndex":0},"citationItems":[{"id":2229,"uris":["http://zotero.org/users/6698532/items/4DGY2U4Z"],"itemData":{"id":2229,"type":"article-journal","abstract":"Several recent lines of evidence indicate that the polar night is key to understanding Arctic marine ecosystems. First, the polar night is not a period void of biological activity even though primary production is close to zero, but is rather characterized by a number of processes and interactions yet to be fully understood, including unanticipated high levels of feeding and reproduction in a wide range of taxa and habitats. Second, as more knowledge emerges, it is evident that a coupled physical and biological perspective of the ecosystem will redeﬁne seasonality beyond the ‘‘calendar perspective”. Third, it appears that many organisms may exhibit endogenous rhythms that trigger ﬁtness-maximizing activities in the absence of light-based cues. Indeed a common adaptation appears to be the ability to utilize the dark season for reproduction. This and other processes are most likely adaptations to current environmental conditions and community and trophic structures of the ecosystem, and may have implications for how Arctic ecosystems can change under continued climatic warming.","container-title":"Progress in Oceanography","DOI":"10.1016/j.pocean.2015.08.005","ISSN":"00796611","journalAbbreviation":"Progress in Oceanography","language":"en","page":"258-271","source":"DOI.org (Crossref)","title":"In the dark: A review of ecosystem processes during the Arctic polar night","title-short":"In the dark","volume":"139","author":[{"family":"Berge","given":"Jørgen"},{"family":"Renaud","given":"Paul E."},{"family":"Darnis","given":"Gerald"},{"family":"Cottier","given":"Finlo"},{"family":"Last","given":"Kim"},{"family":"Gabrielsen","given":"Tove M."},{"family":"Johnsen","given":"Geir"},{"family":"Seuthe","given":"Lena"},{"family":"Weslawski","given":"Jan Marcin"},{"family":"Leu","given":"Eva"},{"family":"Moline","given":"Mark"},{"family":"Nahrgang","given":"Jasmine"},{"family":"Søreide","given":"Janne E."},{"family":"Varpe","given":"Øystein"},{"family":"Lønne","given":"Ole Jørgen"},{"family":"Daase","given":"Malin"},{"family":"Falk-Petersen","given":"Stig"}],"issued":{"date-parts":[["2015",12]]}}}],"schema":"https://github.com/citation-style-language/schema/raw/master/csl-citation.json"} </w:instrText>
      </w:r>
      <w:r w:rsidR="00D75AC8">
        <w:rPr>
          <w:rFonts w:ascii="Times New Roman" w:eastAsia="Times New Roman" w:hAnsi="Times New Roman" w:cs="Times New Roman"/>
        </w:rPr>
        <w:fldChar w:fldCharType="separate"/>
      </w:r>
      <w:r w:rsidR="00D75AC8" w:rsidRPr="00D75AC8">
        <w:rPr>
          <w:rFonts w:ascii="Times New Roman" w:hAnsi="Times New Roman" w:cs="Times New Roman"/>
        </w:rPr>
        <w:t>(Berge et al. 2015)</w:t>
      </w:r>
      <w:r w:rsidR="00D75AC8">
        <w:rPr>
          <w:rFonts w:ascii="Times New Roman" w:eastAsia="Times New Roman" w:hAnsi="Times New Roman" w:cs="Times New Roman"/>
        </w:rPr>
        <w:fldChar w:fldCharType="end"/>
      </w:r>
      <w:r w:rsidR="00B04A4B">
        <w:rPr>
          <w:rFonts w:ascii="Times New Roman" w:eastAsia="Times New Roman" w:hAnsi="Times New Roman" w:cs="Times New Roman"/>
        </w:rPr>
        <w:t xml:space="preserve">. As such, it is possible that </w:t>
      </w:r>
      <w:r w:rsidR="00CC1CB2">
        <w:rPr>
          <w:rFonts w:ascii="Times New Roman" w:eastAsia="Times New Roman" w:hAnsi="Times New Roman" w:cs="Times New Roman"/>
        </w:rPr>
        <w:t xml:space="preserve">both predators here incorporate some level of plasticity in digestive capacity </w:t>
      </w:r>
      <w:r w:rsidR="00FE1B60">
        <w:rPr>
          <w:rFonts w:ascii="Times New Roman" w:eastAsia="Times New Roman" w:hAnsi="Times New Roman" w:cs="Times New Roman"/>
        </w:rPr>
        <w:t xml:space="preserve">and may </w:t>
      </w:r>
      <w:r w:rsidR="001266FE">
        <w:rPr>
          <w:rFonts w:ascii="Times New Roman" w:eastAsia="Times New Roman" w:hAnsi="Times New Roman" w:cs="Times New Roman"/>
        </w:rPr>
        <w:t xml:space="preserve">not fit neatly into these previously defined </w:t>
      </w:r>
      <w:r w:rsidR="001266FE">
        <w:rPr>
          <w:rFonts w:ascii="Times New Roman" w:eastAsia="Times New Roman" w:hAnsi="Times New Roman" w:cs="Times New Roman"/>
        </w:rPr>
        <w:lastRenderedPageBreak/>
        <w:t xml:space="preserve">categories from primarily temperate environments </w:t>
      </w:r>
      <w:r w:rsidR="001266FE">
        <w:rPr>
          <w:rFonts w:ascii="Times New Roman" w:eastAsia="Times New Roman" w:hAnsi="Times New Roman" w:cs="Times New Roman"/>
        </w:rPr>
        <w:fldChar w:fldCharType="begin"/>
      </w:r>
      <w:r w:rsidR="001266FE">
        <w:rPr>
          <w:rFonts w:ascii="Times New Roman" w:eastAsia="Times New Roman" w:hAnsi="Times New Roman" w:cs="Times New Roman"/>
        </w:rPr>
        <w:instrText xml:space="preserve"> ADDIN ZOTERO_ITEM CSL_CITATION {"citationID":"p1DHX6tF","properties":{"formattedCitation":"(Yang et al. 2008)","plainCitation":"(Yang et al. 2008)","noteIndex":0},"citationItems":[{"id":708,"uris":["http://zotero.org/users/6698532/items/9FQHAL3P"],"itemData":{"id":708,"type":"article-journal","abstract":"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container-title":"Ecology","issue":"3","page":"621-634","title":"What Can We Learn from Resource Pulses?","volume":"89","author":[{"family":"Yang","given":"Louie H"},{"family":"Bastow","given":"Justin L"},{"family":"Spence","given":"Kenneth O"},{"family":"Wright","given":"Amber N"}],"issued":{"date-parts":[["2008"]]}}}],"schema":"https://github.com/citation-style-language/schema/raw/master/csl-citation.json"} </w:instrText>
      </w:r>
      <w:r w:rsidR="001266FE">
        <w:rPr>
          <w:rFonts w:ascii="Times New Roman" w:eastAsia="Times New Roman" w:hAnsi="Times New Roman" w:cs="Times New Roman"/>
        </w:rPr>
        <w:fldChar w:fldCharType="separate"/>
      </w:r>
      <w:r w:rsidR="001266FE" w:rsidRPr="001266FE">
        <w:rPr>
          <w:rFonts w:ascii="Times New Roman" w:hAnsi="Times New Roman" w:cs="Times New Roman"/>
        </w:rPr>
        <w:t>(Yang et al. 2008)</w:t>
      </w:r>
      <w:r w:rsidR="001266FE">
        <w:rPr>
          <w:rFonts w:ascii="Times New Roman" w:eastAsia="Times New Roman" w:hAnsi="Times New Roman" w:cs="Times New Roman"/>
        </w:rPr>
        <w:fldChar w:fldCharType="end"/>
      </w:r>
      <w:r w:rsidR="001266FE">
        <w:rPr>
          <w:rFonts w:ascii="Times New Roman" w:eastAsia="Times New Roman" w:hAnsi="Times New Roman" w:cs="Times New Roman"/>
        </w:rPr>
        <w:t>.</w:t>
      </w:r>
      <w:r w:rsidR="00E13FEF">
        <w:rPr>
          <w:rFonts w:ascii="Times New Roman" w:eastAsia="Times New Roman" w:hAnsi="Times New Roman" w:cs="Times New Roman"/>
        </w:rPr>
        <w:t xml:space="preserve"> Additional adaptations </w:t>
      </w:r>
      <w:r w:rsidR="00115DB8">
        <w:rPr>
          <w:rFonts w:ascii="Times New Roman" w:eastAsia="Times New Roman" w:hAnsi="Times New Roman" w:cs="Times New Roman"/>
        </w:rPr>
        <w:t xml:space="preserve">include the migration behavior which is in addition to the marine mobility </w:t>
      </w:r>
      <w:r w:rsidR="000372EE">
        <w:rPr>
          <w:rFonts w:ascii="Times New Roman" w:eastAsia="Times New Roman" w:hAnsi="Times New Roman" w:cs="Times New Roman"/>
        </w:rPr>
        <w:t xml:space="preserve">of Arctic </w:t>
      </w:r>
      <w:proofErr w:type="gramStart"/>
      <w:r w:rsidR="000372EE">
        <w:rPr>
          <w:rFonts w:ascii="Times New Roman" w:eastAsia="Times New Roman" w:hAnsi="Times New Roman" w:cs="Times New Roman"/>
        </w:rPr>
        <w:t>char</w:t>
      </w:r>
      <w:proofErr w:type="gramEnd"/>
      <w:r w:rsidR="000372EE">
        <w:rPr>
          <w:rFonts w:ascii="Times New Roman" w:eastAsia="Times New Roman" w:hAnsi="Times New Roman" w:cs="Times New Roman"/>
        </w:rPr>
        <w:t>.</w:t>
      </w:r>
    </w:p>
    <w:p w14:paraId="17E12AC2" w14:textId="072DBD43" w:rsidR="000372EE" w:rsidRPr="000372EE" w:rsidRDefault="000372EE" w:rsidP="000372EE">
      <w:pPr>
        <w:spacing w:after="0" w:line="480" w:lineRule="auto"/>
        <w:rPr>
          <w:rFonts w:ascii="Times New Roman" w:eastAsia="Times New Roman" w:hAnsi="Times New Roman" w:cs="Times New Roman"/>
        </w:rPr>
      </w:pPr>
      <w:r>
        <w:rPr>
          <w:rFonts w:ascii="Times New Roman" w:eastAsia="Times New Roman" w:hAnsi="Times New Roman" w:cs="Times New Roman"/>
        </w:rPr>
        <w:tab/>
      </w:r>
      <w:r w:rsidR="00107E1D">
        <w:rPr>
          <w:rFonts w:ascii="Times New Roman" w:eastAsia="Times New Roman" w:hAnsi="Times New Roman" w:cs="Times New Roman"/>
        </w:rPr>
        <w:t xml:space="preserve">The migratory behavior of Arctic </w:t>
      </w:r>
      <w:proofErr w:type="gramStart"/>
      <w:r w:rsidR="00107E1D">
        <w:rPr>
          <w:rFonts w:ascii="Times New Roman" w:eastAsia="Times New Roman" w:hAnsi="Times New Roman" w:cs="Times New Roman"/>
        </w:rPr>
        <w:t>char</w:t>
      </w:r>
      <w:proofErr w:type="gramEnd"/>
      <w:r w:rsidR="00107E1D">
        <w:rPr>
          <w:rFonts w:ascii="Times New Roman" w:eastAsia="Times New Roman" w:hAnsi="Times New Roman" w:cs="Times New Roman"/>
        </w:rPr>
        <w:t xml:space="preserve"> presents a </w:t>
      </w:r>
      <w:r w:rsidR="00AF7E3A">
        <w:rPr>
          <w:rFonts w:ascii="Times New Roman" w:eastAsia="Times New Roman" w:hAnsi="Times New Roman" w:cs="Times New Roman"/>
        </w:rPr>
        <w:t xml:space="preserve">significant undertaking </w:t>
      </w:r>
      <w:r w:rsidR="00B86137">
        <w:rPr>
          <w:rFonts w:ascii="Times New Roman" w:eastAsia="Times New Roman" w:hAnsi="Times New Roman" w:cs="Times New Roman"/>
        </w:rPr>
        <w:t xml:space="preserve">which their summer feeding must </w:t>
      </w:r>
      <w:r w:rsidR="00593170">
        <w:rPr>
          <w:rFonts w:ascii="Times New Roman" w:eastAsia="Times New Roman" w:hAnsi="Times New Roman" w:cs="Times New Roman"/>
        </w:rPr>
        <w:t xml:space="preserve">be capable of supporting. </w:t>
      </w:r>
      <w:r w:rsidR="00527543">
        <w:rPr>
          <w:rFonts w:ascii="Times New Roman" w:eastAsia="Times New Roman" w:hAnsi="Times New Roman" w:cs="Times New Roman"/>
        </w:rPr>
        <w:t xml:space="preserve">The energetic expense of migration is well understood </w:t>
      </w:r>
      <w:r w:rsidR="00745B8F">
        <w:rPr>
          <w:rFonts w:ascii="Times New Roman" w:eastAsia="Times New Roman" w:hAnsi="Times New Roman" w:cs="Times New Roman"/>
        </w:rPr>
        <w:t>for many taxa</w:t>
      </w:r>
      <w:r w:rsidR="00B32492">
        <w:rPr>
          <w:rFonts w:ascii="Times New Roman" w:eastAsia="Times New Roman" w:hAnsi="Times New Roman" w:cs="Times New Roman"/>
        </w:rPr>
        <w:t xml:space="preserve"> (birds, </w:t>
      </w:r>
      <w:r w:rsidR="00B32492">
        <w:rPr>
          <w:rFonts w:ascii="Times New Roman" w:eastAsia="Times New Roman" w:hAnsi="Times New Roman" w:cs="Times New Roman"/>
        </w:rPr>
        <w:fldChar w:fldCharType="begin"/>
      </w:r>
      <w:r w:rsidR="00B32492">
        <w:rPr>
          <w:rFonts w:ascii="Times New Roman" w:eastAsia="Times New Roman" w:hAnsi="Times New Roman" w:cs="Times New Roman"/>
        </w:rPr>
        <w:instrText xml:space="preserve"> ADDIN ZOTERO_ITEM CSL_CITATION {"citationID":"U5v0tMMA","properties":{"formattedCitation":"(McWilliams and Karasov 2014)","plainCitation":"(McWilliams and Karasov 2014)","noteIndex":0},"citationItems":[{"id":1240,"uris":["http://zotero.org/users/6698532/items/XH3LSQRV"],"itemData":{"id":1240,"type":"article-journal","abstract":"Flexible phenotypes enable animals to live in environments that change over space and time, and knowing the limits to and the required time scale for this flexibility provides insights into constraints on energy and nutrient intake, diet diversity and niche width. We quantified the level of immediate and ultimate spare capacity, and thus the extent of phenotypic flexibility, in the digestive system of a migratory bird in response to increased energy demand, and identified the digestive constraints responsible for the limits on sustained energy intake. Immediate spare capacity decreased from approximately 50% for birds acclimated to relatively benign temperatures to less than 20% as birds approached their maximum sustainable energy intake. Ultimate spare capacity enabled an increase in feeding rate of approximately 126% as measured in birds acclimated for weeks at -29°C compared with +21°C. Increased gut size and not tissue-specific differences in nutrient uptake or changes in digestive efficiency or retention time were primarily responsible for this increase in capacity with energy demand, and this change required more than 1-2 days. Thus, the pace of change in digestive organ size may often constrain energy intake and, for birds, retard the pace of their migration. © 2014 The Author(s) Published by the Royal Society. All rights reserved.","container-title":"Proceedings of the Royal Society B: Biological Sciences","DOI":"10.1098/rspb.2014.0308","issue":"1783","page":"1-9","title":"Spare capacity and phenotypic flexibility in the digestive system of a migratory bird: Defining the limits of animal design","volume":"281","author":[{"family":"McWilliams","given":"Scott R."},{"family":"Karasov","given":"William H."}],"issued":{"date-parts":[["2014"]]}}}],"schema":"https://github.com/citation-style-language/schema/raw/master/csl-citation.json"} </w:instrText>
      </w:r>
      <w:r w:rsidR="00B32492">
        <w:rPr>
          <w:rFonts w:ascii="Times New Roman" w:eastAsia="Times New Roman" w:hAnsi="Times New Roman" w:cs="Times New Roman"/>
        </w:rPr>
        <w:fldChar w:fldCharType="separate"/>
      </w:r>
      <w:r w:rsidR="00B32492" w:rsidRPr="00B32492">
        <w:rPr>
          <w:rFonts w:ascii="Times New Roman" w:hAnsi="Times New Roman" w:cs="Times New Roman"/>
        </w:rPr>
        <w:t xml:space="preserve">McWilliams and </w:t>
      </w:r>
      <w:proofErr w:type="spellStart"/>
      <w:r w:rsidR="00B32492" w:rsidRPr="00B32492">
        <w:rPr>
          <w:rFonts w:ascii="Times New Roman" w:hAnsi="Times New Roman" w:cs="Times New Roman"/>
        </w:rPr>
        <w:t>Karasov</w:t>
      </w:r>
      <w:proofErr w:type="spellEnd"/>
      <w:r w:rsidR="00B32492" w:rsidRPr="00B32492">
        <w:rPr>
          <w:rFonts w:ascii="Times New Roman" w:hAnsi="Times New Roman" w:cs="Times New Roman"/>
        </w:rPr>
        <w:t xml:space="preserve"> 2014</w:t>
      </w:r>
      <w:r w:rsidR="00B32492">
        <w:rPr>
          <w:rFonts w:ascii="Times New Roman" w:eastAsia="Times New Roman" w:hAnsi="Times New Roman" w:cs="Times New Roman"/>
        </w:rPr>
        <w:fldChar w:fldCharType="end"/>
      </w:r>
      <w:r w:rsidR="00B32492">
        <w:rPr>
          <w:rFonts w:ascii="Times New Roman" w:eastAsia="Times New Roman" w:hAnsi="Times New Roman" w:cs="Times New Roman"/>
        </w:rPr>
        <w:t xml:space="preserve">; </w:t>
      </w:r>
      <w:r w:rsidR="003A7AA5">
        <w:rPr>
          <w:rFonts w:ascii="Times New Roman" w:eastAsia="Times New Roman" w:hAnsi="Times New Roman" w:cs="Times New Roman"/>
        </w:rPr>
        <w:t xml:space="preserve">mammals, </w:t>
      </w:r>
      <w:r w:rsidR="001D6981">
        <w:rPr>
          <w:rFonts w:ascii="Times New Roman" w:eastAsia="Times New Roman" w:hAnsi="Times New Roman" w:cs="Times New Roman"/>
        </w:rPr>
        <w:fldChar w:fldCharType="begin"/>
      </w:r>
      <w:r w:rsidR="001D6981">
        <w:rPr>
          <w:rFonts w:ascii="Times New Roman" w:eastAsia="Times New Roman" w:hAnsi="Times New Roman" w:cs="Times New Roman"/>
        </w:rPr>
        <w:instrText xml:space="preserve"> ADDIN ZOTERO_ITEM CSL_CITATION {"citationID":"xtAADaR4","properties":{"formattedCitation":"(Harwood et al. 2012)","plainCitation":"(Harwood et al. 2012)","noteIndex":0},"citationItems":[{"id":2293,"uris":["http://zotero.org/users/6698532/items/8DCQUG27"],"itemData":{"id":2293,"type":"article-journal","container-title":"ARCTIC","DOI":"10.14430/arctic4163","ISSN":"1923-1245","issue":"1","journalAbbreviation":"ARCTIC","language":"en","license":"Copyright (c)","note":"number: 1","page":"35–44-35–44","source":"journalhosting.ucalgary.ca","title":"Fall Migration of Ringed Seals (&lt;i&gt;Phoca hispida&lt;/i&gt;) through the Beaufort and Chukchi Seas, 2001–02","volume":"65","author":[{"family":"Harwood","given":"Lois A."},{"family":"Smith","given":"Thomas G."},{"family":"Auld","given":"James C."}],"issued":{"date-parts":[["2012",3,17]]}}}],"schema":"https://github.com/citation-style-language/schema/raw/master/csl-citation.json"} </w:instrText>
      </w:r>
      <w:r w:rsidR="001D6981">
        <w:rPr>
          <w:rFonts w:ascii="Times New Roman" w:eastAsia="Times New Roman" w:hAnsi="Times New Roman" w:cs="Times New Roman"/>
        </w:rPr>
        <w:fldChar w:fldCharType="separate"/>
      </w:r>
      <w:r w:rsidR="001D6981" w:rsidRPr="001D6981">
        <w:rPr>
          <w:rFonts w:ascii="Times New Roman" w:hAnsi="Times New Roman" w:cs="Times New Roman"/>
        </w:rPr>
        <w:t>Harwood et al. 2012</w:t>
      </w:r>
      <w:r w:rsidR="001D6981">
        <w:rPr>
          <w:rFonts w:ascii="Times New Roman" w:eastAsia="Times New Roman" w:hAnsi="Times New Roman" w:cs="Times New Roman"/>
        </w:rPr>
        <w:fldChar w:fldCharType="end"/>
      </w:r>
      <w:r w:rsidR="00442FE4">
        <w:rPr>
          <w:rFonts w:ascii="Times New Roman" w:eastAsia="Times New Roman" w:hAnsi="Times New Roman" w:cs="Times New Roman"/>
        </w:rPr>
        <w:t xml:space="preserve">; and fishes, </w:t>
      </w:r>
      <w:r w:rsidR="00860FC3">
        <w:rPr>
          <w:rFonts w:ascii="Times New Roman" w:eastAsia="Times New Roman" w:hAnsi="Times New Roman" w:cs="Times New Roman"/>
        </w:rPr>
        <w:fldChar w:fldCharType="begin"/>
      </w:r>
      <w:r w:rsidR="00860FC3">
        <w:rPr>
          <w:rFonts w:ascii="Times New Roman" w:eastAsia="Times New Roman" w:hAnsi="Times New Roman" w:cs="Times New Roman"/>
        </w:rPr>
        <w:instrText xml:space="preserve"> ADDIN ZOTERO_ITEM CSL_CITATION {"citationID":"eN3oj35A","properties":{"formattedCitation":"(Wilson et al. 2013)","plainCitation":"(Wilson et al. 2013)","noteIndex":0},"citationItems":[{"id":2967,"uris":["http://zotero.org/users/6698532/items/E9CXWU5Y"],"itemData":{"id":2967,"type":"article-journal","abstract":"This study is the ﬁrst to calibrate acceleration transmitters with energy expenditure using a vertebrate model species. We quantiﬁed the relationship between acoustic accelerometer output and oxygen consumption across a range of swim speeds and water temperatures for Harrison River adult sockeye salmon (Oncorhynchus nerka). First, we veriﬁed that acceleration transmitters with a sampling frequency of 10 Hz could be used as a proxy for movement in sockeye salmon. Using a mixed effects model, we determined that tailbeat frequency and acceleration were positively correlated (p b 0.0001), independent of tag ID. Acceleration (p b 0.0001) was positively related to swim speed while fork length (p = 0.051) was negatively related to swim speed. Oxygen consumption and accelerometer output (p b 0.0001) had a positive linear relationship and were temperature dependent (p b 0.0001). There were no differences in swim performance (F2,12 = 1.023, p = 0.820) or oxygen consumption (F1,12 = 0.054, p = 0.332) between tagged and untagged individuals. Five tagged ﬁsh were released into the Fraser River estuary and manually tracked. Of the ﬁve ﬁsh, three were successfully tracked for 1 h. The above relationships were used to determine that the average swim speed was 1.25 ± 0.03 body lengths s−1 and cost of transport was 3.39 ± 0.17 mg O2 kg−1 min−1, averaged across the three detected ﬁsh. Acceleration transmitters can be effectively used to remotely evaluate ﬁne-scale behavior and estimate energy consumption of adult Paciﬁc salmon throughout their homeward spawning migration.","container-title":"Comparative Biochemistry and Physiology Part A: Molecular &amp; Integrative Physiology","DOI":"10.1016/j.cbpa.2012.12.002","ISSN":"10956433","issue":"3","journalAbbreviation":"Comparative Biochemistry and Physiology Part A: Molecular &amp; Integrative Physiology","language":"en","page":"491-498","source":"DOI.org (Crossref)","title":"Calibrating acoustic acceleration transmitters for estimating energy use by wild adult Pacific salmon","volume":"164","author":[{"family":"Wilson","given":"S.M."},{"family":"Hinch","given":"S.G."},{"family":"Eliason","given":"E.J."},{"family":"Farrell","given":"A.P."},{"family":"Cooke","given":"S.J."}],"issued":{"date-parts":[["2013",3]]}}}],"schema":"https://github.com/citation-style-language/schema/raw/master/csl-citation.json"} </w:instrText>
      </w:r>
      <w:r w:rsidR="00860FC3">
        <w:rPr>
          <w:rFonts w:ascii="Times New Roman" w:eastAsia="Times New Roman" w:hAnsi="Times New Roman" w:cs="Times New Roman"/>
        </w:rPr>
        <w:fldChar w:fldCharType="separate"/>
      </w:r>
      <w:r w:rsidR="00860FC3" w:rsidRPr="00860FC3">
        <w:rPr>
          <w:rFonts w:ascii="Times New Roman" w:hAnsi="Times New Roman" w:cs="Times New Roman"/>
        </w:rPr>
        <w:t>Wilson et al. 2013</w:t>
      </w:r>
      <w:r w:rsidR="00860FC3">
        <w:rPr>
          <w:rFonts w:ascii="Times New Roman" w:eastAsia="Times New Roman" w:hAnsi="Times New Roman" w:cs="Times New Roman"/>
        </w:rPr>
        <w:fldChar w:fldCharType="end"/>
      </w:r>
      <w:r w:rsidR="00442FE4">
        <w:rPr>
          <w:rFonts w:ascii="Times New Roman" w:eastAsia="Times New Roman" w:hAnsi="Times New Roman" w:cs="Times New Roman"/>
        </w:rPr>
        <w:t>)</w:t>
      </w:r>
      <w:r w:rsidR="001D6981">
        <w:rPr>
          <w:rFonts w:ascii="Times New Roman" w:eastAsia="Times New Roman" w:hAnsi="Times New Roman" w:cs="Times New Roman"/>
        </w:rPr>
        <w:t xml:space="preserve"> including for Arctic char specifically </w:t>
      </w:r>
      <w:r w:rsidR="001D6981">
        <w:rPr>
          <w:rFonts w:ascii="Times New Roman" w:eastAsia="Times New Roman" w:hAnsi="Times New Roman" w:cs="Times New Roman"/>
        </w:rPr>
        <w:fldChar w:fldCharType="begin"/>
      </w:r>
      <w:r w:rsidR="001D6981">
        <w:rPr>
          <w:rFonts w:ascii="Times New Roman" w:eastAsia="Times New Roman" w:hAnsi="Times New Roman" w:cs="Times New Roman"/>
        </w:rPr>
        <w:instrText xml:space="preserve"> ADDIN ZOTERO_ITEM CSL_CITATION {"citationID":"KeZ9pzvW","properties":{"formattedCitation":"(Harwood and Babaluk 2014)","plainCitation":"(Harwood and Babaluk 2014)","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schema":"https://github.com/citation-style-language/schema/raw/master/csl-citation.json"} </w:instrText>
      </w:r>
      <w:r w:rsidR="001D6981">
        <w:rPr>
          <w:rFonts w:ascii="Times New Roman" w:eastAsia="Times New Roman" w:hAnsi="Times New Roman" w:cs="Times New Roman"/>
        </w:rPr>
        <w:fldChar w:fldCharType="separate"/>
      </w:r>
      <w:r w:rsidR="001D6981" w:rsidRPr="001D6981">
        <w:rPr>
          <w:rFonts w:ascii="Times New Roman" w:hAnsi="Times New Roman" w:cs="Times New Roman"/>
        </w:rPr>
        <w:t xml:space="preserve">(Harwood and </w:t>
      </w:r>
      <w:proofErr w:type="spellStart"/>
      <w:r w:rsidR="001D6981" w:rsidRPr="001D6981">
        <w:rPr>
          <w:rFonts w:ascii="Times New Roman" w:hAnsi="Times New Roman" w:cs="Times New Roman"/>
        </w:rPr>
        <w:t>Babaluk</w:t>
      </w:r>
      <w:proofErr w:type="spellEnd"/>
      <w:r w:rsidR="001D6981" w:rsidRPr="001D6981">
        <w:rPr>
          <w:rFonts w:ascii="Times New Roman" w:hAnsi="Times New Roman" w:cs="Times New Roman"/>
        </w:rPr>
        <w:t xml:space="preserve"> 2014)</w:t>
      </w:r>
      <w:r w:rsidR="001D6981">
        <w:rPr>
          <w:rFonts w:ascii="Times New Roman" w:eastAsia="Times New Roman" w:hAnsi="Times New Roman" w:cs="Times New Roman"/>
        </w:rPr>
        <w:fldChar w:fldCharType="end"/>
      </w:r>
      <w:r w:rsidR="00A0798B">
        <w:rPr>
          <w:rFonts w:ascii="Times New Roman" w:eastAsia="Times New Roman" w:hAnsi="Times New Roman" w:cs="Times New Roman"/>
        </w:rPr>
        <w:t xml:space="preserve">. For some migrants, the expense of the extended movement is exacerbated by the </w:t>
      </w:r>
      <w:r w:rsidR="00F12EA3">
        <w:rPr>
          <w:rFonts w:ascii="Times New Roman" w:eastAsia="Times New Roman" w:hAnsi="Times New Roman" w:cs="Times New Roman"/>
        </w:rPr>
        <w:t xml:space="preserve">minimal or absent feeding during </w:t>
      </w:r>
      <w:r w:rsidR="00664691">
        <w:rPr>
          <w:rFonts w:ascii="Times New Roman" w:eastAsia="Times New Roman" w:hAnsi="Times New Roman" w:cs="Times New Roman"/>
        </w:rPr>
        <w:t xml:space="preserve">the behavior </w:t>
      </w:r>
      <w:r w:rsidR="00664691">
        <w:rPr>
          <w:rFonts w:ascii="Times New Roman" w:eastAsia="Times New Roman" w:hAnsi="Times New Roman" w:cs="Times New Roman"/>
        </w:rPr>
        <w:fldChar w:fldCharType="begin"/>
      </w:r>
      <w:r w:rsidR="00664691">
        <w:rPr>
          <w:rFonts w:ascii="Times New Roman" w:eastAsia="Times New Roman" w:hAnsi="Times New Roman" w:cs="Times New Roman"/>
        </w:rPr>
        <w:instrText xml:space="preserve"> ADDIN ZOTERO_ITEM CSL_CITATION {"citationID":"en5qRtS1","properties":{"formattedCitation":"(Harwood and Babaluk 2014)","plainCitation":"(Harwood and Babaluk 2014)","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schema":"https://github.com/citation-style-language/schema/raw/master/csl-citation.json"} </w:instrText>
      </w:r>
      <w:r w:rsidR="00664691">
        <w:rPr>
          <w:rFonts w:ascii="Times New Roman" w:eastAsia="Times New Roman" w:hAnsi="Times New Roman" w:cs="Times New Roman"/>
        </w:rPr>
        <w:fldChar w:fldCharType="separate"/>
      </w:r>
      <w:r w:rsidR="00664691" w:rsidRPr="00664691">
        <w:rPr>
          <w:rFonts w:ascii="Times New Roman" w:hAnsi="Times New Roman" w:cs="Times New Roman"/>
        </w:rPr>
        <w:t xml:space="preserve">(Harwood and </w:t>
      </w:r>
      <w:proofErr w:type="spellStart"/>
      <w:r w:rsidR="00664691" w:rsidRPr="00664691">
        <w:rPr>
          <w:rFonts w:ascii="Times New Roman" w:hAnsi="Times New Roman" w:cs="Times New Roman"/>
        </w:rPr>
        <w:t>Babaluk</w:t>
      </w:r>
      <w:proofErr w:type="spellEnd"/>
      <w:r w:rsidR="00664691" w:rsidRPr="00664691">
        <w:rPr>
          <w:rFonts w:ascii="Times New Roman" w:hAnsi="Times New Roman" w:cs="Times New Roman"/>
        </w:rPr>
        <w:t xml:space="preserve"> 2014)</w:t>
      </w:r>
      <w:r w:rsidR="00664691">
        <w:rPr>
          <w:rFonts w:ascii="Times New Roman" w:eastAsia="Times New Roman" w:hAnsi="Times New Roman" w:cs="Times New Roman"/>
        </w:rPr>
        <w:fldChar w:fldCharType="end"/>
      </w:r>
      <w:r w:rsidR="00B96FD4">
        <w:rPr>
          <w:rFonts w:ascii="Times New Roman" w:eastAsia="Times New Roman" w:hAnsi="Times New Roman" w:cs="Times New Roman"/>
        </w:rPr>
        <w:t xml:space="preserve">. </w:t>
      </w:r>
      <w:r w:rsidR="008E4B18">
        <w:rPr>
          <w:rFonts w:ascii="Times New Roman" w:eastAsia="Times New Roman" w:hAnsi="Times New Roman" w:cs="Times New Roman"/>
        </w:rPr>
        <w:t xml:space="preserve">As such, migrants largely rely on energy stores </w:t>
      </w:r>
      <w:r w:rsidR="001F7475">
        <w:rPr>
          <w:rFonts w:ascii="Times New Roman" w:eastAsia="Times New Roman" w:hAnsi="Times New Roman" w:cs="Times New Roman"/>
        </w:rPr>
        <w:t xml:space="preserve">built up during </w:t>
      </w:r>
      <w:r w:rsidR="00303192">
        <w:rPr>
          <w:rFonts w:ascii="Times New Roman" w:eastAsia="Times New Roman" w:hAnsi="Times New Roman" w:cs="Times New Roman"/>
        </w:rPr>
        <w:t xml:space="preserve">other times of the year </w:t>
      </w:r>
      <w:r w:rsidR="009B24B8">
        <w:rPr>
          <w:rFonts w:ascii="Times New Roman" w:eastAsia="Times New Roman" w:hAnsi="Times New Roman" w:cs="Times New Roman"/>
        </w:rPr>
        <w:t xml:space="preserve">meaning this foraging must be maximized. However, the </w:t>
      </w:r>
      <w:r w:rsidR="0049124A">
        <w:rPr>
          <w:rFonts w:ascii="Times New Roman" w:eastAsia="Times New Roman" w:hAnsi="Times New Roman" w:cs="Times New Roman"/>
        </w:rPr>
        <w:t xml:space="preserve">ability to </w:t>
      </w:r>
      <w:r w:rsidR="00805041">
        <w:rPr>
          <w:rFonts w:ascii="Times New Roman" w:eastAsia="Times New Roman" w:hAnsi="Times New Roman" w:cs="Times New Roman"/>
        </w:rPr>
        <w:t xml:space="preserve">consume high levels of prey </w:t>
      </w:r>
      <w:r w:rsidR="00D968ED">
        <w:rPr>
          <w:rFonts w:ascii="Times New Roman" w:eastAsia="Times New Roman" w:hAnsi="Times New Roman" w:cs="Times New Roman"/>
        </w:rPr>
        <w:t>b</w:t>
      </w:r>
      <w:r w:rsidR="00ED792B">
        <w:rPr>
          <w:rFonts w:ascii="Times New Roman" w:eastAsia="Times New Roman" w:hAnsi="Times New Roman" w:cs="Times New Roman"/>
        </w:rPr>
        <w:t>y</w:t>
      </w:r>
      <w:r w:rsidR="007657E1">
        <w:rPr>
          <w:rFonts w:ascii="Times New Roman" w:eastAsia="Times New Roman" w:hAnsi="Times New Roman" w:cs="Times New Roman"/>
        </w:rPr>
        <w:t xml:space="preserve"> maintain</w:t>
      </w:r>
      <w:r w:rsidR="00ED792B">
        <w:rPr>
          <w:rFonts w:ascii="Times New Roman" w:eastAsia="Times New Roman" w:hAnsi="Times New Roman" w:cs="Times New Roman"/>
        </w:rPr>
        <w:t>ing</w:t>
      </w:r>
      <w:r w:rsidR="007657E1">
        <w:rPr>
          <w:rFonts w:ascii="Times New Roman" w:eastAsia="Times New Roman" w:hAnsi="Times New Roman" w:cs="Times New Roman"/>
        </w:rPr>
        <w:t xml:space="preserve"> </w:t>
      </w:r>
      <w:r w:rsidR="00D968ED">
        <w:rPr>
          <w:rFonts w:ascii="Times New Roman" w:eastAsia="Times New Roman" w:hAnsi="Times New Roman" w:cs="Times New Roman"/>
        </w:rPr>
        <w:t xml:space="preserve">digestive machinery </w:t>
      </w:r>
      <w:r w:rsidR="00D968ED">
        <w:rPr>
          <w:rFonts w:ascii="Times New Roman" w:eastAsia="Times New Roman" w:hAnsi="Times New Roman" w:cs="Times New Roman"/>
        </w:rPr>
        <w:t xml:space="preserve">can be expensive in its own right </w:t>
      </w:r>
      <w:r w:rsidR="00805041">
        <w:rPr>
          <w:rFonts w:ascii="Times New Roman" w:eastAsia="Times New Roman" w:hAnsi="Times New Roman" w:cs="Times New Roman"/>
        </w:rPr>
        <w:fldChar w:fldCharType="begin"/>
      </w:r>
      <w:r w:rsidR="00805041">
        <w:rPr>
          <w:rFonts w:ascii="Times New Roman" w:eastAsia="Times New Roman" w:hAnsi="Times New Roman" w:cs="Times New Roman"/>
        </w:rPr>
        <w:instrText xml:space="preserve"> ADDIN ZOTERO_ITEM CSL_CITATION {"citationID":"fNaEREma","properties":{"formattedCitation":"(Cant et al. 1996)","plainCitation":"(Cant et al. 1996)","noteIndex":0},"citationItems":[{"id":1081,"uris":["http://zotero.org/users/6698532/items/SGNXBLYN"],"itemData":{"id":1081,"type":"article-journal","abstract":"In digesting and absorbing dietary nutrients, the gastrointestinal tract consumes approximately 20% of all incoming energy. A substantial proportion of this consumption is due to the rapid turnover of cellular protein, which permits abrupt changes in gut size to occur, matching capacity with delivery. If it is size of the alimentary tract that constrains nutrient uptake, greater than 20% allocation of ME intake above maintenance to the gut would improve the growth rate of a young animal but the efficiency of ME utilization for growth would deteriorate. Less than 15% allocation in birds seems injurious to both growth rate and efficiency of growth. Nutrient transport capacity of the intestine may be modulated independent of size; in the case of glucose, an up- or down-regulation of the number of brush-border glucose transporters matches absorptive capacity with delivery. The maximum uptake capacity of a small intestine for glucose at any moment in time is a function of its length, the flow rate of digesta, and the distributed-in-space kinetic parameters of transport (e.g., Vmax and Km). An example maximum uptake capacity for glucose in sheep is calculated at 2,112 g/d, assuming continuous digesta flow. Intermittency of flow reduces the uptake capacity to a functional level of 295 g/d, demonstrating a constraining influence of the periodicity of the migrating myoelectric complex. Growth regulation by stimulatory and inhibitory mitotic signals is presented as a candidate for an energy-independent determinant of the upper limit to functional maximum uptake capacity of the small intestine. Both size and functional capacity of the intestine must be considered in assessing the impact this tissue may have on the rest of the animal.","container-title":"Journal of Animal Science","DOI":"10.2527/1996.74102541x","issue":"10","page":"2541-2553","title":"The Regulation of Intestinal Metabolism and Its Impact on Whole Animal Energetics","volume":"74","author":[{"family":"Cant","given":"John P."},{"family":"McBride","given":"Brian W."},{"family":"Croom","given":"Warren J."}],"issued":{"date-parts":[["1996"]]}}}],"schema":"https://github.com/citation-style-language/schema/raw/master/csl-citation.json"} </w:instrText>
      </w:r>
      <w:r w:rsidR="00805041">
        <w:rPr>
          <w:rFonts w:ascii="Times New Roman" w:eastAsia="Times New Roman" w:hAnsi="Times New Roman" w:cs="Times New Roman"/>
        </w:rPr>
        <w:fldChar w:fldCharType="separate"/>
      </w:r>
      <w:r w:rsidR="00805041" w:rsidRPr="00805041">
        <w:rPr>
          <w:rFonts w:ascii="Times New Roman" w:hAnsi="Times New Roman" w:cs="Times New Roman"/>
        </w:rPr>
        <w:t>(Cant et al. 1996)</w:t>
      </w:r>
      <w:r w:rsidR="00805041">
        <w:rPr>
          <w:rFonts w:ascii="Times New Roman" w:eastAsia="Times New Roman" w:hAnsi="Times New Roman" w:cs="Times New Roman"/>
        </w:rPr>
        <w:fldChar w:fldCharType="end"/>
      </w:r>
      <w:r w:rsidR="00ED792B">
        <w:rPr>
          <w:rFonts w:ascii="Times New Roman" w:eastAsia="Times New Roman" w:hAnsi="Times New Roman" w:cs="Times New Roman"/>
        </w:rPr>
        <w:t xml:space="preserve">. Alternatively, other adaptations </w:t>
      </w:r>
      <w:r w:rsidR="004200D9">
        <w:rPr>
          <w:rFonts w:ascii="Times New Roman" w:eastAsia="Times New Roman" w:hAnsi="Times New Roman" w:cs="Times New Roman"/>
        </w:rPr>
        <w:t xml:space="preserve">relying on flexibility </w:t>
      </w:r>
      <w:r w:rsidR="0012143B">
        <w:rPr>
          <w:rFonts w:ascii="Times New Roman" w:eastAsia="Times New Roman" w:hAnsi="Times New Roman" w:cs="Times New Roman"/>
        </w:rPr>
        <w:fldChar w:fldCharType="begin"/>
      </w:r>
      <w:r w:rsidR="0012143B">
        <w:rPr>
          <w:rFonts w:ascii="Times New Roman" w:eastAsia="Times New Roman" w:hAnsi="Times New Roman" w:cs="Times New Roman"/>
        </w:rPr>
        <w:instrText xml:space="preserve"> ADDIN ZOTERO_ITEM CSL_CITATION {"citationID":"IF66Ldhe","properties":{"formattedCitation":"(Armstrong and Bond 2013)","plainCitation":"(Armstrong and Bond 2013)","noteIndex":0},"citationItems":[{"id":1079,"uris":["http://zotero.org/users/6698532/items/NAX3KYNQ"],"itemData":{"id":1079,"type":"article-journal","abstract":"Large digestive organs increase rates of energy gain when food is plentiful but are costly to maintain and increase rates of energy loss when food is scarce. The physiological adaptations to this trade-off differ depending on the scale and predictability of variation in food abundance. Currently, there is little understanding of how animals balance trade-offs between the cost and capacity of the digestive system in response to resource pulses: rare, ephemeral periods of resource superabundance. We investigated the physiological and behavioural tactics of the fish Dolly Varden (Salvelinus malma) that rear in watersheds with low in situ productivity, but experience annual resource pulses from the spawning migrations of Pacific salmon. The eggs of Pacific salmon provide high-energy food for Dolly Varden. Dolly Varden sampled 6 weeks prior to the resource pulse exhibited atrophy of the stomach, pyloric caeca, intestine and liver. Throughout the portion of the growing season prior to the resource pulse, fish exhibited empty stomachs, low indices of energy condition and muscle isotope signatures reflecting the previous resource pulse. During the resource pulse, Dolly Varden exhibited large digestive machinery, gorged on salmon eggs and rapidly stored energy in fat reserves, somatic growth and gonad development. Dolly Varden appeared to achieve nearly their entire annual energy surplus during the ~5-week period when sockeye salmon spawn. Digestive flexibility provides Dolly Varden the energy efficiency required to survive and reproduce when resource abundance is concentrated into an annual pulse that is predictable, yet highly ephemeral. Although fish are known to incur extremely variable energy budgets, our study is one of the first to document digestive flexibility in wild fish. Our study emphasizes that fish can rely heavily on rare, high-magnitude foraging opportunities. Human actions that attenuate spikes in food abundance may have stronger than anticipated effects on consumer energy budgets. © 2013 British Ecological Society.","container-title":"Journal of Animal Ecology","DOI":"10.1111/1365-2656.12066","issue":"5","page":"966-975","title":"Phenotype flexibility in wild fish: Dolly Varden regulate assimilative capacity to capitalize on annual pulsed subsidies","volume":"82","author":[{"family":"Armstrong","given":"Jonathan B."},{"family":"Bond","given":"Morgan H."}],"issued":{"date-parts":[["2013"]]}}}],"schema":"https://github.com/citation-style-language/schema/raw/master/csl-citation.json"} </w:instrText>
      </w:r>
      <w:r w:rsidR="0012143B">
        <w:rPr>
          <w:rFonts w:ascii="Times New Roman" w:eastAsia="Times New Roman" w:hAnsi="Times New Roman" w:cs="Times New Roman"/>
        </w:rPr>
        <w:fldChar w:fldCharType="separate"/>
      </w:r>
      <w:r w:rsidR="0012143B" w:rsidRPr="0012143B">
        <w:rPr>
          <w:rFonts w:ascii="Times New Roman" w:hAnsi="Times New Roman" w:cs="Times New Roman"/>
        </w:rPr>
        <w:t>(Armstrong and Bond 2013)</w:t>
      </w:r>
      <w:r w:rsidR="0012143B">
        <w:rPr>
          <w:rFonts w:ascii="Times New Roman" w:eastAsia="Times New Roman" w:hAnsi="Times New Roman" w:cs="Times New Roman"/>
        </w:rPr>
        <w:fldChar w:fldCharType="end"/>
      </w:r>
      <w:r w:rsidR="00C86359">
        <w:rPr>
          <w:rFonts w:ascii="Times New Roman" w:eastAsia="Times New Roman" w:hAnsi="Times New Roman" w:cs="Times New Roman"/>
        </w:rPr>
        <w:t xml:space="preserve"> or binging</w:t>
      </w:r>
      <w:r w:rsidR="00301C14">
        <w:rPr>
          <w:rFonts w:ascii="Times New Roman" w:eastAsia="Times New Roman" w:hAnsi="Times New Roman" w:cs="Times New Roman"/>
        </w:rPr>
        <w:t xml:space="preserve"> </w:t>
      </w:r>
      <w:r w:rsidR="00301C14">
        <w:rPr>
          <w:rFonts w:ascii="Times New Roman" w:eastAsia="Times New Roman" w:hAnsi="Times New Roman" w:cs="Times New Roman"/>
        </w:rPr>
        <w:fldChar w:fldCharType="begin"/>
      </w:r>
      <w:r w:rsidR="00301C14">
        <w:rPr>
          <w:rFonts w:ascii="Times New Roman" w:eastAsia="Times New Roman" w:hAnsi="Times New Roman" w:cs="Times New Roman"/>
        </w:rPr>
        <w:instrText xml:space="preserve"> ADDIN ZOTERO_ITEM CSL_CITATION {"citationID":"4Z16hd5O","properties":{"formattedCitation":"(Furey et al. 2016)","plainCitation":"(Furey et al. 2016)","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301C14">
        <w:rPr>
          <w:rFonts w:ascii="Times New Roman" w:eastAsia="Times New Roman" w:hAnsi="Times New Roman" w:cs="Times New Roman"/>
        </w:rPr>
        <w:fldChar w:fldCharType="separate"/>
      </w:r>
      <w:r w:rsidR="00301C14" w:rsidRPr="00301C14">
        <w:rPr>
          <w:rFonts w:ascii="Times New Roman" w:hAnsi="Times New Roman" w:cs="Times New Roman"/>
        </w:rPr>
        <w:t>(Furey et al. 2016)</w:t>
      </w:r>
      <w:r w:rsidR="00301C14">
        <w:rPr>
          <w:rFonts w:ascii="Times New Roman" w:eastAsia="Times New Roman" w:hAnsi="Times New Roman" w:cs="Times New Roman"/>
        </w:rPr>
        <w:fldChar w:fldCharType="end"/>
      </w:r>
      <w:r w:rsidR="00301C14">
        <w:rPr>
          <w:rFonts w:ascii="Times New Roman" w:eastAsia="Times New Roman" w:hAnsi="Times New Roman" w:cs="Times New Roman"/>
        </w:rPr>
        <w:t xml:space="preserve"> can impose high costs by absorbing </w:t>
      </w:r>
      <w:r w:rsidR="00BF5521">
        <w:rPr>
          <w:rFonts w:ascii="Times New Roman" w:eastAsia="Times New Roman" w:hAnsi="Times New Roman" w:cs="Times New Roman"/>
        </w:rPr>
        <w:t xml:space="preserve">the aerobic capacity that could otherwise be </w:t>
      </w:r>
      <w:r w:rsidR="00F73B99">
        <w:rPr>
          <w:rFonts w:ascii="Times New Roman" w:eastAsia="Times New Roman" w:hAnsi="Times New Roman" w:cs="Times New Roman"/>
        </w:rPr>
        <w:t xml:space="preserve">used for mobility </w:t>
      </w:r>
      <w:r w:rsidR="00F73B99">
        <w:rPr>
          <w:rFonts w:ascii="Times New Roman" w:eastAsia="Times New Roman" w:hAnsi="Times New Roman" w:cs="Times New Roman"/>
        </w:rPr>
        <w:fldChar w:fldCharType="begin"/>
      </w:r>
      <w:r w:rsidR="00F73B99">
        <w:rPr>
          <w:rFonts w:ascii="Times New Roman" w:eastAsia="Times New Roman" w:hAnsi="Times New Roman" w:cs="Times New Roman"/>
        </w:rPr>
        <w:instrText xml:space="preserve"> ADDIN ZOTERO_ITEM CSL_CITATION {"citationID":"MzNKPcry","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F73B99">
        <w:rPr>
          <w:rFonts w:ascii="Times New Roman" w:eastAsia="Times New Roman" w:hAnsi="Times New Roman" w:cs="Times New Roman"/>
        </w:rPr>
        <w:fldChar w:fldCharType="separate"/>
      </w:r>
      <w:r w:rsidR="00F73B99" w:rsidRPr="00F73B99">
        <w:rPr>
          <w:rFonts w:ascii="Times New Roman" w:hAnsi="Times New Roman" w:cs="Times New Roman"/>
        </w:rPr>
        <w:t>(Clark et al. 2013)</w:t>
      </w:r>
      <w:r w:rsidR="00F73B99">
        <w:rPr>
          <w:rFonts w:ascii="Times New Roman" w:eastAsia="Times New Roman" w:hAnsi="Times New Roman" w:cs="Times New Roman"/>
        </w:rPr>
        <w:fldChar w:fldCharType="end"/>
      </w:r>
      <w:r w:rsidR="00A90B09">
        <w:rPr>
          <w:rFonts w:ascii="Times New Roman" w:eastAsia="Times New Roman" w:hAnsi="Times New Roman" w:cs="Times New Roman"/>
        </w:rPr>
        <w:t xml:space="preserve">. </w:t>
      </w:r>
      <w:r w:rsidR="003E79D0">
        <w:rPr>
          <w:rFonts w:ascii="Times New Roman" w:eastAsia="Times New Roman" w:hAnsi="Times New Roman" w:cs="Times New Roman"/>
        </w:rPr>
        <w:t xml:space="preserve">While this can clearly contribute </w:t>
      </w:r>
      <w:r w:rsidR="00AB31E0">
        <w:rPr>
          <w:rFonts w:ascii="Times New Roman" w:eastAsia="Times New Roman" w:hAnsi="Times New Roman" w:cs="Times New Roman"/>
        </w:rPr>
        <w:t>to the observation of limited feeding during migrations</w:t>
      </w:r>
      <w:r w:rsidR="00B41F21">
        <w:rPr>
          <w:rFonts w:ascii="Times New Roman" w:eastAsia="Times New Roman" w:hAnsi="Times New Roman" w:cs="Times New Roman"/>
        </w:rPr>
        <w:t xml:space="preserve"> </w:t>
      </w:r>
      <w:r w:rsidR="00B41F21">
        <w:rPr>
          <w:rFonts w:ascii="Times New Roman" w:eastAsia="Times New Roman" w:hAnsi="Times New Roman" w:cs="Times New Roman"/>
        </w:rPr>
        <w:fldChar w:fldCharType="begin"/>
      </w:r>
      <w:r w:rsidR="00B41F21">
        <w:rPr>
          <w:rFonts w:ascii="Times New Roman" w:eastAsia="Times New Roman" w:hAnsi="Times New Roman" w:cs="Times New Roman"/>
        </w:rPr>
        <w:instrText xml:space="preserve"> ADDIN ZOTERO_ITEM CSL_CITATION {"citationID":"2l859y4u","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B41F21">
        <w:rPr>
          <w:rFonts w:ascii="Times New Roman" w:eastAsia="Times New Roman" w:hAnsi="Times New Roman" w:cs="Times New Roman"/>
        </w:rPr>
        <w:fldChar w:fldCharType="separate"/>
      </w:r>
      <w:r w:rsidR="00B41F21" w:rsidRPr="00B41F21">
        <w:rPr>
          <w:rFonts w:ascii="Times New Roman" w:hAnsi="Times New Roman" w:cs="Times New Roman"/>
        </w:rPr>
        <w:t>(Clark et al. 2013)</w:t>
      </w:r>
      <w:r w:rsidR="00B41F21">
        <w:rPr>
          <w:rFonts w:ascii="Times New Roman" w:eastAsia="Times New Roman" w:hAnsi="Times New Roman" w:cs="Times New Roman"/>
        </w:rPr>
        <w:fldChar w:fldCharType="end"/>
      </w:r>
      <w:r w:rsidR="001B551F">
        <w:rPr>
          <w:rFonts w:ascii="Times New Roman" w:eastAsia="Times New Roman" w:hAnsi="Times New Roman" w:cs="Times New Roman"/>
        </w:rPr>
        <w:t xml:space="preserve">, </w:t>
      </w:r>
      <w:r w:rsidR="003D3608">
        <w:rPr>
          <w:rFonts w:ascii="Times New Roman" w:eastAsia="Times New Roman" w:hAnsi="Times New Roman" w:cs="Times New Roman"/>
        </w:rPr>
        <w:t xml:space="preserve">it can additionally </w:t>
      </w:r>
      <w:r w:rsidR="00617265">
        <w:rPr>
          <w:rFonts w:ascii="Times New Roman" w:eastAsia="Times New Roman" w:hAnsi="Times New Roman" w:cs="Times New Roman"/>
        </w:rPr>
        <w:t xml:space="preserve">influence how fishes exploit resources during a period when foraging is </w:t>
      </w:r>
      <w:r w:rsidR="00A971CC">
        <w:rPr>
          <w:rFonts w:ascii="Times New Roman" w:eastAsia="Times New Roman" w:hAnsi="Times New Roman" w:cs="Times New Roman"/>
        </w:rPr>
        <w:t xml:space="preserve">the primary focus such as the Arctic summer </w:t>
      </w:r>
      <w:r w:rsidR="00A971CC">
        <w:rPr>
          <w:rFonts w:ascii="Times New Roman" w:eastAsia="Times New Roman" w:hAnsi="Times New Roman" w:cs="Times New Roman"/>
        </w:rPr>
        <w:fldChar w:fldCharType="begin"/>
      </w:r>
      <w:r w:rsidR="00A971CC">
        <w:rPr>
          <w:rFonts w:ascii="Times New Roman" w:eastAsia="Times New Roman" w:hAnsi="Times New Roman" w:cs="Times New Roman"/>
        </w:rPr>
        <w:instrText xml:space="preserve"> ADDIN ZOTERO_ITEM CSL_CITATION {"citationID":"iX7PIBPy","properties":{"formattedCitation":"(Harwood and Babaluk 2014; Landry et al. 2018)","plainCitation":"(Harwood and Babaluk 2014; Landry et al. 2018)","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2334,"uris":["http://zotero.org/users/6698532/items/WDEUVGKW"],"itemData":{"id":2334,"type":"article-journal","abstract":"Shorthorn sculpin (Myoxocephalus scorpius) commonly occur in nearshore areas during open water periods in the Arctic, yet little is known about their feeding strategies or trophic roles. This study used carbon (δ13C) and nitrogen (δ15N) stable isotopes (SIs) and stomach content analysis (SCA) to assess shorthorn sculpin trophic position (TP), carbon sources, dietary specialization and prey selection, and the significance of polar cod (Boreogadus saida) in their diet across body size and multiple years. Sculpin TP increased with body size [range = 4.0 ± 0.1 (&lt; 20 cm) to 4.6 ± 0.2 (&gt; 25 cm)] and was consistent with SCA; smaller individuals fed predominantly on invertebrates while larger fed more on fishes. Shorthorn sculpin had high % reliance on pelagic resources (α) for a benthic fish, from 0.62 ± 0.05 to 0.63 ± 0.06, thus coupling benthic and pelagic sources. Dietary specialization based on SIs in liver and muscle occurred in all size groups, and along with TP and niche width varied between years, generally increasing with fish found in SCA. The presence of polar cod, absent two of the four study years, did not significantly affect any dietary metrics measured in shorthorn sculpin, and cannibalism appears to have had a greater impact on shorthorn sculpin trophic ecology. This study demonstrates that shorthorn sculpin are an important secondary to tertiary consumer in nearshore Arctic marine habitats due to coupling multiple trophic pathways, demonstrating plasticity in diet between years, and exploiting an array of prey across size ranges.","container-title":"Polar Biology","DOI":"10.1007/s00300-018-2348-8","ISSN":"0722-4060, 1432-2056","issue":"10","journalAbbreviation":"Polar Biol","language":"en","page":"2091-2102","source":"DOI.org (Crossref)","title":"Feeding ecology of a common benthic fish, shorthorn sculpin (&lt;i&gt;Myoxocephalus scorpius&lt;/i&gt;) in the high arctic","volume":"41","author":[{"family":"Landry","given":"Justin J."},{"family":"Fisk","given":"Aaron T."},{"family":"Yurkowski","given":"David J."},{"family":"Hussey","given":"Nigel E."},{"family":"Dick","given":"Terry"},{"family":"Crawford","given":"Richard E."},{"family":"Kessel","given":"Steven T."}],"issued":{"date-parts":[["2018",10]]}}}],"schema":"https://github.com/citation-style-language/schema/raw/master/csl-citation.json"} </w:instrText>
      </w:r>
      <w:r w:rsidR="00A971CC">
        <w:rPr>
          <w:rFonts w:ascii="Times New Roman" w:eastAsia="Times New Roman" w:hAnsi="Times New Roman" w:cs="Times New Roman"/>
        </w:rPr>
        <w:fldChar w:fldCharType="separate"/>
      </w:r>
      <w:r w:rsidR="00A971CC" w:rsidRPr="00A971CC">
        <w:rPr>
          <w:rFonts w:ascii="Times New Roman" w:hAnsi="Times New Roman" w:cs="Times New Roman"/>
        </w:rPr>
        <w:t xml:space="preserve">(Harwood and </w:t>
      </w:r>
      <w:proofErr w:type="spellStart"/>
      <w:r w:rsidR="00A971CC" w:rsidRPr="00A971CC">
        <w:rPr>
          <w:rFonts w:ascii="Times New Roman" w:hAnsi="Times New Roman" w:cs="Times New Roman"/>
        </w:rPr>
        <w:t>Babaluk</w:t>
      </w:r>
      <w:proofErr w:type="spellEnd"/>
      <w:r w:rsidR="00A971CC" w:rsidRPr="00A971CC">
        <w:rPr>
          <w:rFonts w:ascii="Times New Roman" w:hAnsi="Times New Roman" w:cs="Times New Roman"/>
        </w:rPr>
        <w:t xml:space="preserve"> 2014; Landry et al. 2018)</w:t>
      </w:r>
      <w:r w:rsidR="00A971CC">
        <w:rPr>
          <w:rFonts w:ascii="Times New Roman" w:eastAsia="Times New Roman" w:hAnsi="Times New Roman" w:cs="Times New Roman"/>
        </w:rPr>
        <w:fldChar w:fldCharType="end"/>
      </w:r>
      <w:r w:rsidR="00C97CB6">
        <w:rPr>
          <w:rFonts w:ascii="Times New Roman" w:eastAsia="Times New Roman" w:hAnsi="Times New Roman" w:cs="Times New Roman"/>
        </w:rPr>
        <w:t xml:space="preserve">. </w:t>
      </w:r>
      <w:r w:rsidR="006419CA">
        <w:rPr>
          <w:rFonts w:ascii="Times New Roman" w:eastAsia="Times New Roman" w:hAnsi="Times New Roman" w:cs="Times New Roman"/>
        </w:rPr>
        <w:t>While having an anatomical ability for mobility can enable f</w:t>
      </w:r>
      <w:r w:rsidR="009735F3">
        <w:rPr>
          <w:rFonts w:ascii="Times New Roman" w:eastAsia="Times New Roman" w:hAnsi="Times New Roman" w:cs="Times New Roman"/>
        </w:rPr>
        <w:t xml:space="preserve">oraging behaviors by Arctic char such the mobile specialist </w:t>
      </w:r>
      <w:r w:rsidR="00565B4C">
        <w:rPr>
          <w:rFonts w:ascii="Times New Roman" w:eastAsia="Times New Roman" w:hAnsi="Times New Roman" w:cs="Times New Roman"/>
        </w:rPr>
        <w:t xml:space="preserve">categorization discussed earlier, maintaining that level of mobility </w:t>
      </w:r>
      <w:r w:rsidR="003B2169">
        <w:rPr>
          <w:rFonts w:ascii="Times New Roman" w:eastAsia="Times New Roman" w:hAnsi="Times New Roman" w:cs="Times New Roman"/>
        </w:rPr>
        <w:t xml:space="preserve">can put any upper limit on the </w:t>
      </w:r>
      <w:r w:rsidR="00127094">
        <w:rPr>
          <w:rFonts w:ascii="Times New Roman" w:eastAsia="Times New Roman" w:hAnsi="Times New Roman" w:cs="Times New Roman"/>
        </w:rPr>
        <w:t xml:space="preserve">magnitude of feeding they can undertake. In this sense, for fishes the choice to be mobile and </w:t>
      </w:r>
      <w:r w:rsidR="00F05520">
        <w:rPr>
          <w:rFonts w:ascii="Times New Roman" w:eastAsia="Times New Roman" w:hAnsi="Times New Roman" w:cs="Times New Roman"/>
        </w:rPr>
        <w:t xml:space="preserve">to feed comes as a trade-off wherein the two capacities must be balanced for each species based on the </w:t>
      </w:r>
      <w:r w:rsidR="00F22A8D">
        <w:rPr>
          <w:rFonts w:ascii="Times New Roman" w:eastAsia="Times New Roman" w:hAnsi="Times New Roman" w:cs="Times New Roman"/>
        </w:rPr>
        <w:t xml:space="preserve">internal characteristics of that species and the external features of their environment, both biotic and abiotic </w:t>
      </w:r>
      <w:r w:rsidR="00F22A8D">
        <w:rPr>
          <w:rFonts w:ascii="Times New Roman" w:eastAsia="Times New Roman" w:hAnsi="Times New Roman" w:cs="Times New Roman"/>
        </w:rPr>
        <w:fldChar w:fldCharType="begin"/>
      </w:r>
      <w:r w:rsidR="00F22A8D">
        <w:rPr>
          <w:rFonts w:ascii="Times New Roman" w:eastAsia="Times New Roman" w:hAnsi="Times New Roman" w:cs="Times New Roman"/>
        </w:rPr>
        <w:instrText xml:space="preserve"> ADDIN ZOTERO_ITEM CSL_CITATION {"citationID":"QSCbh4ab","properties":{"formattedCitation":"(Armstrong et al. 2013)","plainCitation":"(Armstrong et al. 2013)","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F22A8D">
        <w:rPr>
          <w:rFonts w:ascii="Times New Roman" w:eastAsia="Times New Roman" w:hAnsi="Times New Roman" w:cs="Times New Roman"/>
        </w:rPr>
        <w:fldChar w:fldCharType="separate"/>
      </w:r>
      <w:r w:rsidR="00F22A8D" w:rsidRPr="00F22A8D">
        <w:rPr>
          <w:rFonts w:ascii="Times New Roman" w:hAnsi="Times New Roman" w:cs="Times New Roman"/>
        </w:rPr>
        <w:t>(</w:t>
      </w:r>
      <w:r w:rsidR="00F75947">
        <w:rPr>
          <w:rFonts w:ascii="Times New Roman" w:hAnsi="Times New Roman" w:cs="Times New Roman"/>
        </w:rPr>
        <w:t xml:space="preserve">see </w:t>
      </w:r>
      <w:r w:rsidR="00F22A8D" w:rsidRPr="00F22A8D">
        <w:rPr>
          <w:rFonts w:ascii="Times New Roman" w:hAnsi="Times New Roman" w:cs="Times New Roman"/>
        </w:rPr>
        <w:t>Armstrong et al. 2013)</w:t>
      </w:r>
      <w:r w:rsidR="00F22A8D">
        <w:rPr>
          <w:rFonts w:ascii="Times New Roman" w:eastAsia="Times New Roman" w:hAnsi="Times New Roman" w:cs="Times New Roman"/>
        </w:rPr>
        <w:fldChar w:fldCharType="end"/>
      </w:r>
      <w:r w:rsidR="00241693">
        <w:rPr>
          <w:rFonts w:ascii="Times New Roman" w:eastAsia="Times New Roman" w:hAnsi="Times New Roman" w:cs="Times New Roman"/>
        </w:rPr>
        <w:t xml:space="preserve">. Our observations comparing the diets of </w:t>
      </w:r>
      <w:r w:rsidR="00961FB8">
        <w:rPr>
          <w:rFonts w:ascii="Times New Roman" w:eastAsia="Times New Roman" w:hAnsi="Times New Roman" w:cs="Times New Roman"/>
        </w:rPr>
        <w:t xml:space="preserve">sculpins and Arctic char support such a trade-off among fishes experiencing the same resource pulse </w:t>
      </w:r>
      <w:r w:rsidR="00D25AF1">
        <w:rPr>
          <w:rFonts w:ascii="Times New Roman" w:eastAsia="Times New Roman" w:hAnsi="Times New Roman" w:cs="Times New Roman"/>
        </w:rPr>
        <w:t>but experiencing distinct anatomical and life history characteristics.</w:t>
      </w:r>
    </w:p>
    <w:p w14:paraId="18ABC0B0" w14:textId="3ECA63DF" w:rsidR="00D25AF1" w:rsidRPr="00727C28" w:rsidRDefault="00727C28" w:rsidP="00727C28">
      <w:pPr>
        <w:spacing w:after="0" w:line="480" w:lineRule="auto"/>
        <w:rPr>
          <w:rFonts w:ascii="Times New Roman" w:eastAsia="Times New Roman" w:hAnsi="Times New Roman" w:cs="Times New Roman"/>
        </w:rPr>
      </w:pPr>
      <w:r>
        <w:rPr>
          <w:rFonts w:ascii="Times New Roman" w:eastAsia="Times New Roman" w:hAnsi="Times New Roman" w:cs="Times New Roman"/>
        </w:rPr>
        <w:tab/>
      </w:r>
    </w:p>
    <w:p w14:paraId="73E1DD21" w14:textId="77777777" w:rsidR="00D25AF1" w:rsidRDefault="00D25AF1" w:rsidP="00727C28">
      <w:pPr>
        <w:pStyle w:val="ListParagraph"/>
        <w:spacing w:after="0" w:line="480" w:lineRule="auto"/>
        <w:rPr>
          <w:rFonts w:ascii="Times New Roman" w:eastAsia="Times New Roman" w:hAnsi="Times New Roman" w:cs="Times New Roman"/>
        </w:rPr>
      </w:pPr>
    </w:p>
    <w:p w14:paraId="59BDAA3B" w14:textId="4F11AB35" w:rsidR="0C779619" w:rsidRPr="00E74FBC" w:rsidRDefault="0C779619" w:rsidP="007A33B3">
      <w:pPr>
        <w:pStyle w:val="ListParagraph"/>
        <w:numPr>
          <w:ilvl w:val="0"/>
          <w:numId w:val="1"/>
        </w:numPr>
        <w:spacing w:after="0" w:line="480" w:lineRule="auto"/>
        <w:rPr>
          <w:rFonts w:ascii="Times New Roman" w:eastAsia="Times New Roman" w:hAnsi="Times New Roman" w:cs="Times New Roman"/>
        </w:rPr>
      </w:pPr>
      <w:r w:rsidRPr="00E74FBC">
        <w:rPr>
          <w:rFonts w:ascii="Times New Roman" w:eastAsia="Times New Roman" w:hAnsi="Times New Roman" w:cs="Times New Roman"/>
        </w:rPr>
        <w:t xml:space="preserve">Body size impacts diet items – char </w:t>
      </w:r>
      <w:proofErr w:type="gramStart"/>
      <w:r w:rsidRPr="00E74FBC">
        <w:rPr>
          <w:rFonts w:ascii="Times New Roman" w:eastAsia="Times New Roman" w:hAnsi="Times New Roman" w:cs="Times New Roman"/>
        </w:rPr>
        <w:t>are</w:t>
      </w:r>
      <w:proofErr w:type="gramEnd"/>
      <w:r w:rsidRPr="00E74FBC">
        <w:rPr>
          <w:rFonts w:ascii="Times New Roman" w:eastAsia="Times New Roman" w:hAnsi="Times New Roman" w:cs="Times New Roman"/>
        </w:rPr>
        <w:t xml:space="preserve"> able to eat larger fish prey items</w:t>
      </w:r>
    </w:p>
    <w:p w14:paraId="383EAAA4" w14:textId="17C7F953" w:rsidR="00F64388" w:rsidRPr="00727C28" w:rsidRDefault="0C779619" w:rsidP="007A33B3">
      <w:pPr>
        <w:pStyle w:val="ListParagraph"/>
        <w:numPr>
          <w:ilvl w:val="0"/>
          <w:numId w:val="1"/>
        </w:numPr>
        <w:spacing w:after="0" w:line="480" w:lineRule="auto"/>
        <w:rPr>
          <w:rFonts w:ascii="Times New Roman" w:eastAsia="Times New Roman" w:hAnsi="Times New Roman" w:cs="Times New Roman"/>
          <w:b/>
          <w:bCs/>
        </w:rPr>
      </w:pPr>
      <w:r w:rsidRPr="00727C28">
        <w:rPr>
          <w:rFonts w:ascii="Times New Roman" w:eastAsia="Times New Roman" w:hAnsi="Times New Roman" w:cs="Times New Roman"/>
        </w:rPr>
        <w:lastRenderedPageBreak/>
        <w:t>Interannual variability (the main focus of this paper should be on char vs sculpin not yearly differences, so I’m not sure if a full discussion paragraph is warranted</w:t>
      </w:r>
      <w:r w:rsidR="00F64388" w:rsidRPr="00727C28">
        <w:rPr>
          <w:rFonts w:ascii="Times New Roman" w:hAnsi="Times New Roman" w:cs="Times New Roman"/>
        </w:rPr>
        <w:br w:type="page"/>
      </w:r>
    </w:p>
    <w:p w14:paraId="1E308350" w14:textId="04E09EF4" w:rsidR="0BF3989D" w:rsidRPr="00E74FBC" w:rsidRDefault="006E3566" w:rsidP="007A33B3">
      <w:pPr>
        <w:pStyle w:val="Heading1"/>
        <w:spacing w:after="0"/>
      </w:pPr>
      <w:r w:rsidRPr="00E74FBC">
        <w:lastRenderedPageBreak/>
        <w:t>Tables</w:t>
      </w:r>
    </w:p>
    <w:p w14:paraId="54EB0400" w14:textId="74499500" w:rsidR="25FBD7F8" w:rsidRPr="00E74FBC" w:rsidRDefault="00484AE9" w:rsidP="007A33B3">
      <w:pPr>
        <w:spacing w:after="0" w:line="480" w:lineRule="auto"/>
        <w:rPr>
          <w:rFonts w:ascii="Times New Roman" w:eastAsia="Times New Roman" w:hAnsi="Times New Roman" w:cs="Times New Roman"/>
        </w:rPr>
      </w:pPr>
      <w:r w:rsidRPr="00E74FBC">
        <w:rPr>
          <w:rStyle w:val="TitleChar"/>
        </w:rPr>
        <w:t>Table 1.</w:t>
      </w:r>
      <w:r w:rsidRPr="00E74FBC">
        <w:rPr>
          <w:rFonts w:ascii="Times New Roman" w:eastAsia="Times New Roman" w:hAnsi="Times New Roman" w:cs="Times New Roman"/>
        </w:rPr>
        <w:t xml:space="preserve"> </w:t>
      </w:r>
      <w:r w:rsidR="003E31F4" w:rsidRPr="00E74FBC">
        <w:rPr>
          <w:rFonts w:ascii="Times New Roman" w:eastAsia="Times New Roman" w:hAnsi="Times New Roman" w:cs="Times New Roman"/>
        </w:rPr>
        <w:t>Summary of Arctic char and Sculpin from which stomachs were collected. Metrics of condition are hepatosomatic index (HSI), gonadosomatic index (GSI), and Fulton’s K. Values shown are mean (±S</w:t>
      </w:r>
      <w:r w:rsidR="00D86E06" w:rsidRPr="00E74FBC">
        <w:rPr>
          <w:rFonts w:ascii="Times New Roman" w:eastAsia="Times New Roman" w:hAnsi="Times New Roman" w:cs="Times New Roman"/>
        </w:rPr>
        <w:t>D</w:t>
      </w:r>
      <w:r w:rsidR="003E31F4" w:rsidRPr="00E74FBC">
        <w:rPr>
          <w:rFonts w:ascii="Times New Roman" w:eastAsia="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tblCellMar>
        <w:tblLook w:val="04A0" w:firstRow="1" w:lastRow="0" w:firstColumn="1" w:lastColumn="0" w:noHBand="0" w:noVBand="1"/>
      </w:tblPr>
      <w:tblGrid>
        <w:gridCol w:w="1705"/>
        <w:gridCol w:w="1274"/>
        <w:gridCol w:w="1274"/>
        <w:gridCol w:w="1274"/>
        <w:gridCol w:w="1274"/>
        <w:gridCol w:w="1274"/>
        <w:gridCol w:w="1275"/>
      </w:tblGrid>
      <w:tr w:rsidR="003E31F4" w:rsidRPr="00E74FBC" w14:paraId="73F37B89" w14:textId="77777777" w:rsidTr="735CF99E">
        <w:tc>
          <w:tcPr>
            <w:tcW w:w="1705" w:type="dxa"/>
            <w:tcBorders>
              <w:bottom w:val="double" w:sz="4" w:space="0" w:color="auto"/>
            </w:tcBorders>
          </w:tcPr>
          <w:p w14:paraId="0DA017C8" w14:textId="796A906B"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Species</w:t>
            </w:r>
          </w:p>
        </w:tc>
        <w:tc>
          <w:tcPr>
            <w:tcW w:w="1274" w:type="dxa"/>
            <w:tcBorders>
              <w:bottom w:val="double" w:sz="4" w:space="0" w:color="auto"/>
            </w:tcBorders>
          </w:tcPr>
          <w:p w14:paraId="51BCFBD1" w14:textId="08334333"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N</w:t>
            </w:r>
          </w:p>
        </w:tc>
        <w:tc>
          <w:tcPr>
            <w:tcW w:w="1274" w:type="dxa"/>
            <w:tcBorders>
              <w:bottom w:val="double" w:sz="4" w:space="0" w:color="auto"/>
            </w:tcBorders>
          </w:tcPr>
          <w:p w14:paraId="30DCB7B0" w14:textId="77777777" w:rsidR="00952849"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 xml:space="preserve">Mass </w:t>
            </w:r>
          </w:p>
          <w:p w14:paraId="5A15688D" w14:textId="34A81FE7"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g)</w:t>
            </w:r>
          </w:p>
        </w:tc>
        <w:tc>
          <w:tcPr>
            <w:tcW w:w="1274" w:type="dxa"/>
            <w:tcBorders>
              <w:bottom w:val="double" w:sz="4" w:space="0" w:color="auto"/>
            </w:tcBorders>
          </w:tcPr>
          <w:p w14:paraId="207B73AE" w14:textId="77777777" w:rsidR="00952849"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 xml:space="preserve">TL </w:t>
            </w:r>
          </w:p>
          <w:p w14:paraId="0258CB15" w14:textId="1E7F9B74"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cm)</w:t>
            </w:r>
          </w:p>
        </w:tc>
        <w:tc>
          <w:tcPr>
            <w:tcW w:w="1274" w:type="dxa"/>
            <w:tcBorders>
              <w:bottom w:val="double" w:sz="4" w:space="0" w:color="auto"/>
            </w:tcBorders>
          </w:tcPr>
          <w:p w14:paraId="2373A0A6" w14:textId="77A32560"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HSI</w:t>
            </w:r>
          </w:p>
        </w:tc>
        <w:tc>
          <w:tcPr>
            <w:tcW w:w="1274" w:type="dxa"/>
            <w:tcBorders>
              <w:bottom w:val="double" w:sz="4" w:space="0" w:color="auto"/>
            </w:tcBorders>
          </w:tcPr>
          <w:p w14:paraId="25E6C6BE" w14:textId="770102D0"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GSI</w:t>
            </w:r>
          </w:p>
        </w:tc>
        <w:tc>
          <w:tcPr>
            <w:tcW w:w="1275" w:type="dxa"/>
            <w:tcBorders>
              <w:bottom w:val="double" w:sz="4" w:space="0" w:color="auto"/>
            </w:tcBorders>
          </w:tcPr>
          <w:p w14:paraId="2163279D" w14:textId="15985762"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Fulton’s K</w:t>
            </w:r>
          </w:p>
        </w:tc>
      </w:tr>
      <w:tr w:rsidR="003E31F4" w:rsidRPr="00E74FBC" w14:paraId="4E833A9F" w14:textId="77777777" w:rsidTr="735CF99E">
        <w:trPr>
          <w:trHeight w:val="786"/>
        </w:trPr>
        <w:tc>
          <w:tcPr>
            <w:tcW w:w="1705" w:type="dxa"/>
            <w:tcBorders>
              <w:top w:val="double" w:sz="4" w:space="0" w:color="auto"/>
            </w:tcBorders>
          </w:tcPr>
          <w:p w14:paraId="5ED73E3D" w14:textId="73C67574"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Arctic char</w:t>
            </w:r>
          </w:p>
        </w:tc>
        <w:tc>
          <w:tcPr>
            <w:tcW w:w="1274" w:type="dxa"/>
            <w:tcBorders>
              <w:top w:val="double" w:sz="4" w:space="0" w:color="auto"/>
            </w:tcBorders>
          </w:tcPr>
          <w:p w14:paraId="027B9397" w14:textId="2CA65DDF"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91</w:t>
            </w:r>
          </w:p>
        </w:tc>
        <w:tc>
          <w:tcPr>
            <w:tcW w:w="1274" w:type="dxa"/>
            <w:tcBorders>
              <w:top w:val="double" w:sz="4" w:space="0" w:color="auto"/>
            </w:tcBorders>
          </w:tcPr>
          <w:p w14:paraId="59D9AAC5" w14:textId="162D5ECD"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2609.25 (±</w:t>
            </w:r>
            <w:r w:rsidR="001D174C" w:rsidRPr="00E74FBC">
              <w:rPr>
                <w:rFonts w:ascii="Times New Roman" w:eastAsia="Times New Roman" w:hAnsi="Times New Roman" w:cs="Times New Roman"/>
              </w:rPr>
              <w:t>1494</w:t>
            </w:r>
            <w:r w:rsidR="00E91F0E" w:rsidRPr="00E74FBC">
              <w:rPr>
                <w:rFonts w:ascii="Times New Roman" w:eastAsia="Times New Roman" w:hAnsi="Times New Roman" w:cs="Times New Roman"/>
              </w:rPr>
              <w:t>.4</w:t>
            </w:r>
            <w:r w:rsidRPr="00E74FBC">
              <w:rPr>
                <w:rFonts w:ascii="Times New Roman" w:eastAsia="Times New Roman" w:hAnsi="Times New Roman" w:cs="Times New Roman"/>
              </w:rPr>
              <w:t>)</w:t>
            </w:r>
          </w:p>
        </w:tc>
        <w:tc>
          <w:tcPr>
            <w:tcW w:w="1274" w:type="dxa"/>
            <w:tcBorders>
              <w:top w:val="double" w:sz="4" w:space="0" w:color="auto"/>
            </w:tcBorders>
          </w:tcPr>
          <w:p w14:paraId="38058911" w14:textId="77777777" w:rsidR="0056145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 xml:space="preserve">62.18 </w:t>
            </w:r>
          </w:p>
          <w:p w14:paraId="0E793A23" w14:textId="65678886"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w:t>
            </w:r>
            <w:r w:rsidR="00561454" w:rsidRPr="00E74FBC">
              <w:rPr>
                <w:rFonts w:ascii="Times New Roman" w:eastAsia="Times New Roman" w:hAnsi="Times New Roman" w:cs="Times New Roman"/>
              </w:rPr>
              <w:t>15</w:t>
            </w:r>
            <w:r w:rsidR="00E91F0E" w:rsidRPr="00E74FBC">
              <w:rPr>
                <w:rFonts w:ascii="Times New Roman" w:eastAsia="Times New Roman" w:hAnsi="Times New Roman" w:cs="Times New Roman"/>
              </w:rPr>
              <w:t>.7</w:t>
            </w:r>
            <w:r w:rsidRPr="00E74FBC">
              <w:rPr>
                <w:rFonts w:ascii="Times New Roman" w:eastAsia="Times New Roman" w:hAnsi="Times New Roman" w:cs="Times New Roman"/>
              </w:rPr>
              <w:t>)</w:t>
            </w:r>
          </w:p>
        </w:tc>
        <w:tc>
          <w:tcPr>
            <w:tcW w:w="1274" w:type="dxa"/>
            <w:tcBorders>
              <w:top w:val="double" w:sz="4" w:space="0" w:color="auto"/>
            </w:tcBorders>
          </w:tcPr>
          <w:p w14:paraId="5BB810C7" w14:textId="7FA44855"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2.07 (±0.</w:t>
            </w:r>
            <w:r w:rsidR="00E91F0E" w:rsidRPr="00E74FBC">
              <w:rPr>
                <w:rFonts w:ascii="Times New Roman" w:eastAsia="Times New Roman" w:hAnsi="Times New Roman" w:cs="Times New Roman"/>
              </w:rPr>
              <w:t>41</w:t>
            </w:r>
            <w:r w:rsidRPr="00E74FBC">
              <w:rPr>
                <w:rFonts w:ascii="Times New Roman" w:eastAsia="Times New Roman" w:hAnsi="Times New Roman" w:cs="Times New Roman"/>
              </w:rPr>
              <w:t>)</w:t>
            </w:r>
          </w:p>
        </w:tc>
        <w:tc>
          <w:tcPr>
            <w:tcW w:w="1274" w:type="dxa"/>
            <w:tcBorders>
              <w:top w:val="double" w:sz="4" w:space="0" w:color="auto"/>
            </w:tcBorders>
          </w:tcPr>
          <w:p w14:paraId="3F6887BF" w14:textId="513712F6"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0.42 (±0.0</w:t>
            </w:r>
            <w:r w:rsidR="00A45125" w:rsidRPr="00E74FBC">
              <w:rPr>
                <w:rFonts w:ascii="Times New Roman" w:eastAsia="Times New Roman" w:hAnsi="Times New Roman" w:cs="Times New Roman"/>
              </w:rPr>
              <w:t>3)</w:t>
            </w:r>
          </w:p>
        </w:tc>
        <w:tc>
          <w:tcPr>
            <w:tcW w:w="1275" w:type="dxa"/>
            <w:tcBorders>
              <w:top w:val="double" w:sz="4" w:space="0" w:color="auto"/>
            </w:tcBorders>
          </w:tcPr>
          <w:p w14:paraId="282C81FB" w14:textId="66820569"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914.1 (±</w:t>
            </w:r>
            <w:r w:rsidR="00A45125" w:rsidRPr="00E74FBC">
              <w:rPr>
                <w:rFonts w:ascii="Times New Roman" w:eastAsia="Times New Roman" w:hAnsi="Times New Roman" w:cs="Times New Roman"/>
              </w:rPr>
              <w:t>176.5</w:t>
            </w:r>
            <w:r w:rsidRPr="00E74FBC">
              <w:rPr>
                <w:rFonts w:ascii="Times New Roman" w:eastAsia="Times New Roman" w:hAnsi="Times New Roman" w:cs="Times New Roman"/>
              </w:rPr>
              <w:t>)</w:t>
            </w:r>
          </w:p>
        </w:tc>
      </w:tr>
      <w:tr w:rsidR="003E31F4" w:rsidRPr="00E74FBC" w14:paraId="4A995ECF" w14:textId="77777777" w:rsidTr="735CF99E">
        <w:trPr>
          <w:trHeight w:val="786"/>
        </w:trPr>
        <w:tc>
          <w:tcPr>
            <w:tcW w:w="1705" w:type="dxa"/>
            <w:tcBorders>
              <w:bottom w:val="single" w:sz="12" w:space="0" w:color="auto"/>
            </w:tcBorders>
          </w:tcPr>
          <w:p w14:paraId="1B6CC7B2" w14:textId="57DDE8C5"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Sculpin</w:t>
            </w:r>
          </w:p>
        </w:tc>
        <w:tc>
          <w:tcPr>
            <w:tcW w:w="1274" w:type="dxa"/>
            <w:tcBorders>
              <w:bottom w:val="single" w:sz="12" w:space="0" w:color="auto"/>
            </w:tcBorders>
          </w:tcPr>
          <w:p w14:paraId="3735BAA7" w14:textId="5575CFFB"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190</w:t>
            </w:r>
          </w:p>
        </w:tc>
        <w:tc>
          <w:tcPr>
            <w:tcW w:w="1274" w:type="dxa"/>
            <w:tcBorders>
              <w:bottom w:val="single" w:sz="12" w:space="0" w:color="auto"/>
            </w:tcBorders>
          </w:tcPr>
          <w:p w14:paraId="4CC313AA" w14:textId="77777777" w:rsidR="0056145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 xml:space="preserve">78.91 </w:t>
            </w:r>
          </w:p>
          <w:p w14:paraId="23465AFB" w14:textId="767921F6"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w:t>
            </w:r>
            <w:r w:rsidR="00561454" w:rsidRPr="00E74FBC">
              <w:rPr>
                <w:rFonts w:ascii="Times New Roman" w:eastAsia="Times New Roman" w:hAnsi="Times New Roman" w:cs="Times New Roman"/>
              </w:rPr>
              <w:t>69</w:t>
            </w:r>
            <w:r w:rsidR="00E91F0E" w:rsidRPr="00E74FBC">
              <w:rPr>
                <w:rFonts w:ascii="Times New Roman" w:eastAsia="Times New Roman" w:hAnsi="Times New Roman" w:cs="Times New Roman"/>
              </w:rPr>
              <w:t>.3</w:t>
            </w:r>
            <w:r w:rsidRPr="00E74FBC">
              <w:rPr>
                <w:rFonts w:ascii="Times New Roman" w:eastAsia="Times New Roman" w:hAnsi="Times New Roman" w:cs="Times New Roman"/>
              </w:rPr>
              <w:t>)</w:t>
            </w:r>
          </w:p>
        </w:tc>
        <w:tc>
          <w:tcPr>
            <w:tcW w:w="1274" w:type="dxa"/>
            <w:tcBorders>
              <w:bottom w:val="single" w:sz="12" w:space="0" w:color="auto"/>
            </w:tcBorders>
          </w:tcPr>
          <w:p w14:paraId="5D1D1F81" w14:textId="5C59B333"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18.54 (±</w:t>
            </w:r>
            <w:r w:rsidR="00561454" w:rsidRPr="00E74FBC">
              <w:rPr>
                <w:rFonts w:ascii="Times New Roman" w:eastAsia="Times New Roman" w:hAnsi="Times New Roman" w:cs="Times New Roman"/>
              </w:rPr>
              <w:t>5.4</w:t>
            </w:r>
            <w:r w:rsidRPr="00E74FBC">
              <w:rPr>
                <w:rFonts w:ascii="Times New Roman" w:eastAsia="Times New Roman" w:hAnsi="Times New Roman" w:cs="Times New Roman"/>
              </w:rPr>
              <w:t>)</w:t>
            </w:r>
          </w:p>
        </w:tc>
        <w:tc>
          <w:tcPr>
            <w:tcW w:w="1274" w:type="dxa"/>
            <w:tcBorders>
              <w:bottom w:val="single" w:sz="12" w:space="0" w:color="auto"/>
            </w:tcBorders>
          </w:tcPr>
          <w:p w14:paraId="414E8D47" w14:textId="0597098A"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3.63 (±</w:t>
            </w:r>
            <w:r w:rsidR="00E91F0E" w:rsidRPr="00E74FBC">
              <w:rPr>
                <w:rFonts w:ascii="Times New Roman" w:eastAsia="Times New Roman" w:hAnsi="Times New Roman" w:cs="Times New Roman"/>
              </w:rPr>
              <w:t>2.07</w:t>
            </w:r>
            <w:r w:rsidRPr="00E74FBC">
              <w:rPr>
                <w:rFonts w:ascii="Times New Roman" w:eastAsia="Times New Roman" w:hAnsi="Times New Roman" w:cs="Times New Roman"/>
              </w:rPr>
              <w:t>)</w:t>
            </w:r>
          </w:p>
        </w:tc>
        <w:tc>
          <w:tcPr>
            <w:tcW w:w="1274" w:type="dxa"/>
            <w:tcBorders>
              <w:bottom w:val="single" w:sz="12" w:space="0" w:color="auto"/>
            </w:tcBorders>
          </w:tcPr>
          <w:p w14:paraId="7D8EA878" w14:textId="26956C08"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3.75 (±</w:t>
            </w:r>
            <w:r w:rsidR="00A45125" w:rsidRPr="00E74FBC">
              <w:rPr>
                <w:rFonts w:ascii="Times New Roman" w:eastAsia="Times New Roman" w:hAnsi="Times New Roman" w:cs="Times New Roman"/>
              </w:rPr>
              <w:t>2.83</w:t>
            </w:r>
            <w:r w:rsidRPr="00E74FBC">
              <w:rPr>
                <w:rFonts w:ascii="Times New Roman" w:eastAsia="Times New Roman" w:hAnsi="Times New Roman" w:cs="Times New Roman"/>
              </w:rPr>
              <w:t>)</w:t>
            </w:r>
          </w:p>
        </w:tc>
        <w:tc>
          <w:tcPr>
            <w:tcW w:w="1275" w:type="dxa"/>
            <w:tcBorders>
              <w:bottom w:val="single" w:sz="12" w:space="0" w:color="auto"/>
            </w:tcBorders>
          </w:tcPr>
          <w:p w14:paraId="64E1EEF7" w14:textId="5D7EDD0E"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1062.18 (±</w:t>
            </w:r>
            <w:r w:rsidR="00A45125" w:rsidRPr="00E74FBC">
              <w:rPr>
                <w:rFonts w:ascii="Times New Roman" w:eastAsia="Times New Roman" w:hAnsi="Times New Roman" w:cs="Times New Roman"/>
              </w:rPr>
              <w:t>572.3</w:t>
            </w:r>
            <w:r w:rsidRPr="00E74FBC">
              <w:rPr>
                <w:rFonts w:ascii="Times New Roman" w:eastAsia="Times New Roman" w:hAnsi="Times New Roman" w:cs="Times New Roman"/>
              </w:rPr>
              <w:t>)</w:t>
            </w:r>
          </w:p>
        </w:tc>
      </w:tr>
    </w:tbl>
    <w:p w14:paraId="3409F635" w14:textId="77777777" w:rsidR="00F64388" w:rsidRPr="00E74FBC" w:rsidRDefault="00F64388" w:rsidP="007A33B3">
      <w:pPr>
        <w:spacing w:after="0" w:line="480" w:lineRule="auto"/>
        <w:rPr>
          <w:rStyle w:val="TitleChar"/>
        </w:rPr>
      </w:pPr>
      <w:r w:rsidRPr="00E74FBC">
        <w:rPr>
          <w:rStyle w:val="TitleChar"/>
        </w:rPr>
        <w:br w:type="page"/>
      </w:r>
    </w:p>
    <w:p w14:paraId="438CDE09" w14:textId="54BD356E" w:rsidR="00AB4886" w:rsidRPr="00E74FBC" w:rsidRDefault="229A3934" w:rsidP="007A33B3">
      <w:pPr>
        <w:spacing w:after="0" w:line="480" w:lineRule="auto"/>
        <w:rPr>
          <w:rFonts w:ascii="Times New Roman" w:eastAsia="Times New Roman" w:hAnsi="Times New Roman" w:cs="Times New Roman"/>
        </w:rPr>
      </w:pPr>
      <w:r w:rsidRPr="00E74FBC">
        <w:rPr>
          <w:rStyle w:val="TitleChar"/>
        </w:rPr>
        <w:lastRenderedPageBreak/>
        <w:t>Table 2.</w:t>
      </w:r>
      <w:r w:rsidRPr="00E74FBC">
        <w:rPr>
          <w:rFonts w:ascii="Times New Roman" w:eastAsia="Times New Roman" w:hAnsi="Times New Roman" w:cs="Times New Roman"/>
        </w:rPr>
        <w:t xml:space="preserve"> Results from indicator species analysis </w:t>
      </w:r>
      <w:proofErr w:type="gramStart"/>
      <w:r w:rsidRPr="00E74FBC">
        <w:rPr>
          <w:rFonts w:ascii="Times New Roman" w:eastAsia="Times New Roman" w:hAnsi="Times New Roman" w:cs="Times New Roman"/>
        </w:rPr>
        <w:t>indicating</w:t>
      </w:r>
      <w:proofErr w:type="gramEnd"/>
      <w:r w:rsidRPr="00E74FBC">
        <w:rPr>
          <w:rFonts w:ascii="Times New Roman" w:eastAsia="Times New Roman" w:hAnsi="Times New Roman" w:cs="Times New Roman"/>
        </w:rPr>
        <w:t xml:space="preserve"> associations between diet items and the species (Arctic char or Sculpin) or year (2017, 2018, or 2019) </w:t>
      </w:r>
      <w:r w:rsidR="1E4B8685" w:rsidRPr="00E74FBC">
        <w:rPr>
          <w:rFonts w:ascii="Times New Roman" w:eastAsia="Times New Roman" w:hAnsi="Times New Roman" w:cs="Times New Roman"/>
        </w:rPr>
        <w:t>of consumption</w:t>
      </w:r>
      <w:r w:rsidRPr="00E74FBC">
        <w:rPr>
          <w:rFonts w:ascii="Times New Roman" w:eastAsia="Times New Roman" w:hAnsi="Times New Roman" w:cs="Times New Roman"/>
        </w:rPr>
        <w:t>. Significant associations for the prey species (row) with the predator species or year (column)</w:t>
      </w:r>
      <w:r w:rsidR="39ECB4F1" w:rsidRPr="00E74FBC">
        <w:rPr>
          <w:rFonts w:ascii="Times New Roman" w:eastAsia="Times New Roman" w:hAnsi="Times New Roman" w:cs="Times New Roman"/>
        </w:rPr>
        <w:t xml:space="preserve"> are denoted in bold. Missing values indicate that diet item was not consumed by</w:t>
      </w:r>
      <w:r w:rsidR="00FF14BF" w:rsidRPr="00E74FBC">
        <w:rPr>
          <w:rFonts w:ascii="Times New Roman" w:eastAsia="Times New Roman" w:hAnsi="Times New Roman" w:cs="Times New Roman"/>
        </w:rPr>
        <w:t xml:space="preserve"> that species or </w:t>
      </w:r>
      <w:r w:rsidR="39ECB4F1" w:rsidRPr="00E74FBC">
        <w:rPr>
          <w:rFonts w:ascii="Times New Roman" w:eastAsia="Times New Roman" w:hAnsi="Times New Roman" w:cs="Times New Roman"/>
        </w:rPr>
        <w:t xml:space="preserve">during </w:t>
      </w:r>
      <w:r w:rsidR="00FF14BF" w:rsidRPr="00E74FBC">
        <w:rPr>
          <w:rFonts w:ascii="Times New Roman" w:eastAsia="Times New Roman" w:hAnsi="Times New Roman" w:cs="Times New Roman"/>
        </w:rPr>
        <w:t xml:space="preserve">that </w:t>
      </w:r>
      <w:r w:rsidR="39ECB4F1" w:rsidRPr="00E74FBC">
        <w:rPr>
          <w:rFonts w:ascii="Times New Roman" w:eastAsia="Times New Roman" w:hAnsi="Times New Roman" w:cs="Times New Roman"/>
        </w:rPr>
        <w:t>year</w:t>
      </w:r>
      <w:r w:rsidRPr="00E74FBC">
        <w:rPr>
          <w:rFonts w:ascii="Times New Roman" w:eastAsia="Times New Roman" w:hAnsi="Times New Roman" w:cs="Times New Roman"/>
        </w:rPr>
        <w:t xml:space="preserve">. </w:t>
      </w:r>
    </w:p>
    <w:p w14:paraId="6A286511" w14:textId="352CF790" w:rsidR="00AB4886" w:rsidRPr="00E74FBC" w:rsidRDefault="00FF447B" w:rsidP="007A33B3">
      <w:pPr>
        <w:spacing w:after="0" w:line="480" w:lineRule="auto"/>
        <w:rPr>
          <w:rFonts w:ascii="Times New Roman" w:eastAsia="Times New Roman" w:hAnsi="Times New Roman" w:cs="Times New Roman"/>
        </w:rPr>
      </w:pPr>
      <w:r w:rsidRPr="00E74FBC">
        <w:rPr>
          <w:rFonts w:ascii="Times New Roman" w:hAnsi="Times New Roman" w:cs="Times New Roman"/>
          <w:noProof/>
        </w:rPr>
        <w:drawing>
          <wp:inline distT="0" distB="0" distL="0" distR="0" wp14:anchorId="24DC24F1" wp14:editId="56E9899E">
            <wp:extent cx="5826644" cy="4210493"/>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5">
                      <a:extLst>
                        <a:ext uri="{28A0092B-C50C-407E-A947-70E740481C1C}">
                          <a14:useLocalDpi xmlns:a14="http://schemas.microsoft.com/office/drawing/2010/main" val="0"/>
                        </a:ext>
                      </a:extLst>
                    </a:blip>
                    <a:srcRect l="1074" r="709" b="1980"/>
                    <a:stretch>
                      <a:fillRect/>
                    </a:stretch>
                  </pic:blipFill>
                  <pic:spPr>
                    <a:xfrm>
                      <a:off x="0" y="0"/>
                      <a:ext cx="5826644" cy="4210493"/>
                    </a:xfrm>
                    <a:prstGeom prst="rect">
                      <a:avLst/>
                    </a:prstGeom>
                  </pic:spPr>
                </pic:pic>
              </a:graphicData>
            </a:graphic>
          </wp:inline>
        </w:drawing>
      </w:r>
    </w:p>
    <w:p w14:paraId="512AB6D4" w14:textId="2DD400FC" w:rsidR="00F64388" w:rsidRPr="00E74FBC" w:rsidRDefault="00FF447B" w:rsidP="007A33B3">
      <w:pPr>
        <w:spacing w:after="0" w:line="480" w:lineRule="auto"/>
        <w:jc w:val="right"/>
        <w:rPr>
          <w:rFonts w:ascii="Times New Roman" w:eastAsia="Times New Roman" w:hAnsi="Times New Roman" w:cs="Times New Roman"/>
        </w:rPr>
      </w:pPr>
      <w:r w:rsidRPr="00E74FBC">
        <w:rPr>
          <w:rFonts w:ascii="Times New Roman" w:eastAsia="Times New Roman" w:hAnsi="Times New Roman" w:cs="Times New Roman"/>
        </w:rPr>
        <w:t>***p&lt;0.001 **0.001&lt;p&lt;0.01 *0.01&lt;p&lt;0.05</w:t>
      </w:r>
      <w:r w:rsidR="00F64388" w:rsidRPr="00E74FBC">
        <w:rPr>
          <w:rFonts w:ascii="Times New Roman" w:eastAsia="Times New Roman" w:hAnsi="Times New Roman" w:cs="Times New Roman"/>
        </w:rPr>
        <w:br w:type="page"/>
      </w:r>
    </w:p>
    <w:p w14:paraId="30120684" w14:textId="59BD572B" w:rsidR="00FF447B" w:rsidRPr="00E74FBC" w:rsidRDefault="00F64388" w:rsidP="007A33B3">
      <w:pPr>
        <w:pStyle w:val="Heading1"/>
        <w:spacing w:after="0"/>
      </w:pPr>
      <w:r w:rsidRPr="00E74FBC">
        <w:lastRenderedPageBreak/>
        <w:t xml:space="preserve">Figure </w:t>
      </w:r>
      <w:r w:rsidR="00E3280D" w:rsidRPr="00E74FBC">
        <w:t>Legends</w:t>
      </w:r>
    </w:p>
    <w:p w14:paraId="1DC17179" w14:textId="2EE13801" w:rsidR="002558C2" w:rsidRPr="00E74FBC" w:rsidRDefault="002558C2" w:rsidP="007A33B3">
      <w:pPr>
        <w:spacing w:after="0" w:line="480" w:lineRule="auto"/>
        <w:rPr>
          <w:rFonts w:ascii="Times New Roman" w:eastAsia="Times New Roman" w:hAnsi="Times New Roman" w:cs="Times New Roman"/>
        </w:rPr>
      </w:pPr>
      <w:r w:rsidRPr="00E74FBC">
        <w:rPr>
          <w:rStyle w:val="TitleChar"/>
        </w:rPr>
        <w:t>Figure 1.</w:t>
      </w:r>
      <w:r w:rsidRPr="00E74FBC">
        <w:rPr>
          <w:rFonts w:ascii="Times New Roman" w:eastAsia="Times New Roman" w:hAnsi="Times New Roman" w:cs="Times New Roman"/>
        </w:rPr>
        <w:t xml:space="preserve"> Frequency of Occurrence for diet categories for both Arctic char (blue) and Sculpin (yellow). Silhouettes </w:t>
      </w:r>
      <w:r w:rsidR="00AF6981" w:rsidRPr="00E74FBC">
        <w:rPr>
          <w:rFonts w:ascii="Times New Roman" w:eastAsia="Times New Roman" w:hAnsi="Times New Roman" w:cs="Times New Roman"/>
        </w:rPr>
        <w:t>indicate the general appearance</w:t>
      </w:r>
      <w:r w:rsidRPr="00E74FBC">
        <w:rPr>
          <w:rFonts w:ascii="Times New Roman" w:eastAsia="Times New Roman" w:hAnsi="Times New Roman" w:cs="Times New Roman"/>
        </w:rPr>
        <w:t xml:space="preserve"> of the diet item, note that all amphipod categories are covered under the same silhouette</w:t>
      </w:r>
      <w:r w:rsidR="00AF6981" w:rsidRPr="00E74FBC">
        <w:rPr>
          <w:rFonts w:ascii="Times New Roman" w:eastAsia="Times New Roman" w:hAnsi="Times New Roman" w:cs="Times New Roman"/>
        </w:rPr>
        <w:t xml:space="preserve"> despite differences in </w:t>
      </w:r>
      <w:proofErr w:type="gramStart"/>
      <w:r w:rsidR="002D7D8E" w:rsidRPr="00E74FBC">
        <w:rPr>
          <w:rFonts w:ascii="Times New Roman" w:eastAsia="Times New Roman" w:hAnsi="Times New Roman" w:cs="Times New Roman"/>
        </w:rPr>
        <w:t>genera</w:t>
      </w:r>
      <w:proofErr w:type="gramEnd"/>
      <w:r w:rsidRPr="00E74FBC">
        <w:rPr>
          <w:rFonts w:ascii="Times New Roman" w:eastAsia="Times New Roman" w:hAnsi="Times New Roman" w:cs="Times New Roman"/>
        </w:rPr>
        <w:t>. Dotted vertical lines separate rough groupings of diet items (from left to right): Fish, Amphipod</w:t>
      </w:r>
      <w:r w:rsidR="00FF2903" w:rsidRPr="00E74FBC">
        <w:rPr>
          <w:rFonts w:ascii="Times New Roman" w:eastAsia="Times New Roman" w:hAnsi="Times New Roman" w:cs="Times New Roman"/>
        </w:rPr>
        <w:t>s</w:t>
      </w:r>
      <w:r w:rsidRPr="00E74FBC">
        <w:rPr>
          <w:rFonts w:ascii="Times New Roman" w:eastAsia="Times New Roman" w:hAnsi="Times New Roman" w:cs="Times New Roman"/>
        </w:rPr>
        <w:t xml:space="preserve">, Zooplankton/Invertebrates, Miscellaneous. </w:t>
      </w:r>
    </w:p>
    <w:p w14:paraId="164F5E80" w14:textId="77777777" w:rsidR="002558C2" w:rsidRPr="00E74FBC" w:rsidRDefault="002558C2" w:rsidP="007A33B3">
      <w:pPr>
        <w:spacing w:after="0" w:line="480" w:lineRule="auto"/>
        <w:rPr>
          <w:rFonts w:ascii="Times New Roman" w:eastAsia="Times New Roman" w:hAnsi="Times New Roman" w:cs="Times New Roman"/>
        </w:rPr>
      </w:pPr>
      <w:r w:rsidRPr="00E74FBC">
        <w:rPr>
          <w:rStyle w:val="TitleChar"/>
        </w:rPr>
        <w:t>Figure 2.</w:t>
      </w:r>
      <w:r w:rsidRPr="00E74FBC">
        <w:rPr>
          <w:rFonts w:ascii="Times New Roman" w:eastAsia="Times New Roman" w:hAnsi="Times New Roman" w:cs="Times New Roman"/>
        </w:rPr>
        <w:t xml:space="preserve"> Non-metric multidimensional scaling (NMDS) ordination of predator diet compositions simplifying a 3-dimensional ordination to 2-dimensions. Points, which represent an individual, and convex hulls are group by species (Arctic char in blue; Sculpin in yellow) and year (2017 circle points and solid line; 2018 square points and dashed line; 2019 diamond points and dotted line). The group (species and year) centroids are indicated with a red point color and shape coded in the same manner. Black lines and prey items indicate the impact of that item on diet ordination position. </w:t>
      </w:r>
    </w:p>
    <w:p w14:paraId="5E676ED6" w14:textId="77777777" w:rsidR="002558C2" w:rsidRPr="00E74FBC" w:rsidRDefault="002558C2" w:rsidP="007A33B3">
      <w:pPr>
        <w:spacing w:after="0" w:line="480" w:lineRule="auto"/>
        <w:rPr>
          <w:rFonts w:ascii="Times New Roman" w:eastAsia="Times New Roman" w:hAnsi="Times New Roman" w:cs="Times New Roman"/>
        </w:rPr>
      </w:pPr>
      <w:r w:rsidRPr="00E74FBC">
        <w:rPr>
          <w:rStyle w:val="TitleChar"/>
        </w:rPr>
        <w:t>Figure 3.</w:t>
      </w:r>
      <w:r w:rsidRPr="00E74FBC">
        <w:rPr>
          <w:rFonts w:ascii="Times New Roman" w:eastAsia="Times New Roman" w:hAnsi="Times New Roman" w:cs="Times New Roman"/>
        </w:rPr>
        <w:t xml:space="preserve"> Boxplots of relative consumption (percent body weight consumed) between years for Arctic char and sculpin. Each dot represents an individual stomach, with open circles marking empty stomachs. Midlines indicate median values, hinges indicate the first and third (25th and 75th) percentiles, and whiskers extend to 1.5-times the interquartile range from each hinge. </w:t>
      </w:r>
    </w:p>
    <w:p w14:paraId="22AC6D10" w14:textId="77777777" w:rsidR="003C106B" w:rsidRPr="00E74FBC" w:rsidRDefault="002558C2" w:rsidP="00861BAA">
      <w:pPr>
        <w:spacing w:after="0" w:line="480" w:lineRule="auto"/>
        <w:rPr>
          <w:rFonts w:ascii="Times New Roman" w:eastAsia="Times New Roman" w:hAnsi="Times New Roman" w:cs="Times New Roman"/>
        </w:rPr>
      </w:pPr>
      <w:commentRangeStart w:id="16"/>
      <w:r w:rsidRPr="00E74FBC">
        <w:rPr>
          <w:rStyle w:val="TitleChar"/>
        </w:rPr>
        <w:t>Figure 4.</w:t>
      </w:r>
      <w:commentRangeEnd w:id="16"/>
      <w:r w:rsidRPr="00E74FBC">
        <w:rPr>
          <w:rStyle w:val="TitleChar"/>
        </w:rPr>
        <w:commentReference w:id="16"/>
      </w:r>
      <w:r w:rsidRPr="00E74FBC">
        <w:rPr>
          <w:rFonts w:ascii="Times New Roman" w:eastAsia="Times New Roman" w:hAnsi="Times New Roman" w:cs="Times New Roman"/>
        </w:rPr>
        <w:t xml:space="preserve"> Yearly prey accumulation curves for Arctic char and sculpin. The dashed line indicates a cumulative curve without discriminating between years. Circles mark random samples along the curve.</w:t>
      </w:r>
    </w:p>
    <w:p w14:paraId="1A8A1367" w14:textId="53388341" w:rsidR="002558C2" w:rsidRPr="00E74FBC" w:rsidRDefault="003C106B" w:rsidP="00861BAA">
      <w:pPr>
        <w:spacing w:line="480" w:lineRule="auto"/>
        <w:rPr>
          <w:rFonts w:ascii="Times New Roman" w:hAnsi="Times New Roman" w:cs="Times New Roman"/>
        </w:rPr>
      </w:pPr>
      <w:r w:rsidRPr="00E74FBC">
        <w:rPr>
          <w:rStyle w:val="TitleChar"/>
        </w:rPr>
        <w:t>Figure 5.</w:t>
      </w:r>
      <w:r w:rsidRPr="00E74FBC">
        <w:rPr>
          <w:rFonts w:ascii="Times New Roman" w:hAnsi="Times New Roman" w:cs="Times New Roman"/>
        </w:rPr>
        <w:t xml:space="preserve"> </w:t>
      </w:r>
      <w:r w:rsidR="00FE70BA">
        <w:rPr>
          <w:rFonts w:ascii="Times New Roman" w:hAnsi="Times New Roman" w:cs="Times New Roman"/>
        </w:rPr>
        <w:t>Distance (a) between centroids</w:t>
      </w:r>
      <w:r w:rsidR="00667E05">
        <w:rPr>
          <w:rFonts w:ascii="Times New Roman" w:hAnsi="Times New Roman" w:cs="Times New Roman"/>
        </w:rPr>
        <w:t xml:space="preserve"> of different groups</w:t>
      </w:r>
      <w:r w:rsidR="00FE70BA">
        <w:rPr>
          <w:rFonts w:ascii="Times New Roman" w:hAnsi="Times New Roman" w:cs="Times New Roman"/>
        </w:rPr>
        <w:t xml:space="preserve"> </w:t>
      </w:r>
      <w:r w:rsidR="00E63D74">
        <w:rPr>
          <w:rFonts w:ascii="Times New Roman" w:hAnsi="Times New Roman" w:cs="Times New Roman"/>
        </w:rPr>
        <w:t>and (b) between individuals</w:t>
      </w:r>
      <w:r w:rsidR="00667E05">
        <w:rPr>
          <w:rFonts w:ascii="Times New Roman" w:hAnsi="Times New Roman" w:cs="Times New Roman"/>
        </w:rPr>
        <w:t xml:space="preserve"> to the centroid</w:t>
      </w:r>
      <w:r w:rsidR="00E63D74">
        <w:rPr>
          <w:rFonts w:ascii="Times New Roman" w:hAnsi="Times New Roman" w:cs="Times New Roman"/>
        </w:rPr>
        <w:t xml:space="preserve"> within a group</w:t>
      </w:r>
      <w:r w:rsidR="00667E05">
        <w:rPr>
          <w:rFonts w:ascii="Times New Roman" w:hAnsi="Times New Roman" w:cs="Times New Roman"/>
        </w:rPr>
        <w:t>. Groups are</w:t>
      </w:r>
      <w:r w:rsidR="006A6CEC" w:rsidRPr="00E74FBC">
        <w:rPr>
          <w:rFonts w:ascii="Times New Roman" w:hAnsi="Times New Roman" w:cs="Times New Roman"/>
        </w:rPr>
        <w:t xml:space="preserve"> a combination of predator taxa </w:t>
      </w:r>
      <w:r w:rsidR="00667E05">
        <w:rPr>
          <w:rFonts w:ascii="Times New Roman" w:hAnsi="Times New Roman" w:cs="Times New Roman"/>
        </w:rPr>
        <w:t xml:space="preserve">(Arctic char and Sculpins) </w:t>
      </w:r>
      <w:r w:rsidR="006A6CEC" w:rsidRPr="00E74FBC">
        <w:rPr>
          <w:rFonts w:ascii="Times New Roman" w:hAnsi="Times New Roman" w:cs="Times New Roman"/>
        </w:rPr>
        <w:t>and year</w:t>
      </w:r>
      <w:r w:rsidR="00667E05">
        <w:rPr>
          <w:rFonts w:ascii="Times New Roman" w:hAnsi="Times New Roman" w:cs="Times New Roman"/>
        </w:rPr>
        <w:t xml:space="preserve"> (2017, 2018, and 2019)</w:t>
      </w:r>
      <w:r w:rsidR="006A6CEC" w:rsidRPr="00E74FBC">
        <w:rPr>
          <w:rFonts w:ascii="Times New Roman" w:hAnsi="Times New Roman" w:cs="Times New Roman"/>
        </w:rPr>
        <w:t xml:space="preserve">. </w:t>
      </w:r>
      <w:r w:rsidR="00703BF0">
        <w:rPr>
          <w:rFonts w:ascii="Times New Roman" w:hAnsi="Times New Roman" w:cs="Times New Roman"/>
        </w:rPr>
        <w:t>In (a), c</w:t>
      </w:r>
      <w:r w:rsidR="00A83131" w:rsidRPr="00E74FBC">
        <w:rPr>
          <w:rFonts w:ascii="Times New Roman" w:hAnsi="Times New Roman" w:cs="Times New Roman"/>
        </w:rPr>
        <w:t xml:space="preserve">ells include both the distance value and are color coded according to that </w:t>
      </w:r>
      <w:r w:rsidR="002E6EF2" w:rsidRPr="00E74FBC">
        <w:rPr>
          <w:rFonts w:ascii="Times New Roman" w:hAnsi="Times New Roman" w:cs="Times New Roman"/>
        </w:rPr>
        <w:t xml:space="preserve">value. Fully black cells are those between the same groups and represent a distance of 0. </w:t>
      </w:r>
      <w:r w:rsidR="00AC39F6" w:rsidRPr="00E74FBC">
        <w:rPr>
          <w:rFonts w:ascii="Times New Roman" w:hAnsi="Times New Roman" w:cs="Times New Roman"/>
        </w:rPr>
        <w:t xml:space="preserve">Black outlines </w:t>
      </w:r>
      <w:r w:rsidR="00242681">
        <w:rPr>
          <w:rFonts w:ascii="Times New Roman" w:hAnsi="Times New Roman" w:cs="Times New Roman"/>
        </w:rPr>
        <w:t>highlight</w:t>
      </w:r>
      <w:r w:rsidR="00AC39F6" w:rsidRPr="00E74FBC">
        <w:rPr>
          <w:rFonts w:ascii="Times New Roman" w:hAnsi="Times New Roman" w:cs="Times New Roman"/>
        </w:rPr>
        <w:t xml:space="preserve"> cells which </w:t>
      </w:r>
      <w:r w:rsidR="009364B8" w:rsidRPr="00E74FBC">
        <w:rPr>
          <w:rFonts w:ascii="Times New Roman" w:hAnsi="Times New Roman" w:cs="Times New Roman"/>
        </w:rPr>
        <w:t>are between the same predator taxa across years</w:t>
      </w:r>
      <w:r w:rsidR="00861BAA" w:rsidRPr="00E74FBC">
        <w:rPr>
          <w:rFonts w:ascii="Times New Roman" w:hAnsi="Times New Roman" w:cs="Times New Roman"/>
        </w:rPr>
        <w:t xml:space="preserve">, red outlines </w:t>
      </w:r>
      <w:r w:rsidR="00242681">
        <w:rPr>
          <w:rFonts w:ascii="Times New Roman" w:hAnsi="Times New Roman" w:cs="Times New Roman"/>
        </w:rPr>
        <w:t>highlight</w:t>
      </w:r>
      <w:r w:rsidR="00861BAA" w:rsidRPr="00E74FBC">
        <w:rPr>
          <w:rFonts w:ascii="Times New Roman" w:hAnsi="Times New Roman" w:cs="Times New Roman"/>
        </w:rPr>
        <w:t xml:space="preserve"> cells comparing predator taxa within the same year.</w:t>
      </w:r>
      <w:r w:rsidR="002558C2" w:rsidRPr="00E74FBC">
        <w:rPr>
          <w:rFonts w:ascii="Times New Roman" w:hAnsi="Times New Roman" w:cs="Times New Roman"/>
        </w:rPr>
        <w:br w:type="page"/>
      </w:r>
    </w:p>
    <w:p w14:paraId="17EF6A97" w14:textId="31AFBEAD" w:rsidR="002558C2" w:rsidRPr="00E74FBC" w:rsidRDefault="002558C2" w:rsidP="007A33B3">
      <w:pPr>
        <w:pStyle w:val="Heading1"/>
        <w:spacing w:after="0"/>
      </w:pPr>
      <w:r w:rsidRPr="00E74FBC">
        <w:lastRenderedPageBreak/>
        <w:t>Figures</w:t>
      </w:r>
    </w:p>
    <w:p w14:paraId="745862BF" w14:textId="2F4C29E1" w:rsidR="002558C2" w:rsidRPr="00E74FBC" w:rsidRDefault="002558C2" w:rsidP="007A33B3">
      <w:pPr>
        <w:pStyle w:val="Title"/>
        <w:spacing w:after="0"/>
      </w:pPr>
      <w:r w:rsidRPr="00E74FBC">
        <w:t>Figure 1</w:t>
      </w:r>
      <w:r w:rsidR="00916215" w:rsidRPr="00E74FBC">
        <w:rPr>
          <w:noProof/>
        </w:rPr>
        <w:drawing>
          <wp:inline distT="0" distB="0" distL="0" distR="0" wp14:anchorId="5A2FF362" wp14:editId="486DE967">
            <wp:extent cx="5954394" cy="3572510"/>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54394" cy="3572510"/>
                    </a:xfrm>
                    <a:prstGeom prst="rect">
                      <a:avLst/>
                    </a:prstGeom>
                  </pic:spPr>
                </pic:pic>
              </a:graphicData>
            </a:graphic>
          </wp:inline>
        </w:drawing>
      </w:r>
      <w:r w:rsidR="00952849" w:rsidRPr="00E74FBC">
        <w:t xml:space="preserve"> </w:t>
      </w:r>
      <w:r w:rsidRPr="00E74FBC">
        <w:rPr>
          <w:rFonts w:eastAsia="Times New Roman"/>
        </w:rPr>
        <w:br w:type="page"/>
      </w:r>
    </w:p>
    <w:p w14:paraId="7C6D47DA" w14:textId="73D959D6" w:rsidR="002558C2" w:rsidRPr="00E74FBC" w:rsidRDefault="002558C2" w:rsidP="007A33B3">
      <w:pPr>
        <w:pStyle w:val="Title"/>
        <w:spacing w:after="0"/>
        <w:rPr>
          <w:rFonts w:eastAsia="Times New Roman"/>
        </w:rPr>
      </w:pPr>
      <w:r w:rsidRPr="00E74FBC">
        <w:rPr>
          <w:rFonts w:eastAsia="Times New Roman"/>
        </w:rPr>
        <w:lastRenderedPageBreak/>
        <w:t>Figure 2</w:t>
      </w:r>
    </w:p>
    <w:p w14:paraId="2B2D769C" w14:textId="192B3813" w:rsidR="25FBD7F8" w:rsidRPr="00E74FBC" w:rsidRDefault="00916215" w:rsidP="007A33B3">
      <w:pPr>
        <w:pStyle w:val="Title"/>
        <w:spacing w:after="0"/>
        <w:rPr>
          <w:rFonts w:eastAsia="Times New Roman"/>
        </w:rPr>
      </w:pPr>
      <w:r w:rsidRPr="00E74FBC">
        <w:rPr>
          <w:noProof/>
        </w:rPr>
        <w:drawing>
          <wp:inline distT="0" distB="0" distL="0" distR="0" wp14:anchorId="787CFC98" wp14:editId="74CF8627">
            <wp:extent cx="4629150" cy="771525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150" cy="7715250"/>
                    </a:xfrm>
                    <a:prstGeom prst="rect">
                      <a:avLst/>
                    </a:prstGeom>
                  </pic:spPr>
                </pic:pic>
              </a:graphicData>
            </a:graphic>
          </wp:inline>
        </w:drawing>
      </w:r>
    </w:p>
    <w:p w14:paraId="5AE55E6E" w14:textId="77777777" w:rsidR="002558C2" w:rsidRPr="00E74FBC" w:rsidRDefault="002558C2" w:rsidP="007A33B3">
      <w:pPr>
        <w:pStyle w:val="Title"/>
        <w:spacing w:after="0"/>
        <w:rPr>
          <w:rFonts w:eastAsia="Times New Roman"/>
        </w:rPr>
      </w:pPr>
      <w:commentRangeStart w:id="17"/>
      <w:r w:rsidRPr="00E74FBC">
        <w:rPr>
          <w:rFonts w:eastAsia="Times New Roman"/>
        </w:rPr>
        <w:lastRenderedPageBreak/>
        <w:t>Figure 3</w:t>
      </w:r>
      <w:commentRangeEnd w:id="17"/>
      <w:r w:rsidRPr="00E74FBC">
        <w:rPr>
          <w:rStyle w:val="CommentReference"/>
          <w:b w:val="0"/>
          <w:bCs w:val="0"/>
          <w:sz w:val="22"/>
          <w:szCs w:val="22"/>
        </w:rPr>
        <w:commentReference w:id="17"/>
      </w:r>
    </w:p>
    <w:p w14:paraId="2484893D" w14:textId="45ABE176" w:rsidR="002558C2" w:rsidRPr="00E74FBC" w:rsidRDefault="62FAED9F" w:rsidP="007A33B3">
      <w:pPr>
        <w:pStyle w:val="Title"/>
        <w:spacing w:after="0"/>
        <w:rPr>
          <w:rFonts w:eastAsia="Times New Roman"/>
        </w:rPr>
      </w:pPr>
      <w:r w:rsidRPr="00E74FBC">
        <w:rPr>
          <w:noProof/>
        </w:rPr>
        <w:drawing>
          <wp:inline distT="0" distB="0" distL="0" distR="0" wp14:anchorId="4964C814" wp14:editId="4744E885">
            <wp:extent cx="4572000" cy="3867150"/>
            <wp:effectExtent l="0" t="0" r="0" b="0"/>
            <wp:docPr id="2117887681" name="Picture 2117887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r w:rsidR="002558C2" w:rsidRPr="00E74FBC">
        <w:rPr>
          <w:rFonts w:eastAsia="Times New Roman"/>
        </w:rPr>
        <w:br w:type="page"/>
      </w:r>
    </w:p>
    <w:p w14:paraId="4B383FCB" w14:textId="5944191E" w:rsidR="002558C2" w:rsidRPr="00E74FBC" w:rsidRDefault="002558C2" w:rsidP="007A33B3">
      <w:pPr>
        <w:pStyle w:val="Title"/>
        <w:spacing w:after="0"/>
        <w:rPr>
          <w:rFonts w:eastAsia="Times New Roman"/>
        </w:rPr>
      </w:pPr>
      <w:commentRangeStart w:id="18"/>
      <w:r w:rsidRPr="00E74FBC">
        <w:rPr>
          <w:rFonts w:eastAsia="Times New Roman"/>
        </w:rPr>
        <w:lastRenderedPageBreak/>
        <w:t>Figure 4</w:t>
      </w:r>
      <w:commentRangeEnd w:id="18"/>
      <w:r w:rsidRPr="00E74FBC">
        <w:rPr>
          <w:rStyle w:val="CommentReference"/>
          <w:b w:val="0"/>
          <w:bCs w:val="0"/>
          <w:sz w:val="22"/>
          <w:szCs w:val="22"/>
        </w:rPr>
        <w:commentReference w:id="18"/>
      </w:r>
    </w:p>
    <w:p w14:paraId="51CA7F78" w14:textId="77777777" w:rsidR="003C106B" w:rsidRPr="00E74FBC" w:rsidRDefault="5B63DDBC" w:rsidP="007A33B3">
      <w:pPr>
        <w:pStyle w:val="Title"/>
        <w:spacing w:after="0"/>
      </w:pPr>
      <w:r w:rsidRPr="00E74FBC">
        <w:rPr>
          <w:noProof/>
        </w:rPr>
        <w:drawing>
          <wp:inline distT="0" distB="0" distL="0" distR="0" wp14:anchorId="415714CC" wp14:editId="043E16E2">
            <wp:extent cx="4572000" cy="3867150"/>
            <wp:effectExtent l="0" t="0" r="0" b="0"/>
            <wp:docPr id="877379571" name="Picture 877379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379571"/>
                    <pic:cNvPicPr/>
                  </pic:nvPicPr>
                  <pic:blipFill>
                    <a:blip r:embed="rId19">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p>
    <w:p w14:paraId="05921F41" w14:textId="77777777" w:rsidR="003C106B" w:rsidRPr="00E74FBC" w:rsidRDefault="003C106B">
      <w:pPr>
        <w:rPr>
          <w:rFonts w:ascii="Times New Roman" w:hAnsi="Times New Roman" w:cs="Times New Roman"/>
          <w:b/>
          <w:bCs/>
        </w:rPr>
      </w:pPr>
      <w:r w:rsidRPr="00E74FBC">
        <w:rPr>
          <w:rFonts w:ascii="Times New Roman" w:hAnsi="Times New Roman" w:cs="Times New Roman"/>
        </w:rPr>
        <w:br w:type="page"/>
      </w:r>
    </w:p>
    <w:p w14:paraId="6DABDEBD" w14:textId="77777777" w:rsidR="003C106B" w:rsidRDefault="003C106B" w:rsidP="003C106B">
      <w:pPr>
        <w:pStyle w:val="Title"/>
      </w:pPr>
      <w:r w:rsidRPr="00E74FBC">
        <w:lastRenderedPageBreak/>
        <w:t>Figure 5</w:t>
      </w:r>
    </w:p>
    <w:p w14:paraId="53CC8F74" w14:textId="2DB2D7DD" w:rsidR="0010261B" w:rsidRPr="0010261B" w:rsidRDefault="0010261B" w:rsidP="0010261B">
      <w:r>
        <w:t>a</w:t>
      </w:r>
    </w:p>
    <w:p w14:paraId="21EA99E4" w14:textId="77777777" w:rsidR="0010261B" w:rsidRDefault="00861BAA" w:rsidP="003C106B">
      <w:pPr>
        <w:pStyle w:val="Title"/>
      </w:pPr>
      <w:r w:rsidRPr="00E74FBC">
        <w:rPr>
          <w:noProof/>
        </w:rPr>
        <w:drawing>
          <wp:inline distT="0" distB="0" distL="0" distR="0" wp14:anchorId="5C661382" wp14:editId="6F5753DF">
            <wp:extent cx="5394960" cy="3533318"/>
            <wp:effectExtent l="0" t="0" r="0" b="0"/>
            <wp:docPr id="12842492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4960" cy="3533318"/>
                    </a:xfrm>
                    <a:prstGeom prst="rect">
                      <a:avLst/>
                    </a:prstGeom>
                    <a:noFill/>
                    <a:ln>
                      <a:noFill/>
                    </a:ln>
                  </pic:spPr>
                </pic:pic>
              </a:graphicData>
            </a:graphic>
          </wp:inline>
        </w:drawing>
      </w:r>
    </w:p>
    <w:p w14:paraId="4DCD192E" w14:textId="77777777" w:rsidR="0010261B" w:rsidRDefault="0010261B" w:rsidP="003C106B">
      <w:pPr>
        <w:pStyle w:val="Title"/>
        <w:rPr>
          <w:b w:val="0"/>
          <w:bCs w:val="0"/>
        </w:rPr>
      </w:pPr>
      <w:r>
        <w:rPr>
          <w:b w:val="0"/>
          <w:bCs w:val="0"/>
        </w:rPr>
        <w:t>b</w:t>
      </w:r>
    </w:p>
    <w:p w14:paraId="13E84670" w14:textId="27DE8C52" w:rsidR="002558C2" w:rsidRPr="00E74FBC" w:rsidRDefault="00FE70BA" w:rsidP="003C106B">
      <w:pPr>
        <w:pStyle w:val="Title"/>
        <w:rPr>
          <w:rFonts w:eastAsia="Times New Roman"/>
        </w:rPr>
      </w:pPr>
      <w:r>
        <w:rPr>
          <w:noProof/>
        </w:rPr>
        <w:drawing>
          <wp:inline distT="0" distB="0" distL="0" distR="0" wp14:anchorId="03178A48" wp14:editId="6C5C53B2">
            <wp:extent cx="5394960" cy="3240892"/>
            <wp:effectExtent l="0" t="0" r="0" b="0"/>
            <wp:docPr id="755577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4960" cy="3240892"/>
                    </a:xfrm>
                    <a:prstGeom prst="rect">
                      <a:avLst/>
                    </a:prstGeom>
                    <a:noFill/>
                    <a:ln>
                      <a:noFill/>
                    </a:ln>
                  </pic:spPr>
                </pic:pic>
              </a:graphicData>
            </a:graphic>
          </wp:inline>
        </w:drawing>
      </w:r>
      <w:r w:rsidR="002558C2" w:rsidRPr="00E74FBC">
        <w:br w:type="page"/>
      </w:r>
    </w:p>
    <w:p w14:paraId="7CBC2702" w14:textId="2C347D16" w:rsidR="0E5EE1D7" w:rsidRPr="00E74FBC" w:rsidRDefault="4FBEDEF2" w:rsidP="007A33B3">
      <w:pPr>
        <w:pStyle w:val="Heading1"/>
        <w:spacing w:after="0"/>
      </w:pPr>
      <w:r w:rsidRPr="00E74FBC">
        <w:lastRenderedPageBreak/>
        <w:t>References</w:t>
      </w:r>
    </w:p>
    <w:p w14:paraId="4725BB96" w14:textId="3252C218" w:rsidR="006FF264" w:rsidRPr="00E74FBC" w:rsidRDefault="006FF264" w:rsidP="007A33B3">
      <w:pPr>
        <w:spacing w:after="0" w:line="480" w:lineRule="auto"/>
        <w:ind w:left="360" w:hanging="360"/>
        <w:rPr>
          <w:rFonts w:ascii="Times New Roman" w:eastAsia="Times New Roman" w:hAnsi="Times New Roman" w:cs="Times New Roman"/>
        </w:rPr>
      </w:pPr>
      <w:commentRangeStart w:id="19"/>
      <w:r w:rsidRPr="00E74FBC">
        <w:rPr>
          <w:rFonts w:ascii="Times New Roman" w:eastAsia="Times New Roman" w:hAnsi="Times New Roman" w:cs="Times New Roman"/>
        </w:rPr>
        <w:t xml:space="preserve">AMAP. 2017. Snow, Water, Ice and Permafrost in the Arctic (SWIPA) 2017. </w:t>
      </w:r>
      <w:r w:rsidRPr="00E74FBC">
        <w:rPr>
          <w:rFonts w:ascii="Times New Roman" w:eastAsia="Times New Roman" w:hAnsi="Times New Roman" w:cs="Times New Roman"/>
          <w:i/>
          <w:iCs/>
        </w:rPr>
        <w:t>In</w:t>
      </w:r>
      <w:r w:rsidRPr="00E74FBC">
        <w:rPr>
          <w:rFonts w:ascii="Times New Roman" w:eastAsia="Times New Roman" w:hAnsi="Times New Roman" w:cs="Times New Roman"/>
        </w:rPr>
        <w:t xml:space="preserve"> Arctic Monitoring and Assessment </w:t>
      </w:r>
      <w:proofErr w:type="spellStart"/>
      <w:r w:rsidRPr="00E74FBC">
        <w:rPr>
          <w:rFonts w:ascii="Times New Roman" w:eastAsia="Times New Roman" w:hAnsi="Times New Roman" w:cs="Times New Roman"/>
        </w:rPr>
        <w:t>Programme</w:t>
      </w:r>
      <w:proofErr w:type="spellEnd"/>
      <w:r w:rsidRPr="00E74FBC">
        <w:rPr>
          <w:rFonts w:ascii="Times New Roman" w:eastAsia="Times New Roman" w:hAnsi="Times New Roman" w:cs="Times New Roman"/>
        </w:rPr>
        <w:t xml:space="preserve"> (AMAP). Oslo, Norway. doi:10.1029/2002WR001512</w:t>
      </w:r>
      <w:r w:rsidRPr="00E74FBC">
        <w:rPr>
          <w:rFonts w:ascii="Times New Roman" w:hAnsi="Times New Roman" w:cs="Times New Roman"/>
        </w:rPr>
        <w:tab/>
      </w:r>
      <w:r w:rsidRPr="00E74FBC">
        <w:rPr>
          <w:rFonts w:ascii="Times New Roman" w:hAnsi="Times New Roman" w:cs="Times New Roman"/>
        </w:rPr>
        <w:tab/>
      </w:r>
      <w:r w:rsidRPr="00E74FBC">
        <w:rPr>
          <w:rFonts w:ascii="Times New Roman" w:hAnsi="Times New Roman" w:cs="Times New Roman"/>
        </w:rPr>
        <w:tab/>
      </w:r>
    </w:p>
    <w:p w14:paraId="7B47AB6A" w14:textId="0896F2B5" w:rsidR="0BBEE982" w:rsidRPr="00E74FBC" w:rsidRDefault="0BBEE982" w:rsidP="007A33B3">
      <w:pPr>
        <w:spacing w:after="0" w:line="480" w:lineRule="auto"/>
        <w:ind w:left="360" w:hanging="360"/>
        <w:rPr>
          <w:rFonts w:ascii="Times New Roman" w:eastAsia="Times New Roman" w:hAnsi="Times New Roman" w:cs="Times New Roman"/>
        </w:rPr>
      </w:pPr>
      <w:r w:rsidRPr="00E74FBC">
        <w:rPr>
          <w:rFonts w:ascii="Times New Roman" w:eastAsia="Times New Roman" w:hAnsi="Times New Roman" w:cs="Times New Roman"/>
        </w:rPr>
        <w:t xml:space="preserve">Hop, H., Mundy, C.J., Gosselin, M., </w:t>
      </w:r>
      <w:proofErr w:type="spellStart"/>
      <w:r w:rsidRPr="00E74FBC">
        <w:rPr>
          <w:rFonts w:ascii="Times New Roman" w:eastAsia="Times New Roman" w:hAnsi="Times New Roman" w:cs="Times New Roman"/>
        </w:rPr>
        <w:t>Rossnagel</w:t>
      </w:r>
      <w:proofErr w:type="spellEnd"/>
      <w:r w:rsidRPr="00E74FBC">
        <w:rPr>
          <w:rFonts w:ascii="Times New Roman" w:eastAsia="Times New Roman" w:hAnsi="Times New Roman" w:cs="Times New Roman"/>
        </w:rPr>
        <w:t>, A.L., and Barber, D.G. 2011. Zooplankton boom and ice amphipod bust below melting sea ice in the Amundsen Gulf, Arctic Canada. Polar Biol. 34(12): 1947–1958. doi:10.1007/s00300-011-0991-4.</w:t>
      </w:r>
    </w:p>
    <w:p w14:paraId="73F49D1D" w14:textId="259F7C9D" w:rsidR="0BBEE982" w:rsidRPr="00E74FBC" w:rsidRDefault="0BBEE982" w:rsidP="007A33B3">
      <w:pPr>
        <w:spacing w:after="0" w:line="480" w:lineRule="auto"/>
        <w:ind w:left="360" w:hanging="360"/>
        <w:rPr>
          <w:rFonts w:ascii="Times New Roman" w:eastAsia="Times New Roman" w:hAnsi="Times New Roman" w:cs="Times New Roman"/>
        </w:rPr>
      </w:pPr>
      <w:r w:rsidRPr="00E74FBC">
        <w:rPr>
          <w:rFonts w:ascii="Times New Roman" w:eastAsia="Times New Roman" w:hAnsi="Times New Roman" w:cs="Times New Roman"/>
        </w:rPr>
        <w:t xml:space="preserve">McMeans BC, McCann K, Humphries M, Rooney N, Fisk AT (2015) Food web structure in ecosystems. Trends </w:t>
      </w:r>
      <w:proofErr w:type="spellStart"/>
      <w:r w:rsidRPr="00E74FBC">
        <w:rPr>
          <w:rFonts w:ascii="Times New Roman" w:eastAsia="Times New Roman" w:hAnsi="Times New Roman" w:cs="Times New Roman"/>
        </w:rPr>
        <w:t>Ecol</w:t>
      </w:r>
      <w:proofErr w:type="spellEnd"/>
      <w:r w:rsidRPr="00E74FBC">
        <w:rPr>
          <w:rFonts w:ascii="Times New Roman" w:eastAsia="Times New Roman" w:hAnsi="Times New Roman" w:cs="Times New Roman"/>
        </w:rPr>
        <w:t xml:space="preserve"> </w:t>
      </w:r>
      <w:proofErr w:type="spellStart"/>
      <w:r w:rsidRPr="00E74FBC">
        <w:rPr>
          <w:rFonts w:ascii="Times New Roman" w:eastAsia="Times New Roman" w:hAnsi="Times New Roman" w:cs="Times New Roman"/>
        </w:rPr>
        <w:t>Evol</w:t>
      </w:r>
      <w:proofErr w:type="spellEnd"/>
      <w:r w:rsidRPr="00E74FBC">
        <w:rPr>
          <w:rFonts w:ascii="Times New Roman" w:eastAsia="Times New Roman" w:hAnsi="Times New Roman" w:cs="Times New Roman"/>
        </w:rPr>
        <w:t xml:space="preserve"> 30:662−672 </w:t>
      </w:r>
    </w:p>
    <w:p w14:paraId="5183714E" w14:textId="465DECE7" w:rsidR="0E5EE1D7" w:rsidRDefault="0E5EE1D7" w:rsidP="007A33B3">
      <w:pPr>
        <w:spacing w:after="0" w:line="480" w:lineRule="auto"/>
        <w:ind w:left="360" w:hanging="360"/>
        <w:rPr>
          <w:rFonts w:ascii="Times New Roman" w:eastAsia="Times New Roman" w:hAnsi="Times New Roman" w:cs="Times New Roman"/>
        </w:rPr>
      </w:pPr>
      <w:r w:rsidRPr="00E74FBC">
        <w:rPr>
          <w:rFonts w:ascii="Times New Roman" w:eastAsia="Times New Roman" w:hAnsi="Times New Roman" w:cs="Times New Roman"/>
        </w:rPr>
        <w:t xml:space="preserve">Short AD, Wiseman WMJ (1975) Coastal breakup in the Alaskan Arctic. Bull </w:t>
      </w:r>
      <w:proofErr w:type="spellStart"/>
      <w:r w:rsidRPr="00E74FBC">
        <w:rPr>
          <w:rFonts w:ascii="Times New Roman" w:eastAsia="Times New Roman" w:hAnsi="Times New Roman" w:cs="Times New Roman"/>
        </w:rPr>
        <w:t>Geol</w:t>
      </w:r>
      <w:proofErr w:type="spellEnd"/>
      <w:r w:rsidRPr="00E74FBC">
        <w:rPr>
          <w:rFonts w:ascii="Times New Roman" w:eastAsia="Times New Roman" w:hAnsi="Times New Roman" w:cs="Times New Roman"/>
        </w:rPr>
        <w:t xml:space="preserve"> Soc Am 86:199−202</w:t>
      </w:r>
      <w:commentRangeEnd w:id="19"/>
      <w:r w:rsidR="001F56EF">
        <w:rPr>
          <w:rStyle w:val="CommentReference"/>
        </w:rPr>
        <w:commentReference w:id="19"/>
      </w:r>
    </w:p>
    <w:p w14:paraId="2A85D14C" w14:textId="77777777" w:rsidR="00727C28" w:rsidRPr="00727C28" w:rsidRDefault="00727C28" w:rsidP="00727C28">
      <w:pPr>
        <w:pStyle w:val="Bibliography"/>
        <w:rPr>
          <w:rFonts w:ascii="Times New Roman" w:hAnsi="Times New Roman" w:cs="Times New Roman"/>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727C28">
        <w:rPr>
          <w:rFonts w:ascii="Times New Roman" w:hAnsi="Times New Roman" w:cs="Times New Roman"/>
        </w:rPr>
        <w:t xml:space="preserve">Amundsen, P.A., Gabler, H.M., and </w:t>
      </w:r>
      <w:proofErr w:type="spellStart"/>
      <w:r w:rsidRPr="00727C28">
        <w:rPr>
          <w:rFonts w:ascii="Times New Roman" w:hAnsi="Times New Roman" w:cs="Times New Roman"/>
        </w:rPr>
        <w:t>Staldvik</w:t>
      </w:r>
      <w:proofErr w:type="spellEnd"/>
      <w:r w:rsidRPr="00727C28">
        <w:rPr>
          <w:rFonts w:ascii="Times New Roman" w:hAnsi="Times New Roman" w:cs="Times New Roman"/>
        </w:rPr>
        <w:t xml:space="preserve">, F.J. 1996. A new approach to graphical analysis of feeding strategy from stomach contents data—modification of the Costello (1990) method. J. Fish Biol. </w:t>
      </w:r>
      <w:r w:rsidRPr="00727C28">
        <w:rPr>
          <w:rFonts w:ascii="Times New Roman" w:hAnsi="Times New Roman" w:cs="Times New Roman"/>
          <w:b/>
          <w:bCs/>
        </w:rPr>
        <w:t>48</w:t>
      </w:r>
      <w:r w:rsidRPr="00727C28">
        <w:rPr>
          <w:rFonts w:ascii="Times New Roman" w:hAnsi="Times New Roman" w:cs="Times New Roman"/>
        </w:rPr>
        <w:t>(4): 607–614. doi:10.1006/jfbi.1996.0060.</w:t>
      </w:r>
    </w:p>
    <w:p w14:paraId="6ABB25CD"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Amundsen, P.A., and Sánchez-Hernández, J. 2019. Feeding studies take guts – critical review and recommendations of methods for stomach contents analysis in fish. J. Fish Biol. (95): 1364–1373. doi:10.1111/jfb.14151.</w:t>
      </w:r>
    </w:p>
    <w:p w14:paraId="28A61778"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Armstrong, J.B., and Bond, M.H. 2013. Phenotype flexibility in wild fish: Dolly </w:t>
      </w:r>
      <w:proofErr w:type="spellStart"/>
      <w:r w:rsidRPr="00727C28">
        <w:rPr>
          <w:rFonts w:ascii="Times New Roman" w:hAnsi="Times New Roman" w:cs="Times New Roman"/>
        </w:rPr>
        <w:t>Varden</w:t>
      </w:r>
      <w:proofErr w:type="spellEnd"/>
      <w:r w:rsidRPr="00727C28">
        <w:rPr>
          <w:rFonts w:ascii="Times New Roman" w:hAnsi="Times New Roman" w:cs="Times New Roman"/>
        </w:rPr>
        <w:t xml:space="preserve"> </w:t>
      </w:r>
      <w:proofErr w:type="gramStart"/>
      <w:r w:rsidRPr="00727C28">
        <w:rPr>
          <w:rFonts w:ascii="Times New Roman" w:hAnsi="Times New Roman" w:cs="Times New Roman"/>
        </w:rPr>
        <w:t>regulate</w:t>
      </w:r>
      <w:proofErr w:type="gramEnd"/>
      <w:r w:rsidRPr="00727C28">
        <w:rPr>
          <w:rFonts w:ascii="Times New Roman" w:hAnsi="Times New Roman" w:cs="Times New Roman"/>
        </w:rPr>
        <w:t xml:space="preserve"> assimilative capacity to capitalize on annual pulsed subsidies. J. Anim. Ecol. </w:t>
      </w:r>
      <w:r w:rsidRPr="00727C28">
        <w:rPr>
          <w:rFonts w:ascii="Times New Roman" w:hAnsi="Times New Roman" w:cs="Times New Roman"/>
          <w:b/>
          <w:bCs/>
        </w:rPr>
        <w:t>82</w:t>
      </w:r>
      <w:r w:rsidRPr="00727C28">
        <w:rPr>
          <w:rFonts w:ascii="Times New Roman" w:hAnsi="Times New Roman" w:cs="Times New Roman"/>
        </w:rPr>
        <w:t>(5): 966–975. doi:10.1111/1365-2656.12066.</w:t>
      </w:r>
    </w:p>
    <w:p w14:paraId="06DF22F3"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Armstrong, J.B., and Schindler, D.E. 2011. Excess digestive capacity in predators reflects a life of feast and famine. Nature </w:t>
      </w:r>
      <w:r w:rsidRPr="00727C28">
        <w:rPr>
          <w:rFonts w:ascii="Times New Roman" w:hAnsi="Times New Roman" w:cs="Times New Roman"/>
          <w:b/>
          <w:bCs/>
        </w:rPr>
        <w:t>476</w:t>
      </w:r>
      <w:r w:rsidRPr="00727C28">
        <w:rPr>
          <w:rFonts w:ascii="Times New Roman" w:hAnsi="Times New Roman" w:cs="Times New Roman"/>
        </w:rPr>
        <w:t>: 84–88. doi:10.1038/nature10240.</w:t>
      </w:r>
    </w:p>
    <w:p w14:paraId="394C7B47"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Armstrong, J.B., Schindler, D.E., Ruff, C.P., Brooks, G.T., Bentley, K.E., and Torgersen, C.E. 2013. </w:t>
      </w:r>
      <w:proofErr w:type="gramStart"/>
      <w:r w:rsidRPr="00727C28">
        <w:rPr>
          <w:rFonts w:ascii="Times New Roman" w:hAnsi="Times New Roman" w:cs="Times New Roman"/>
        </w:rPr>
        <w:t>Diel</w:t>
      </w:r>
      <w:proofErr w:type="gramEnd"/>
      <w:r w:rsidRPr="00727C28">
        <w:rPr>
          <w:rFonts w:ascii="Times New Roman" w:hAnsi="Times New Roman" w:cs="Times New Roman"/>
        </w:rPr>
        <w:t xml:space="preserve"> horizontal migration in streams: Juvenile fish exploit spatial heterogeneity in thermal and trophic resources. Ecology </w:t>
      </w:r>
      <w:r w:rsidRPr="00727C28">
        <w:rPr>
          <w:rFonts w:ascii="Times New Roman" w:hAnsi="Times New Roman" w:cs="Times New Roman"/>
          <w:b/>
          <w:bCs/>
        </w:rPr>
        <w:t>94</w:t>
      </w:r>
      <w:r w:rsidRPr="00727C28">
        <w:rPr>
          <w:rFonts w:ascii="Times New Roman" w:hAnsi="Times New Roman" w:cs="Times New Roman"/>
        </w:rPr>
        <w:t>(9): 2066–2075. doi:10.1890/12-1200.1.</w:t>
      </w:r>
    </w:p>
    <w:p w14:paraId="462212B5"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Arrington, D.A., </w:t>
      </w:r>
      <w:proofErr w:type="spellStart"/>
      <w:r w:rsidRPr="00727C28">
        <w:rPr>
          <w:rFonts w:ascii="Times New Roman" w:hAnsi="Times New Roman" w:cs="Times New Roman"/>
        </w:rPr>
        <w:t>Winemiller</w:t>
      </w:r>
      <w:proofErr w:type="spellEnd"/>
      <w:r w:rsidRPr="00727C28">
        <w:rPr>
          <w:rFonts w:ascii="Times New Roman" w:hAnsi="Times New Roman" w:cs="Times New Roman"/>
        </w:rPr>
        <w:t xml:space="preserve">, K.O., Loftus, W.F., and Akin, S. 2002. How Often Do Fishes “Run on Empty”? Ecology </w:t>
      </w:r>
      <w:r w:rsidRPr="00727C28">
        <w:rPr>
          <w:rFonts w:ascii="Times New Roman" w:hAnsi="Times New Roman" w:cs="Times New Roman"/>
          <w:b/>
          <w:bCs/>
        </w:rPr>
        <w:t>83</w:t>
      </w:r>
      <w:r w:rsidRPr="00727C28">
        <w:rPr>
          <w:rFonts w:ascii="Times New Roman" w:hAnsi="Times New Roman" w:cs="Times New Roman"/>
        </w:rPr>
        <w:t>(8): 2145–2151. Ecological Society of America. doi:10.2307/3072046.</w:t>
      </w:r>
    </w:p>
    <w:p w14:paraId="24348146"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Balakirev, E.S., Kravchenko, </w:t>
      </w:r>
      <w:proofErr w:type="spellStart"/>
      <w:r w:rsidRPr="00727C28">
        <w:rPr>
          <w:rFonts w:ascii="Times New Roman" w:hAnsi="Times New Roman" w:cs="Times New Roman"/>
        </w:rPr>
        <w:t>A.Yu</w:t>
      </w:r>
      <w:proofErr w:type="spellEnd"/>
      <w:r w:rsidRPr="00727C28">
        <w:rPr>
          <w:rFonts w:ascii="Times New Roman" w:hAnsi="Times New Roman" w:cs="Times New Roman"/>
        </w:rPr>
        <w:t xml:space="preserve">., and </w:t>
      </w:r>
      <w:proofErr w:type="spellStart"/>
      <w:r w:rsidRPr="00727C28">
        <w:rPr>
          <w:rFonts w:ascii="Times New Roman" w:hAnsi="Times New Roman" w:cs="Times New Roman"/>
        </w:rPr>
        <w:t>Semenchenko</w:t>
      </w:r>
      <w:proofErr w:type="spellEnd"/>
      <w:r w:rsidRPr="00727C28">
        <w:rPr>
          <w:rFonts w:ascii="Times New Roman" w:hAnsi="Times New Roman" w:cs="Times New Roman"/>
        </w:rPr>
        <w:t>, A.A. 2020. Genetic Evidence for a Mixed Composition of the Genus Myoxocephalus (</w:t>
      </w:r>
      <w:proofErr w:type="spellStart"/>
      <w:r w:rsidRPr="00727C28">
        <w:rPr>
          <w:rFonts w:ascii="Times New Roman" w:hAnsi="Times New Roman" w:cs="Times New Roman"/>
        </w:rPr>
        <w:t>Cottoidei</w:t>
      </w:r>
      <w:proofErr w:type="spellEnd"/>
      <w:r w:rsidRPr="00727C28">
        <w:rPr>
          <w:rFonts w:ascii="Times New Roman" w:hAnsi="Times New Roman" w:cs="Times New Roman"/>
        </w:rPr>
        <w:t xml:space="preserve">: Cottidae) Necessitates Generic Realignment. Genes </w:t>
      </w:r>
      <w:r w:rsidRPr="00727C28">
        <w:rPr>
          <w:rFonts w:ascii="Times New Roman" w:hAnsi="Times New Roman" w:cs="Times New Roman"/>
          <w:b/>
          <w:bCs/>
        </w:rPr>
        <w:t>11</w:t>
      </w:r>
      <w:r w:rsidRPr="00727C28">
        <w:rPr>
          <w:rFonts w:ascii="Times New Roman" w:hAnsi="Times New Roman" w:cs="Times New Roman"/>
        </w:rPr>
        <w:t>(9): 1071–1085.</w:t>
      </w:r>
    </w:p>
    <w:p w14:paraId="0D5013E7"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Berge, J., Renaud, P.E., </w:t>
      </w:r>
      <w:proofErr w:type="spellStart"/>
      <w:r w:rsidRPr="00727C28">
        <w:rPr>
          <w:rFonts w:ascii="Times New Roman" w:hAnsi="Times New Roman" w:cs="Times New Roman"/>
        </w:rPr>
        <w:t>Darnis</w:t>
      </w:r>
      <w:proofErr w:type="spellEnd"/>
      <w:r w:rsidRPr="00727C28">
        <w:rPr>
          <w:rFonts w:ascii="Times New Roman" w:hAnsi="Times New Roman" w:cs="Times New Roman"/>
        </w:rPr>
        <w:t xml:space="preserve">, G., Cottier, F., Last, K., </w:t>
      </w:r>
      <w:proofErr w:type="spellStart"/>
      <w:r w:rsidRPr="00727C28">
        <w:rPr>
          <w:rFonts w:ascii="Times New Roman" w:hAnsi="Times New Roman" w:cs="Times New Roman"/>
        </w:rPr>
        <w:t>Gabrielsen</w:t>
      </w:r>
      <w:proofErr w:type="spellEnd"/>
      <w:r w:rsidRPr="00727C28">
        <w:rPr>
          <w:rFonts w:ascii="Times New Roman" w:hAnsi="Times New Roman" w:cs="Times New Roman"/>
        </w:rPr>
        <w:t xml:space="preserve">, T.M., Johnsen, G., </w:t>
      </w:r>
      <w:proofErr w:type="spellStart"/>
      <w:r w:rsidRPr="00727C28">
        <w:rPr>
          <w:rFonts w:ascii="Times New Roman" w:hAnsi="Times New Roman" w:cs="Times New Roman"/>
        </w:rPr>
        <w:t>Seuthe</w:t>
      </w:r>
      <w:proofErr w:type="spellEnd"/>
      <w:r w:rsidRPr="00727C28">
        <w:rPr>
          <w:rFonts w:ascii="Times New Roman" w:hAnsi="Times New Roman" w:cs="Times New Roman"/>
        </w:rPr>
        <w:t xml:space="preserve">, L., </w:t>
      </w:r>
      <w:proofErr w:type="spellStart"/>
      <w:r w:rsidRPr="00727C28">
        <w:rPr>
          <w:rFonts w:ascii="Times New Roman" w:hAnsi="Times New Roman" w:cs="Times New Roman"/>
        </w:rPr>
        <w:t>Weslawski</w:t>
      </w:r>
      <w:proofErr w:type="spellEnd"/>
      <w:r w:rsidRPr="00727C28">
        <w:rPr>
          <w:rFonts w:ascii="Times New Roman" w:hAnsi="Times New Roman" w:cs="Times New Roman"/>
        </w:rPr>
        <w:t xml:space="preserve">, J.M., Leu, E., Moline, M., </w:t>
      </w:r>
      <w:proofErr w:type="spellStart"/>
      <w:r w:rsidRPr="00727C28">
        <w:rPr>
          <w:rFonts w:ascii="Times New Roman" w:hAnsi="Times New Roman" w:cs="Times New Roman"/>
        </w:rPr>
        <w:t>Nahrgang</w:t>
      </w:r>
      <w:proofErr w:type="spellEnd"/>
      <w:r w:rsidRPr="00727C28">
        <w:rPr>
          <w:rFonts w:ascii="Times New Roman" w:hAnsi="Times New Roman" w:cs="Times New Roman"/>
        </w:rPr>
        <w:t xml:space="preserve">, J., </w:t>
      </w:r>
      <w:proofErr w:type="spellStart"/>
      <w:r w:rsidRPr="00727C28">
        <w:rPr>
          <w:rFonts w:ascii="Times New Roman" w:hAnsi="Times New Roman" w:cs="Times New Roman"/>
        </w:rPr>
        <w:t>Søreide</w:t>
      </w:r>
      <w:proofErr w:type="spellEnd"/>
      <w:r w:rsidRPr="00727C28">
        <w:rPr>
          <w:rFonts w:ascii="Times New Roman" w:hAnsi="Times New Roman" w:cs="Times New Roman"/>
        </w:rPr>
        <w:t xml:space="preserve">, J.E., </w:t>
      </w:r>
      <w:proofErr w:type="spellStart"/>
      <w:r w:rsidRPr="00727C28">
        <w:rPr>
          <w:rFonts w:ascii="Times New Roman" w:hAnsi="Times New Roman" w:cs="Times New Roman"/>
        </w:rPr>
        <w:t>Varpe</w:t>
      </w:r>
      <w:proofErr w:type="spellEnd"/>
      <w:r w:rsidRPr="00727C28">
        <w:rPr>
          <w:rFonts w:ascii="Times New Roman" w:hAnsi="Times New Roman" w:cs="Times New Roman"/>
        </w:rPr>
        <w:t xml:space="preserve">, Ø., </w:t>
      </w:r>
      <w:proofErr w:type="spellStart"/>
      <w:r w:rsidRPr="00727C28">
        <w:rPr>
          <w:rFonts w:ascii="Times New Roman" w:hAnsi="Times New Roman" w:cs="Times New Roman"/>
        </w:rPr>
        <w:t>Lønne</w:t>
      </w:r>
      <w:proofErr w:type="spellEnd"/>
      <w:r w:rsidRPr="00727C28">
        <w:rPr>
          <w:rFonts w:ascii="Times New Roman" w:hAnsi="Times New Roman" w:cs="Times New Roman"/>
        </w:rPr>
        <w:t xml:space="preserve">, O.J., </w:t>
      </w:r>
      <w:proofErr w:type="spellStart"/>
      <w:r w:rsidRPr="00727C28">
        <w:rPr>
          <w:rFonts w:ascii="Times New Roman" w:hAnsi="Times New Roman" w:cs="Times New Roman"/>
        </w:rPr>
        <w:t>Daase</w:t>
      </w:r>
      <w:proofErr w:type="spellEnd"/>
      <w:r w:rsidRPr="00727C28">
        <w:rPr>
          <w:rFonts w:ascii="Times New Roman" w:hAnsi="Times New Roman" w:cs="Times New Roman"/>
        </w:rPr>
        <w:t xml:space="preserve">, M., and Falk-Petersen, S. 2015. In the dark: A review of ecosystem processes during the Arctic polar night. Prog. </w:t>
      </w:r>
      <w:proofErr w:type="spellStart"/>
      <w:r w:rsidRPr="00727C28">
        <w:rPr>
          <w:rFonts w:ascii="Times New Roman" w:hAnsi="Times New Roman" w:cs="Times New Roman"/>
        </w:rPr>
        <w:t>Oceanogr</w:t>
      </w:r>
      <w:proofErr w:type="spellEnd"/>
      <w:r w:rsidRPr="00727C28">
        <w:rPr>
          <w:rFonts w:ascii="Times New Roman" w:hAnsi="Times New Roman" w:cs="Times New Roman"/>
        </w:rPr>
        <w:t xml:space="preserve">. </w:t>
      </w:r>
      <w:r w:rsidRPr="00727C28">
        <w:rPr>
          <w:rFonts w:ascii="Times New Roman" w:hAnsi="Times New Roman" w:cs="Times New Roman"/>
          <w:b/>
          <w:bCs/>
        </w:rPr>
        <w:t>139</w:t>
      </w:r>
      <w:r w:rsidRPr="00727C28">
        <w:rPr>
          <w:rFonts w:ascii="Times New Roman" w:hAnsi="Times New Roman" w:cs="Times New Roman"/>
        </w:rPr>
        <w:t>: 258–271. doi:10.1016/j.pocean.2015.08.005.</w:t>
      </w:r>
    </w:p>
    <w:p w14:paraId="5418449B"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Breen, M.J., </w:t>
      </w:r>
      <w:proofErr w:type="spellStart"/>
      <w:r w:rsidRPr="00727C28">
        <w:rPr>
          <w:rFonts w:ascii="Times New Roman" w:hAnsi="Times New Roman" w:cs="Times New Roman"/>
        </w:rPr>
        <w:t>Ruetz</w:t>
      </w:r>
      <w:proofErr w:type="spellEnd"/>
      <w:r w:rsidRPr="00727C28">
        <w:rPr>
          <w:rFonts w:ascii="Times New Roman" w:hAnsi="Times New Roman" w:cs="Times New Roman"/>
        </w:rPr>
        <w:t>, C.R., Thompson, K.J., and Kohler, S.L. 2009. Movements of mottled sculpins (</w:t>
      </w:r>
      <w:r w:rsidRPr="00727C28">
        <w:rPr>
          <w:rFonts w:ascii="Times New Roman" w:hAnsi="Times New Roman" w:cs="Times New Roman"/>
          <w:i/>
          <w:iCs/>
        </w:rPr>
        <w:t xml:space="preserve">Cottus </w:t>
      </w:r>
      <w:proofErr w:type="spellStart"/>
      <w:r w:rsidRPr="00727C28">
        <w:rPr>
          <w:rFonts w:ascii="Times New Roman" w:hAnsi="Times New Roman" w:cs="Times New Roman"/>
          <w:i/>
          <w:iCs/>
        </w:rPr>
        <w:t>bairdii</w:t>
      </w:r>
      <w:proofErr w:type="spellEnd"/>
      <w:r w:rsidRPr="00727C28">
        <w:rPr>
          <w:rFonts w:ascii="Times New Roman" w:hAnsi="Times New Roman" w:cs="Times New Roman"/>
        </w:rPr>
        <w:t xml:space="preserve">) in a Michigan stream: How restricted are they? Can. J. Fish. </w:t>
      </w:r>
      <w:proofErr w:type="spellStart"/>
      <w:r w:rsidRPr="00727C28">
        <w:rPr>
          <w:rFonts w:ascii="Times New Roman" w:hAnsi="Times New Roman" w:cs="Times New Roman"/>
        </w:rPr>
        <w:t>Aquat</w:t>
      </w:r>
      <w:proofErr w:type="spellEnd"/>
      <w:r w:rsidRPr="00727C28">
        <w:rPr>
          <w:rFonts w:ascii="Times New Roman" w:hAnsi="Times New Roman" w:cs="Times New Roman"/>
        </w:rPr>
        <w:t xml:space="preserve">. Sci. </w:t>
      </w:r>
      <w:r w:rsidRPr="00727C28">
        <w:rPr>
          <w:rFonts w:ascii="Times New Roman" w:hAnsi="Times New Roman" w:cs="Times New Roman"/>
          <w:b/>
          <w:bCs/>
        </w:rPr>
        <w:t>66</w:t>
      </w:r>
      <w:r w:rsidRPr="00727C28">
        <w:rPr>
          <w:rFonts w:ascii="Times New Roman" w:hAnsi="Times New Roman" w:cs="Times New Roman"/>
        </w:rPr>
        <w:t>(1): 31–41. doi:10.1139/F08-189.</w:t>
      </w:r>
    </w:p>
    <w:p w14:paraId="420CD749" w14:textId="77777777" w:rsidR="00727C28" w:rsidRPr="00727C28" w:rsidRDefault="00727C28" w:rsidP="00727C28">
      <w:pPr>
        <w:pStyle w:val="Bibliography"/>
        <w:rPr>
          <w:rFonts w:ascii="Times New Roman" w:hAnsi="Times New Roman" w:cs="Times New Roman"/>
        </w:rPr>
      </w:pPr>
      <w:proofErr w:type="gramStart"/>
      <w:r w:rsidRPr="00727C28">
        <w:rPr>
          <w:rFonts w:ascii="Times New Roman" w:hAnsi="Times New Roman" w:cs="Times New Roman"/>
        </w:rPr>
        <w:t>Cant</w:t>
      </w:r>
      <w:proofErr w:type="gramEnd"/>
      <w:r w:rsidRPr="00727C28">
        <w:rPr>
          <w:rFonts w:ascii="Times New Roman" w:hAnsi="Times New Roman" w:cs="Times New Roman"/>
        </w:rPr>
        <w:t xml:space="preserve">, J.P., McBride, B.W., and Croom, W.J. 1996. The Regulation of Intestinal Metabolism and Its Impact on Whole Animal Energetics. J. Anim. Sci. </w:t>
      </w:r>
      <w:r w:rsidRPr="00727C28">
        <w:rPr>
          <w:rFonts w:ascii="Times New Roman" w:hAnsi="Times New Roman" w:cs="Times New Roman"/>
          <w:b/>
          <w:bCs/>
        </w:rPr>
        <w:t>74</w:t>
      </w:r>
      <w:r w:rsidRPr="00727C28">
        <w:rPr>
          <w:rFonts w:ascii="Times New Roman" w:hAnsi="Times New Roman" w:cs="Times New Roman"/>
        </w:rPr>
        <w:t>(10): 2541–2553. doi:10.2527/1996.74102541x.</w:t>
      </w:r>
    </w:p>
    <w:p w14:paraId="01ABD15B"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Clark, T.D., </w:t>
      </w:r>
      <w:proofErr w:type="spellStart"/>
      <w:r w:rsidRPr="00727C28">
        <w:rPr>
          <w:rFonts w:ascii="Times New Roman" w:hAnsi="Times New Roman" w:cs="Times New Roman"/>
        </w:rPr>
        <w:t>Sandblom</w:t>
      </w:r>
      <w:proofErr w:type="spellEnd"/>
      <w:r w:rsidRPr="00727C28">
        <w:rPr>
          <w:rFonts w:ascii="Times New Roman" w:hAnsi="Times New Roman" w:cs="Times New Roman"/>
        </w:rPr>
        <w:t xml:space="preserve">, E., and </w:t>
      </w:r>
      <w:proofErr w:type="spellStart"/>
      <w:r w:rsidRPr="00727C28">
        <w:rPr>
          <w:rFonts w:ascii="Times New Roman" w:hAnsi="Times New Roman" w:cs="Times New Roman"/>
        </w:rPr>
        <w:t>Jutfelt</w:t>
      </w:r>
      <w:proofErr w:type="spellEnd"/>
      <w:r w:rsidRPr="00727C28">
        <w:rPr>
          <w:rFonts w:ascii="Times New Roman" w:hAnsi="Times New Roman" w:cs="Times New Roman"/>
        </w:rPr>
        <w:t xml:space="preserve">, F. 2013. Aerobic scope measurements of fishes in an era of climate change: Respirometry, relevance and recommendations. J. Exp. Biol. </w:t>
      </w:r>
      <w:r w:rsidRPr="00727C28">
        <w:rPr>
          <w:rFonts w:ascii="Times New Roman" w:hAnsi="Times New Roman" w:cs="Times New Roman"/>
          <w:b/>
          <w:bCs/>
        </w:rPr>
        <w:t>216</w:t>
      </w:r>
      <w:r w:rsidRPr="00727C28">
        <w:rPr>
          <w:rFonts w:ascii="Times New Roman" w:hAnsi="Times New Roman" w:cs="Times New Roman"/>
        </w:rPr>
        <w:t>(15): 2771–2782. doi:10.1242/jeb.084251.</w:t>
      </w:r>
    </w:p>
    <w:p w14:paraId="378B4EA0"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lastRenderedPageBreak/>
        <w:t xml:space="preserve">Durbin, E.G., Durbin, A.G., Langton, R.W., and Bowman, A.E. 1983. Stomach contents of </w:t>
      </w:r>
      <w:proofErr w:type="gramStart"/>
      <w:r w:rsidRPr="00727C28">
        <w:rPr>
          <w:rFonts w:ascii="Times New Roman" w:hAnsi="Times New Roman" w:cs="Times New Roman"/>
        </w:rPr>
        <w:t>Silver</w:t>
      </w:r>
      <w:proofErr w:type="gramEnd"/>
      <w:r w:rsidRPr="00727C28">
        <w:rPr>
          <w:rFonts w:ascii="Times New Roman" w:hAnsi="Times New Roman" w:cs="Times New Roman"/>
        </w:rPr>
        <w:t xml:space="preserve"> hake, </w:t>
      </w:r>
      <w:r w:rsidRPr="00727C28">
        <w:rPr>
          <w:rFonts w:ascii="Times New Roman" w:hAnsi="Times New Roman" w:cs="Times New Roman"/>
          <w:i/>
          <w:iCs/>
        </w:rPr>
        <w:t xml:space="preserve">Merluccius </w:t>
      </w:r>
      <w:proofErr w:type="gramStart"/>
      <w:r w:rsidRPr="00727C28">
        <w:rPr>
          <w:rFonts w:ascii="Times New Roman" w:hAnsi="Times New Roman" w:cs="Times New Roman"/>
          <w:i/>
          <w:iCs/>
        </w:rPr>
        <w:t>bilinearis</w:t>
      </w:r>
      <w:r w:rsidRPr="00727C28">
        <w:rPr>
          <w:rFonts w:ascii="Times New Roman" w:hAnsi="Times New Roman" w:cs="Times New Roman"/>
        </w:rPr>
        <w:t>, and</w:t>
      </w:r>
      <w:proofErr w:type="gramEnd"/>
      <w:r w:rsidRPr="00727C28">
        <w:rPr>
          <w:rFonts w:ascii="Times New Roman" w:hAnsi="Times New Roman" w:cs="Times New Roman"/>
        </w:rPr>
        <w:t xml:space="preserve"> Atlantic cod, </w:t>
      </w:r>
      <w:r w:rsidRPr="00727C28">
        <w:rPr>
          <w:rFonts w:ascii="Times New Roman" w:hAnsi="Times New Roman" w:cs="Times New Roman"/>
          <w:i/>
          <w:iCs/>
        </w:rPr>
        <w:t xml:space="preserve">Gadus </w:t>
      </w:r>
      <w:proofErr w:type="spellStart"/>
      <w:r w:rsidRPr="00727C28">
        <w:rPr>
          <w:rFonts w:ascii="Times New Roman" w:hAnsi="Times New Roman" w:cs="Times New Roman"/>
          <w:i/>
          <w:iCs/>
        </w:rPr>
        <w:t>morhua</w:t>
      </w:r>
      <w:proofErr w:type="spellEnd"/>
      <w:r w:rsidRPr="00727C28">
        <w:rPr>
          <w:rFonts w:ascii="Times New Roman" w:hAnsi="Times New Roman" w:cs="Times New Roman"/>
        </w:rPr>
        <w:t xml:space="preserve">, and estimation of their daily rations. Fish. Bull. </w:t>
      </w:r>
      <w:r w:rsidRPr="00727C28">
        <w:rPr>
          <w:rFonts w:ascii="Times New Roman" w:hAnsi="Times New Roman" w:cs="Times New Roman"/>
          <w:b/>
          <w:bCs/>
        </w:rPr>
        <w:t>81</w:t>
      </w:r>
      <w:r w:rsidRPr="00727C28">
        <w:rPr>
          <w:rFonts w:ascii="Times New Roman" w:hAnsi="Times New Roman" w:cs="Times New Roman"/>
        </w:rPr>
        <w:t>(3): 437–454.</w:t>
      </w:r>
    </w:p>
    <w:p w14:paraId="76541D4D"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Furey, N.B., </w:t>
      </w:r>
      <w:proofErr w:type="spellStart"/>
      <w:r w:rsidRPr="00727C28">
        <w:rPr>
          <w:rFonts w:ascii="Times New Roman" w:hAnsi="Times New Roman" w:cs="Times New Roman"/>
        </w:rPr>
        <w:t>Hinch</w:t>
      </w:r>
      <w:proofErr w:type="spellEnd"/>
      <w:r w:rsidRPr="00727C28">
        <w:rPr>
          <w:rFonts w:ascii="Times New Roman" w:hAnsi="Times New Roman" w:cs="Times New Roman"/>
        </w:rPr>
        <w:t xml:space="preserve">, S.G., Mesa, M.G., and Beauchamp, D.A. 2016. Piscivorous fish exhibit temperature-influenced binge feeding during an annual prey pulse. J. Anim. Ecol. </w:t>
      </w:r>
      <w:r w:rsidRPr="00727C28">
        <w:rPr>
          <w:rFonts w:ascii="Times New Roman" w:hAnsi="Times New Roman" w:cs="Times New Roman"/>
          <w:b/>
          <w:bCs/>
        </w:rPr>
        <w:t>85</w:t>
      </w:r>
      <w:r w:rsidRPr="00727C28">
        <w:rPr>
          <w:rFonts w:ascii="Times New Roman" w:hAnsi="Times New Roman" w:cs="Times New Roman"/>
        </w:rPr>
        <w:t>(5): 1307–1317. doi:10.1111/1365-2656.12565.</w:t>
      </w:r>
    </w:p>
    <w:p w14:paraId="13F50744"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Garvey, J.E., and </w:t>
      </w:r>
      <w:proofErr w:type="spellStart"/>
      <w:r w:rsidRPr="00727C28">
        <w:rPr>
          <w:rFonts w:ascii="Times New Roman" w:hAnsi="Times New Roman" w:cs="Times New Roman"/>
        </w:rPr>
        <w:t>Chipps</w:t>
      </w:r>
      <w:proofErr w:type="spellEnd"/>
      <w:r w:rsidRPr="00727C28">
        <w:rPr>
          <w:rFonts w:ascii="Times New Roman" w:hAnsi="Times New Roman" w:cs="Times New Roman"/>
        </w:rPr>
        <w:t xml:space="preserve">, S.R. 2013. Diets and Energy Flow. </w:t>
      </w:r>
      <w:r w:rsidRPr="00727C28">
        <w:rPr>
          <w:rFonts w:ascii="Times New Roman" w:hAnsi="Times New Roman" w:cs="Times New Roman"/>
          <w:i/>
          <w:iCs/>
        </w:rPr>
        <w:t>In</w:t>
      </w:r>
      <w:r w:rsidRPr="00727C28">
        <w:rPr>
          <w:rFonts w:ascii="Times New Roman" w:hAnsi="Times New Roman" w:cs="Times New Roman"/>
        </w:rPr>
        <w:t xml:space="preserve"> Fisheries Techniques, 3rd edition. </w:t>
      </w:r>
      <w:r w:rsidRPr="00727C28">
        <w:rPr>
          <w:rFonts w:ascii="Times New Roman" w:hAnsi="Times New Roman" w:cs="Times New Roman"/>
          <w:i/>
          <w:iCs/>
        </w:rPr>
        <w:t>Edited by</w:t>
      </w:r>
      <w:r w:rsidRPr="00727C28">
        <w:rPr>
          <w:rFonts w:ascii="Times New Roman" w:hAnsi="Times New Roman" w:cs="Times New Roman"/>
        </w:rPr>
        <w:t xml:space="preserve"> A.V. Zale, D.L. Parrish, and T.M. Sutton. American Fisheries Society, Bethesda, USA. pp. 1–48.</w:t>
      </w:r>
    </w:p>
    <w:p w14:paraId="3A246B95" w14:textId="77777777" w:rsidR="00727C28" w:rsidRPr="00727C28" w:rsidRDefault="00727C28" w:rsidP="00727C28">
      <w:pPr>
        <w:pStyle w:val="Bibliography"/>
        <w:rPr>
          <w:rFonts w:ascii="Times New Roman" w:hAnsi="Times New Roman" w:cs="Times New Roman"/>
        </w:rPr>
      </w:pPr>
      <w:proofErr w:type="spellStart"/>
      <w:r w:rsidRPr="00727C28">
        <w:rPr>
          <w:rFonts w:ascii="Times New Roman" w:hAnsi="Times New Roman" w:cs="Times New Roman"/>
        </w:rPr>
        <w:t>Gerking</w:t>
      </w:r>
      <w:proofErr w:type="spellEnd"/>
      <w:r w:rsidRPr="00727C28">
        <w:rPr>
          <w:rFonts w:ascii="Times New Roman" w:hAnsi="Times New Roman" w:cs="Times New Roman"/>
        </w:rPr>
        <w:t>, S.D. 1994. Feeding Ecology of Fish. Academic Press, Inc.</w:t>
      </w:r>
    </w:p>
    <w:p w14:paraId="22400F98"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Hammer, L., Hussey, N., Marcoux, M., Pettitt-Wade, H., Hedges, K., Tallman, R., and Furey, N. 2022. Arctic char (Salvelinus alpinus) movement dynamics relative to ice breakup in a high Arctic embayment. Mar. Ecol. Prog. Ser. </w:t>
      </w:r>
      <w:r w:rsidRPr="00727C28">
        <w:rPr>
          <w:rFonts w:ascii="Times New Roman" w:hAnsi="Times New Roman" w:cs="Times New Roman"/>
          <w:b/>
          <w:bCs/>
        </w:rPr>
        <w:t>682</w:t>
      </w:r>
      <w:r w:rsidRPr="00727C28">
        <w:rPr>
          <w:rFonts w:ascii="Times New Roman" w:hAnsi="Times New Roman" w:cs="Times New Roman"/>
        </w:rPr>
        <w:t>: 221–236. doi:10.3354/meps13939.</w:t>
      </w:r>
    </w:p>
    <w:p w14:paraId="0EA2F33E"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Hanson, P., Johnson, T.B., Schindler, D.E., and </w:t>
      </w:r>
      <w:proofErr w:type="spellStart"/>
      <w:r w:rsidRPr="00727C28">
        <w:rPr>
          <w:rFonts w:ascii="Times New Roman" w:hAnsi="Times New Roman" w:cs="Times New Roman"/>
        </w:rPr>
        <w:t>Kitchell</w:t>
      </w:r>
      <w:proofErr w:type="spellEnd"/>
      <w:r w:rsidRPr="00727C28">
        <w:rPr>
          <w:rFonts w:ascii="Times New Roman" w:hAnsi="Times New Roman" w:cs="Times New Roman"/>
        </w:rPr>
        <w:t xml:space="preserve">, J.F. 1997. Fish Bioenergetics 3.0. </w:t>
      </w:r>
      <w:r w:rsidRPr="00727C28">
        <w:rPr>
          <w:rFonts w:ascii="Times New Roman" w:hAnsi="Times New Roman" w:cs="Times New Roman"/>
          <w:i/>
          <w:iCs/>
        </w:rPr>
        <w:t>In</w:t>
      </w:r>
      <w:r w:rsidRPr="00727C28">
        <w:rPr>
          <w:rFonts w:ascii="Times New Roman" w:hAnsi="Times New Roman" w:cs="Times New Roman"/>
        </w:rPr>
        <w:t xml:space="preserve"> University of Wisconsin-Madison Center for Limnology and </w:t>
      </w:r>
      <w:proofErr w:type="spellStart"/>
      <w:r w:rsidRPr="00727C28">
        <w:rPr>
          <w:rFonts w:ascii="Times New Roman" w:hAnsi="Times New Roman" w:cs="Times New Roman"/>
        </w:rPr>
        <w:t>and</w:t>
      </w:r>
      <w:proofErr w:type="spellEnd"/>
      <w:r w:rsidRPr="00727C28">
        <w:rPr>
          <w:rFonts w:ascii="Times New Roman" w:hAnsi="Times New Roman" w:cs="Times New Roman"/>
        </w:rPr>
        <w:t xml:space="preserve"> University of Wisconsin, Sea Grant Institute. Madison, WI.</w:t>
      </w:r>
    </w:p>
    <w:p w14:paraId="1C5A4DC5"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Harwood, L.A., and </w:t>
      </w:r>
      <w:proofErr w:type="spellStart"/>
      <w:r w:rsidRPr="00727C28">
        <w:rPr>
          <w:rFonts w:ascii="Times New Roman" w:hAnsi="Times New Roman" w:cs="Times New Roman"/>
        </w:rPr>
        <w:t>Babaluk</w:t>
      </w:r>
      <w:proofErr w:type="spellEnd"/>
      <w:r w:rsidRPr="00727C28">
        <w:rPr>
          <w:rFonts w:ascii="Times New Roman" w:hAnsi="Times New Roman" w:cs="Times New Roman"/>
        </w:rPr>
        <w:t>, J.A. 2014. Spawning, overwintering and summer feeding habitats used by anadromous Arctic char (</w:t>
      </w:r>
      <w:r w:rsidRPr="00727C28">
        <w:rPr>
          <w:rFonts w:ascii="Times New Roman" w:hAnsi="Times New Roman" w:cs="Times New Roman"/>
          <w:i/>
          <w:iCs/>
        </w:rPr>
        <w:t>Salvelinus alpinus</w:t>
      </w:r>
      <w:r w:rsidRPr="00727C28">
        <w:rPr>
          <w:rFonts w:ascii="Times New Roman" w:hAnsi="Times New Roman" w:cs="Times New Roman"/>
        </w:rPr>
        <w:t xml:space="preserve">) of the Hornaday River, Northwest Territories, Canada. Arctic </w:t>
      </w:r>
      <w:r w:rsidRPr="00727C28">
        <w:rPr>
          <w:rFonts w:ascii="Times New Roman" w:hAnsi="Times New Roman" w:cs="Times New Roman"/>
          <w:b/>
          <w:bCs/>
        </w:rPr>
        <w:t>67</w:t>
      </w:r>
      <w:r w:rsidRPr="00727C28">
        <w:rPr>
          <w:rFonts w:ascii="Times New Roman" w:hAnsi="Times New Roman" w:cs="Times New Roman"/>
        </w:rPr>
        <w:t>(4): 449–461. Arctic Institute of North America. doi:10.14430/arctic4422.</w:t>
      </w:r>
    </w:p>
    <w:p w14:paraId="4F66338A"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Harwood, L.A., Smith, T.G., and Auld, J.C. 2012. Fall Migration of Ringed Seals (</w:t>
      </w:r>
      <w:proofErr w:type="spellStart"/>
      <w:r w:rsidRPr="00727C28">
        <w:rPr>
          <w:rFonts w:ascii="Times New Roman" w:hAnsi="Times New Roman" w:cs="Times New Roman"/>
          <w:i/>
          <w:iCs/>
        </w:rPr>
        <w:t>Phoca</w:t>
      </w:r>
      <w:proofErr w:type="spellEnd"/>
      <w:r w:rsidRPr="00727C28">
        <w:rPr>
          <w:rFonts w:ascii="Times New Roman" w:hAnsi="Times New Roman" w:cs="Times New Roman"/>
          <w:i/>
          <w:iCs/>
        </w:rPr>
        <w:t xml:space="preserve"> </w:t>
      </w:r>
      <w:proofErr w:type="spellStart"/>
      <w:r w:rsidRPr="00727C28">
        <w:rPr>
          <w:rFonts w:ascii="Times New Roman" w:hAnsi="Times New Roman" w:cs="Times New Roman"/>
          <w:i/>
          <w:iCs/>
        </w:rPr>
        <w:t>hispida</w:t>
      </w:r>
      <w:proofErr w:type="spellEnd"/>
      <w:r w:rsidRPr="00727C28">
        <w:rPr>
          <w:rFonts w:ascii="Times New Roman" w:hAnsi="Times New Roman" w:cs="Times New Roman"/>
        </w:rPr>
        <w:t xml:space="preserve">) through the Beaufort and Chukchi Seas, 2001–02. ARCTIC </w:t>
      </w:r>
      <w:r w:rsidRPr="00727C28">
        <w:rPr>
          <w:rFonts w:ascii="Times New Roman" w:hAnsi="Times New Roman" w:cs="Times New Roman"/>
          <w:b/>
          <w:bCs/>
        </w:rPr>
        <w:t>65</w:t>
      </w:r>
      <w:r w:rsidRPr="00727C28">
        <w:rPr>
          <w:rFonts w:ascii="Times New Roman" w:hAnsi="Times New Roman" w:cs="Times New Roman"/>
        </w:rPr>
        <w:t>(1): 35-44-35–44. doi:10.14430/arctic4163.</w:t>
      </w:r>
    </w:p>
    <w:p w14:paraId="1ED41F15"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Hermann, N.T. 2021. Seasonal feeding and movement responses of resident sculpin in the Canadian Arctic. University of New Hampshire.</w:t>
      </w:r>
    </w:p>
    <w:p w14:paraId="4AB93C53"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Hermann, N.T., Chaloner, D.T., Gerig, B.S., and Lamberti, G.A. 2020. Ecological consequences of Great Lakes salmon subsidies for stream-resident brook and brown trout. Can. J. Fish. </w:t>
      </w:r>
      <w:proofErr w:type="spellStart"/>
      <w:r w:rsidRPr="00727C28">
        <w:rPr>
          <w:rFonts w:ascii="Times New Roman" w:hAnsi="Times New Roman" w:cs="Times New Roman"/>
        </w:rPr>
        <w:t>Aquat</w:t>
      </w:r>
      <w:proofErr w:type="spellEnd"/>
      <w:r w:rsidRPr="00727C28">
        <w:rPr>
          <w:rFonts w:ascii="Times New Roman" w:hAnsi="Times New Roman" w:cs="Times New Roman"/>
        </w:rPr>
        <w:t xml:space="preserve">. Sci. </w:t>
      </w:r>
      <w:r w:rsidRPr="00727C28">
        <w:rPr>
          <w:rFonts w:ascii="Times New Roman" w:hAnsi="Times New Roman" w:cs="Times New Roman"/>
          <w:b/>
          <w:bCs/>
        </w:rPr>
        <w:t>77</w:t>
      </w:r>
      <w:r w:rsidRPr="00727C28">
        <w:rPr>
          <w:rFonts w:ascii="Times New Roman" w:hAnsi="Times New Roman" w:cs="Times New Roman"/>
        </w:rPr>
        <w:t>(11): 1758–1771. doi:10.1139/cjfas-2020-0086.</w:t>
      </w:r>
    </w:p>
    <w:p w14:paraId="3F4C11DF"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Landry, J.J., Fisk, A.T., </w:t>
      </w:r>
      <w:proofErr w:type="spellStart"/>
      <w:r w:rsidRPr="00727C28">
        <w:rPr>
          <w:rFonts w:ascii="Times New Roman" w:hAnsi="Times New Roman" w:cs="Times New Roman"/>
        </w:rPr>
        <w:t>Yurkowski</w:t>
      </w:r>
      <w:proofErr w:type="spellEnd"/>
      <w:r w:rsidRPr="00727C28">
        <w:rPr>
          <w:rFonts w:ascii="Times New Roman" w:hAnsi="Times New Roman" w:cs="Times New Roman"/>
        </w:rPr>
        <w:t>, D.J., Hussey, N.E., Dick, T., Crawford, R.E., and Kessel, S.T. 2018. Feeding ecology of a common benthic fish, shorthorn sculpin (</w:t>
      </w:r>
      <w:r w:rsidRPr="00727C28">
        <w:rPr>
          <w:rFonts w:ascii="Times New Roman" w:hAnsi="Times New Roman" w:cs="Times New Roman"/>
          <w:i/>
          <w:iCs/>
        </w:rPr>
        <w:t>Myoxocephalus scorpius</w:t>
      </w:r>
      <w:r w:rsidRPr="00727C28">
        <w:rPr>
          <w:rFonts w:ascii="Times New Roman" w:hAnsi="Times New Roman" w:cs="Times New Roman"/>
        </w:rPr>
        <w:t xml:space="preserve">) in the high arctic. Polar Biol. </w:t>
      </w:r>
      <w:r w:rsidRPr="00727C28">
        <w:rPr>
          <w:rFonts w:ascii="Times New Roman" w:hAnsi="Times New Roman" w:cs="Times New Roman"/>
          <w:b/>
          <w:bCs/>
        </w:rPr>
        <w:t>41</w:t>
      </w:r>
      <w:r w:rsidRPr="00727C28">
        <w:rPr>
          <w:rFonts w:ascii="Times New Roman" w:hAnsi="Times New Roman" w:cs="Times New Roman"/>
        </w:rPr>
        <w:t>(10): 2091–2102. doi:10.1007/s00300-018-2348-8.</w:t>
      </w:r>
    </w:p>
    <w:p w14:paraId="64566A0E"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McWilliams, S.R., and </w:t>
      </w:r>
      <w:proofErr w:type="spellStart"/>
      <w:r w:rsidRPr="00727C28">
        <w:rPr>
          <w:rFonts w:ascii="Times New Roman" w:hAnsi="Times New Roman" w:cs="Times New Roman"/>
        </w:rPr>
        <w:t>Karasov</w:t>
      </w:r>
      <w:proofErr w:type="spellEnd"/>
      <w:r w:rsidRPr="00727C28">
        <w:rPr>
          <w:rFonts w:ascii="Times New Roman" w:hAnsi="Times New Roman" w:cs="Times New Roman"/>
        </w:rPr>
        <w:t xml:space="preserve">, W.H. 2014. Spare capacity and phenotypic flexibility in the digestive system of a migratory bird: Defining the limits of animal design. Proc. R. Soc. B Biol. Sci. </w:t>
      </w:r>
      <w:r w:rsidRPr="00727C28">
        <w:rPr>
          <w:rFonts w:ascii="Times New Roman" w:hAnsi="Times New Roman" w:cs="Times New Roman"/>
          <w:b/>
          <w:bCs/>
        </w:rPr>
        <w:t>281</w:t>
      </w:r>
      <w:r w:rsidRPr="00727C28">
        <w:rPr>
          <w:rFonts w:ascii="Times New Roman" w:hAnsi="Times New Roman" w:cs="Times New Roman"/>
        </w:rPr>
        <w:t>(1783): 1–9. doi:10.1098/rspb.2014.0308.</w:t>
      </w:r>
    </w:p>
    <w:p w14:paraId="622F9751"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Mesa, M.G., Weiland, L.K., Christiansen, H.E., Sauter, S.T., and Beauchamp, D.A. 2013. Development and evaluation of a bioenergetics model for Bull Trout. Trans. Am. Fish. Soc. </w:t>
      </w:r>
      <w:r w:rsidRPr="00727C28">
        <w:rPr>
          <w:rFonts w:ascii="Times New Roman" w:hAnsi="Times New Roman" w:cs="Times New Roman"/>
          <w:b/>
          <w:bCs/>
        </w:rPr>
        <w:t>142</w:t>
      </w:r>
      <w:r w:rsidRPr="00727C28">
        <w:rPr>
          <w:rFonts w:ascii="Times New Roman" w:hAnsi="Times New Roman" w:cs="Times New Roman"/>
        </w:rPr>
        <w:t>(1): 41–49. doi:10.1080/00028487.2012.720628.</w:t>
      </w:r>
    </w:p>
    <w:p w14:paraId="56CCDE68"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Moore, I.A., and Moore, J.W. 1974. Food of Shorthorn Sculpin, </w:t>
      </w:r>
      <w:r w:rsidRPr="00727C28">
        <w:rPr>
          <w:rFonts w:ascii="Times New Roman" w:hAnsi="Times New Roman" w:cs="Times New Roman"/>
          <w:i/>
          <w:iCs/>
        </w:rPr>
        <w:t>Myoxocephalus scorpius</w:t>
      </w:r>
      <w:r w:rsidRPr="00727C28">
        <w:rPr>
          <w:rFonts w:ascii="Times New Roman" w:hAnsi="Times New Roman" w:cs="Times New Roman"/>
        </w:rPr>
        <w:t xml:space="preserve">, in the Cumberland Sound Area of Baffin Island. J. Fish. Res. Board Can. </w:t>
      </w:r>
      <w:r w:rsidRPr="00727C28">
        <w:rPr>
          <w:rFonts w:ascii="Times New Roman" w:hAnsi="Times New Roman" w:cs="Times New Roman"/>
          <w:b/>
          <w:bCs/>
        </w:rPr>
        <w:t>31</w:t>
      </w:r>
      <w:r w:rsidRPr="00727C28">
        <w:rPr>
          <w:rFonts w:ascii="Times New Roman" w:hAnsi="Times New Roman" w:cs="Times New Roman"/>
        </w:rPr>
        <w:t>(3): 355–359.</w:t>
      </w:r>
    </w:p>
    <w:p w14:paraId="0C7D2FC6"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Moss, J.H.H. 2001. Development and Application of a Bioenergetics Model for Lake Washington Prickly Sculpin (Cottus asper). Master of Science, University of Washington.</w:t>
      </w:r>
    </w:p>
    <w:p w14:paraId="399E794D"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Wilson, S.M., </w:t>
      </w:r>
      <w:proofErr w:type="spellStart"/>
      <w:r w:rsidRPr="00727C28">
        <w:rPr>
          <w:rFonts w:ascii="Times New Roman" w:hAnsi="Times New Roman" w:cs="Times New Roman"/>
        </w:rPr>
        <w:t>Hinch</w:t>
      </w:r>
      <w:proofErr w:type="spellEnd"/>
      <w:r w:rsidRPr="00727C28">
        <w:rPr>
          <w:rFonts w:ascii="Times New Roman" w:hAnsi="Times New Roman" w:cs="Times New Roman"/>
        </w:rPr>
        <w:t xml:space="preserve">, S.G., Eliason, E.J., Farrell, A.P., and Cooke, S.J. 2013. Calibrating acoustic acceleration transmitters for estimating energy use by wild adult Pacific salmon. Comp. </w:t>
      </w:r>
      <w:proofErr w:type="spellStart"/>
      <w:r w:rsidRPr="00727C28">
        <w:rPr>
          <w:rFonts w:ascii="Times New Roman" w:hAnsi="Times New Roman" w:cs="Times New Roman"/>
        </w:rPr>
        <w:t>Biochem</w:t>
      </w:r>
      <w:proofErr w:type="spellEnd"/>
      <w:r w:rsidRPr="00727C28">
        <w:rPr>
          <w:rFonts w:ascii="Times New Roman" w:hAnsi="Times New Roman" w:cs="Times New Roman"/>
        </w:rPr>
        <w:t xml:space="preserve">. Physiol. A. Mol. </w:t>
      </w:r>
      <w:proofErr w:type="spellStart"/>
      <w:r w:rsidRPr="00727C28">
        <w:rPr>
          <w:rFonts w:ascii="Times New Roman" w:hAnsi="Times New Roman" w:cs="Times New Roman"/>
        </w:rPr>
        <w:t>Integr</w:t>
      </w:r>
      <w:proofErr w:type="spellEnd"/>
      <w:r w:rsidRPr="00727C28">
        <w:rPr>
          <w:rFonts w:ascii="Times New Roman" w:hAnsi="Times New Roman" w:cs="Times New Roman"/>
        </w:rPr>
        <w:t xml:space="preserve">. Physiol. </w:t>
      </w:r>
      <w:r w:rsidRPr="00727C28">
        <w:rPr>
          <w:rFonts w:ascii="Times New Roman" w:hAnsi="Times New Roman" w:cs="Times New Roman"/>
          <w:b/>
          <w:bCs/>
        </w:rPr>
        <w:t>164</w:t>
      </w:r>
      <w:r w:rsidRPr="00727C28">
        <w:rPr>
          <w:rFonts w:ascii="Times New Roman" w:hAnsi="Times New Roman" w:cs="Times New Roman"/>
        </w:rPr>
        <w:t>(3): 491–498. doi:10.1016/j.cbpa.2012.12.002.</w:t>
      </w:r>
    </w:p>
    <w:p w14:paraId="0FA0458F" w14:textId="77777777" w:rsidR="00727C28" w:rsidRPr="00727C28" w:rsidRDefault="00727C28" w:rsidP="00727C28">
      <w:pPr>
        <w:pStyle w:val="Bibliography"/>
        <w:rPr>
          <w:rFonts w:ascii="Times New Roman" w:hAnsi="Times New Roman" w:cs="Times New Roman"/>
        </w:rPr>
      </w:pPr>
      <w:r w:rsidRPr="00727C28">
        <w:rPr>
          <w:rFonts w:ascii="Times New Roman" w:hAnsi="Times New Roman" w:cs="Times New Roman"/>
        </w:rPr>
        <w:t xml:space="preserve">Yang, L.H., </w:t>
      </w:r>
      <w:proofErr w:type="spellStart"/>
      <w:r w:rsidRPr="00727C28">
        <w:rPr>
          <w:rFonts w:ascii="Times New Roman" w:hAnsi="Times New Roman" w:cs="Times New Roman"/>
        </w:rPr>
        <w:t>Bastow</w:t>
      </w:r>
      <w:proofErr w:type="spellEnd"/>
      <w:r w:rsidRPr="00727C28">
        <w:rPr>
          <w:rFonts w:ascii="Times New Roman" w:hAnsi="Times New Roman" w:cs="Times New Roman"/>
        </w:rPr>
        <w:t xml:space="preserve">, J.L., Spence, K.O., and Wright, A.N. 2008. What Can We Learn from Resource Pulses? Ecology </w:t>
      </w:r>
      <w:r w:rsidRPr="00727C28">
        <w:rPr>
          <w:rFonts w:ascii="Times New Roman" w:hAnsi="Times New Roman" w:cs="Times New Roman"/>
          <w:b/>
          <w:bCs/>
        </w:rPr>
        <w:t>89</w:t>
      </w:r>
      <w:r w:rsidRPr="00727C28">
        <w:rPr>
          <w:rFonts w:ascii="Times New Roman" w:hAnsi="Times New Roman" w:cs="Times New Roman"/>
        </w:rPr>
        <w:t>(3): 621–634.</w:t>
      </w:r>
    </w:p>
    <w:p w14:paraId="7FDDE6AE" w14:textId="0D84F38E" w:rsidR="00727C28" w:rsidRPr="00E74FBC" w:rsidRDefault="00727C28" w:rsidP="007A33B3">
      <w:pPr>
        <w:spacing w:after="0" w:line="480" w:lineRule="auto"/>
        <w:ind w:left="360" w:hanging="360"/>
        <w:rPr>
          <w:rFonts w:ascii="Times New Roman" w:eastAsia="Times New Roman" w:hAnsi="Times New Roman" w:cs="Times New Roman"/>
        </w:rPr>
      </w:pPr>
      <w:r>
        <w:rPr>
          <w:rFonts w:ascii="Times New Roman" w:eastAsia="Times New Roman" w:hAnsi="Times New Roman" w:cs="Times New Roman"/>
        </w:rPr>
        <w:fldChar w:fldCharType="end"/>
      </w:r>
    </w:p>
    <w:sectPr w:rsidR="00727C28" w:rsidRPr="00E74FBC" w:rsidSect="00E74FBC">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 Hermann" w:date="2023-06-12T17:04:00Z" w:initials="NH">
    <w:p w14:paraId="55548FCF" w14:textId="77777777" w:rsidR="005D72F0" w:rsidRDefault="005D72F0">
      <w:pPr>
        <w:pStyle w:val="CommentText"/>
      </w:pPr>
      <w:r>
        <w:rPr>
          <w:rStyle w:val="CommentReference"/>
        </w:rPr>
        <w:annotationRef/>
      </w:r>
      <w:r>
        <w:t>Animal Biology</w:t>
      </w:r>
    </w:p>
    <w:p w14:paraId="281DDBA1" w14:textId="77777777" w:rsidR="005D72F0" w:rsidRDefault="005D72F0">
      <w:pPr>
        <w:pStyle w:val="CommentText"/>
      </w:pPr>
      <w:r>
        <w:t>Fish Biology</w:t>
      </w:r>
    </w:p>
    <w:p w14:paraId="33B61085" w14:textId="77777777" w:rsidR="005D72F0" w:rsidRDefault="005D72F0">
      <w:pPr>
        <w:pStyle w:val="CommentText"/>
      </w:pPr>
      <w:r>
        <w:t>Polar Biology</w:t>
      </w:r>
    </w:p>
  </w:comment>
  <w:comment w:id="14" w:author="Nathan Hermann" w:date="2023-06-15T14:03:00Z" w:initials="NH">
    <w:p w14:paraId="31EA1068" w14:textId="77777777" w:rsidR="00AC2197" w:rsidRDefault="00AC2197" w:rsidP="00020500">
      <w:pPr>
        <w:pStyle w:val="CommentText"/>
      </w:pPr>
      <w:r>
        <w:rPr>
          <w:rStyle w:val="CommentReference"/>
        </w:rPr>
        <w:annotationRef/>
      </w:r>
      <w:r>
        <w:t>Is there going to be a GLM table? Like top models?</w:t>
      </w:r>
    </w:p>
  </w:comment>
  <w:comment w:id="15" w:author="Nathan Hermann" w:date="2023-06-21T13:05:00Z" w:initials="NH">
    <w:p w14:paraId="69AC9BD6" w14:textId="77777777" w:rsidR="00C04603" w:rsidRDefault="00C04603" w:rsidP="00B2753A">
      <w:pPr>
        <w:pStyle w:val="CommentText"/>
      </w:pPr>
      <w:r>
        <w:rPr>
          <w:rStyle w:val="CommentReference"/>
        </w:rPr>
        <w:annotationRef/>
      </w:r>
      <w:r>
        <w:t>In review paper better, but wait and see what I get back from CJFAS first</w:t>
      </w:r>
    </w:p>
  </w:comment>
  <w:comment w:id="16" w:author="ljhammer96@gmail.com" w:date="2022-10-12T18:14:00Z" w:initials="lj">
    <w:p w14:paraId="274688DE" w14:textId="5CD3C631" w:rsidR="002558C2" w:rsidRDefault="002558C2" w:rsidP="002558C2">
      <w:r>
        <w:t>might be better as a supplement</w:t>
      </w:r>
      <w:r>
        <w:annotationRef/>
      </w:r>
    </w:p>
  </w:comment>
  <w:comment w:id="17" w:author="Nathan Hermann" w:date="2023-06-12T16:21:00Z" w:initials="NH">
    <w:p w14:paraId="00875901" w14:textId="77777777" w:rsidR="002558C2" w:rsidRDefault="002558C2">
      <w:pPr>
        <w:pStyle w:val="CommentText"/>
      </w:pPr>
      <w:r>
        <w:rPr>
          <w:rStyle w:val="CommentReference"/>
        </w:rPr>
        <w:annotationRef/>
      </w:r>
      <w:r>
        <w:t>Takeaways</w:t>
      </w:r>
    </w:p>
    <w:p w14:paraId="636E19DB" w14:textId="77777777" w:rsidR="002558C2" w:rsidRDefault="002558C2">
      <w:pPr>
        <w:pStyle w:val="CommentText"/>
        <w:numPr>
          <w:ilvl w:val="0"/>
          <w:numId w:val="7"/>
        </w:numPr>
      </w:pPr>
      <w:r>
        <w:t>Both species are exploiting the resource pulse at high rates compared to available literature</w:t>
      </w:r>
    </w:p>
    <w:p w14:paraId="11E2E3FE" w14:textId="77777777" w:rsidR="002558C2" w:rsidRDefault="002558C2">
      <w:pPr>
        <w:pStyle w:val="CommentText"/>
        <w:numPr>
          <w:ilvl w:val="0"/>
          <w:numId w:val="7"/>
        </w:numPr>
      </w:pPr>
      <w:r>
        <w:t>Sculpin eat relatively more than char</w:t>
      </w:r>
    </w:p>
    <w:p w14:paraId="33D3C390" w14:textId="77777777" w:rsidR="002558C2" w:rsidRDefault="002558C2">
      <w:pPr>
        <w:pStyle w:val="CommentText"/>
        <w:numPr>
          <w:ilvl w:val="0"/>
          <w:numId w:val="7"/>
        </w:numPr>
      </w:pPr>
      <w:r>
        <w:t>Char exhibit more interannual variability</w:t>
      </w:r>
    </w:p>
  </w:comment>
  <w:comment w:id="18" w:author="Nathan Hermann" w:date="2023-06-12T16:22:00Z" w:initials="NH">
    <w:p w14:paraId="318D14F4" w14:textId="77777777" w:rsidR="002558C2" w:rsidRDefault="002558C2">
      <w:pPr>
        <w:pStyle w:val="CommentText"/>
      </w:pPr>
      <w:r>
        <w:rPr>
          <w:rStyle w:val="CommentReference"/>
        </w:rPr>
        <w:annotationRef/>
      </w:r>
      <w:r>
        <w:t>Takeaways</w:t>
      </w:r>
    </w:p>
    <w:p w14:paraId="0C69B347" w14:textId="77777777" w:rsidR="002558C2" w:rsidRDefault="002558C2">
      <w:pPr>
        <w:pStyle w:val="CommentText"/>
        <w:numPr>
          <w:ilvl w:val="0"/>
          <w:numId w:val="8"/>
        </w:numPr>
      </w:pPr>
      <w:r>
        <w:t>Both species seem to be settling around 15 prey items</w:t>
      </w:r>
    </w:p>
    <w:p w14:paraId="51707DCB" w14:textId="77777777" w:rsidR="002558C2" w:rsidRDefault="002558C2">
      <w:pPr>
        <w:pStyle w:val="CommentText"/>
        <w:numPr>
          <w:ilvl w:val="0"/>
          <w:numId w:val="8"/>
        </w:numPr>
      </w:pPr>
      <w:r>
        <w:t>We probably did a decent job describing the prey items that both species eat (particularly sculpin in 2017)</w:t>
      </w:r>
    </w:p>
  </w:comment>
  <w:comment w:id="19" w:author="Nathan Hermann" w:date="2023-06-21T14:30:00Z" w:initials="NH">
    <w:p w14:paraId="0CDA7FC9" w14:textId="77777777" w:rsidR="001F56EF" w:rsidRDefault="001F56EF" w:rsidP="00317D72">
      <w:pPr>
        <w:pStyle w:val="CommentText"/>
      </w:pPr>
      <w:r>
        <w:rPr>
          <w:rStyle w:val="CommentReference"/>
        </w:rPr>
        <w:annotationRef/>
      </w:r>
      <w:r>
        <w:t>Will need to get these integrated into one Zotero bibliograp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B61085" w15:done="0"/>
  <w15:commentEx w15:paraId="31EA1068" w15:done="0"/>
  <w15:commentEx w15:paraId="69AC9BD6" w15:done="0"/>
  <w15:commentEx w15:paraId="274688DE" w15:done="0"/>
  <w15:commentEx w15:paraId="33D3C390" w15:done="0"/>
  <w15:commentEx w15:paraId="51707DCB" w15:done="0"/>
  <w15:commentEx w15:paraId="0CDA7F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1CE92" w16cex:dateUtc="2023-06-12T21:04:00Z"/>
  <w16cex:commentExtensible w16cex:durableId="28359895" w16cex:dateUtc="2023-06-15T18:03:00Z"/>
  <w16cex:commentExtensible w16cex:durableId="283D7432" w16cex:dateUtc="2023-06-21T17:05:00Z"/>
  <w16cex:commentExtensible w16cex:durableId="75DBC8CD" w16cex:dateUtc="2022-10-12T22:14:00Z"/>
  <w16cex:commentExtensible w16cex:durableId="2831C490" w16cex:dateUtc="2023-06-12T20:21:00Z"/>
  <w16cex:commentExtensible w16cex:durableId="2831C4B3" w16cex:dateUtc="2023-06-12T20:22:00Z"/>
  <w16cex:commentExtensible w16cex:durableId="283D880D" w16cex:dateUtc="2023-06-21T1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B61085" w16cid:durableId="2831CE92"/>
  <w16cid:commentId w16cid:paraId="31EA1068" w16cid:durableId="28359895"/>
  <w16cid:commentId w16cid:paraId="69AC9BD6" w16cid:durableId="283D7432"/>
  <w16cid:commentId w16cid:paraId="274688DE" w16cid:durableId="75DBC8CD"/>
  <w16cid:commentId w16cid:paraId="33D3C390" w16cid:durableId="2831C490"/>
  <w16cid:commentId w16cid:paraId="51707DCB" w16cid:durableId="2831C4B3"/>
  <w16cid:commentId w16cid:paraId="0CDA7FC9" w16cid:durableId="283D88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37942" w14:textId="77777777" w:rsidR="008B3310" w:rsidRDefault="008B3310" w:rsidP="00313885">
      <w:pPr>
        <w:spacing w:after="0" w:line="240" w:lineRule="auto"/>
      </w:pPr>
      <w:r>
        <w:separator/>
      </w:r>
    </w:p>
  </w:endnote>
  <w:endnote w:type="continuationSeparator" w:id="0">
    <w:p w14:paraId="163B24F3" w14:textId="77777777" w:rsidR="008B3310" w:rsidRDefault="008B3310" w:rsidP="00313885">
      <w:pPr>
        <w:spacing w:after="0" w:line="240" w:lineRule="auto"/>
      </w:pPr>
      <w:r>
        <w:continuationSeparator/>
      </w:r>
    </w:p>
  </w:endnote>
  <w:endnote w:type="continuationNotice" w:id="1">
    <w:p w14:paraId="407DA8D8" w14:textId="77777777" w:rsidR="008B3310" w:rsidRDefault="008B331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875385"/>
      <w:docPartObj>
        <w:docPartGallery w:val="Page Numbers (Bottom of Page)"/>
        <w:docPartUnique/>
      </w:docPartObj>
    </w:sdtPr>
    <w:sdtEndPr>
      <w:rPr>
        <w:noProof/>
      </w:rPr>
    </w:sdtEndPr>
    <w:sdtContent>
      <w:p w14:paraId="22D1B892" w14:textId="20605774" w:rsidR="00313885" w:rsidRDefault="003138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28CF5E" w14:textId="77777777" w:rsidR="00313885" w:rsidRDefault="003138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208721" w14:textId="77777777" w:rsidR="008B3310" w:rsidRDefault="008B3310" w:rsidP="00313885">
      <w:pPr>
        <w:spacing w:after="0" w:line="240" w:lineRule="auto"/>
      </w:pPr>
      <w:r>
        <w:separator/>
      </w:r>
    </w:p>
  </w:footnote>
  <w:footnote w:type="continuationSeparator" w:id="0">
    <w:p w14:paraId="60B2CEF0" w14:textId="77777777" w:rsidR="008B3310" w:rsidRDefault="008B3310" w:rsidP="00313885">
      <w:pPr>
        <w:spacing w:after="0" w:line="240" w:lineRule="auto"/>
      </w:pPr>
      <w:r>
        <w:continuationSeparator/>
      </w:r>
    </w:p>
  </w:footnote>
  <w:footnote w:type="continuationNotice" w:id="1">
    <w:p w14:paraId="5FDB7494" w14:textId="77777777" w:rsidR="008B3310" w:rsidRDefault="008B3310">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ChwvJDA5J4XFVD" int2:id="6nbAb2BA">
      <int2:state int2:value="Rejected" int2:type="AugLoop_Text_Critique"/>
    </int2:textHash>
    <int2:textHash int2:hashCode="6Z7VKZG+G5e2jR" int2:id="kLE3PbbF">
      <int2:state int2:value="Rejected" int2:type="AugLoop_Text_Critique"/>
    </int2:textHash>
    <int2:textHash int2:hashCode="Wtq/Wo+Dh/c142" int2:id="nYLKFQ6L">
      <int2:state int2:value="Rejected" int2:type="AugLoop_Text_Critique"/>
    </int2:textHash>
    <int2:textHash int2:hashCode="pZmKKAj0lNcGSL" int2:id="sgsJ9e3i">
      <int2:state int2:value="Rejected" int2:type="AugLoop_Text_Critique"/>
    </int2:textHash>
    <int2:bookmark int2:bookmarkName="_Int_rFIJdzSH" int2:invalidationBookmarkName="" int2:hashCode="X55YArurxx+Sdf" int2:id="206DEhUL">
      <int2:state int2:value="Rejected" int2:type="LegacyProofing"/>
    </int2:bookmark>
    <int2:bookmark int2:bookmarkName="_Int_T9zNTMws" int2:invalidationBookmarkName="" int2:hashCode="itfSHHGwSbcAO6" int2:id="9cijuN2C">
      <int2:state int2:value="Rejected" int2:type="AugLoop_Text_Critique"/>
    </int2:bookmark>
    <int2:bookmark int2:bookmarkName="_Int_2nRi8PBK" int2:invalidationBookmarkName="" int2:hashCode="351r0XWD+hEdsL" int2:id="DNld20In">
      <int2:state int2:value="Rejected" int2:type="AugLoop_Text_Critique"/>
    </int2:bookmark>
    <int2:bookmark int2:bookmarkName="_Int_oEN19DWh" int2:invalidationBookmarkName="" int2:hashCode="X55YArurxx+Sdf" int2:id="P6KmJF5m">
      <int2:state int2:value="Rejected" int2:type="LegacyProofing"/>
    </int2:bookmark>
    <int2:bookmark int2:bookmarkName="_Int_thn7hutC" int2:invalidationBookmarkName="" int2:hashCode="VRyAVr/dM977IK" int2:id="eNI0r0tv">
      <int2:state int2:value="Rejected" int2:type="AugLoop_Text_Critique"/>
    </int2:bookmark>
    <int2:bookmark int2:bookmarkName="_Int_e5hk767Q" int2:invalidationBookmarkName="" int2:hashCode="xqD2/z1cYX8de4" int2:id="fa0K8UiU">
      <int2:state int2:value="Rejected" int2:type="LegacyProofing"/>
    </int2:bookmark>
    <int2:bookmark int2:bookmarkName="_Int_ENbDcZVG" int2:invalidationBookmarkName="" int2:hashCode="IEEkdmk2qlIoq+" int2:id="n2dhAI0f">
      <int2:state int2:value="Rejected" int2:type="AugLoop_Text_Critique"/>
    </int2:bookmark>
    <int2:bookmark int2:bookmarkName="_Int_buq47ftV" int2:invalidationBookmarkName="" int2:hashCode="m2H+qlBAKMLYwg" int2:id="q2gATOy6">
      <int2:state int2:value="Rejected" int2:type="AugLoop_Text_Critique"/>
    </int2:bookmark>
    <int2:bookmark int2:bookmarkName="_Int_Gp8o7NrW" int2:invalidationBookmarkName="" int2:hashCode="FHvHgdyK113/QT" int2:id="uwXN0WTJ">
      <int2:state int2:value="Rejected" int2:type="LegacyProofing"/>
    </int2:bookmark>
    <int2:bookmark int2:bookmarkName="_Int_s0ApIAUU" int2:invalidationBookmarkName="" int2:hashCode="Xzf8StxbJDVNdo" int2:id="vvyxcO7y">
      <int2:state int2:value="Rejected" int2:type="AugLoop_Text_Critique"/>
    </int2:bookmark>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14D82"/>
    <w:multiLevelType w:val="hybridMultilevel"/>
    <w:tmpl w:val="10B8D08A"/>
    <w:lvl w:ilvl="0" w:tplc="F842BEDC">
      <w:start w:val="1"/>
      <w:numFmt w:val="bullet"/>
      <w:lvlText w:val=""/>
      <w:lvlJc w:val="left"/>
      <w:pPr>
        <w:ind w:left="720" w:hanging="360"/>
      </w:pPr>
      <w:rPr>
        <w:rFonts w:ascii="Symbol" w:hAnsi="Symbol" w:hint="default"/>
      </w:rPr>
    </w:lvl>
    <w:lvl w:ilvl="1" w:tplc="9BAA4960">
      <w:start w:val="1"/>
      <w:numFmt w:val="bullet"/>
      <w:lvlText w:val="o"/>
      <w:lvlJc w:val="left"/>
      <w:pPr>
        <w:ind w:left="1440" w:hanging="360"/>
      </w:pPr>
      <w:rPr>
        <w:rFonts w:ascii="Courier New" w:hAnsi="Courier New" w:hint="default"/>
      </w:rPr>
    </w:lvl>
    <w:lvl w:ilvl="2" w:tplc="61B02CE4">
      <w:start w:val="1"/>
      <w:numFmt w:val="bullet"/>
      <w:lvlText w:val=""/>
      <w:lvlJc w:val="left"/>
      <w:pPr>
        <w:ind w:left="2160" w:hanging="360"/>
      </w:pPr>
      <w:rPr>
        <w:rFonts w:ascii="Wingdings" w:hAnsi="Wingdings" w:hint="default"/>
      </w:rPr>
    </w:lvl>
    <w:lvl w:ilvl="3" w:tplc="B464FDDA">
      <w:start w:val="1"/>
      <w:numFmt w:val="bullet"/>
      <w:lvlText w:val=""/>
      <w:lvlJc w:val="left"/>
      <w:pPr>
        <w:ind w:left="2880" w:hanging="360"/>
      </w:pPr>
      <w:rPr>
        <w:rFonts w:ascii="Symbol" w:hAnsi="Symbol" w:hint="default"/>
      </w:rPr>
    </w:lvl>
    <w:lvl w:ilvl="4" w:tplc="2BA00E50">
      <w:start w:val="1"/>
      <w:numFmt w:val="bullet"/>
      <w:lvlText w:val="o"/>
      <w:lvlJc w:val="left"/>
      <w:pPr>
        <w:ind w:left="3600" w:hanging="360"/>
      </w:pPr>
      <w:rPr>
        <w:rFonts w:ascii="Courier New" w:hAnsi="Courier New" w:hint="default"/>
      </w:rPr>
    </w:lvl>
    <w:lvl w:ilvl="5" w:tplc="95707E84">
      <w:start w:val="1"/>
      <w:numFmt w:val="bullet"/>
      <w:lvlText w:val=""/>
      <w:lvlJc w:val="left"/>
      <w:pPr>
        <w:ind w:left="4320" w:hanging="360"/>
      </w:pPr>
      <w:rPr>
        <w:rFonts w:ascii="Wingdings" w:hAnsi="Wingdings" w:hint="default"/>
      </w:rPr>
    </w:lvl>
    <w:lvl w:ilvl="6" w:tplc="0E0E9F1A">
      <w:start w:val="1"/>
      <w:numFmt w:val="bullet"/>
      <w:lvlText w:val=""/>
      <w:lvlJc w:val="left"/>
      <w:pPr>
        <w:ind w:left="5040" w:hanging="360"/>
      </w:pPr>
      <w:rPr>
        <w:rFonts w:ascii="Symbol" w:hAnsi="Symbol" w:hint="default"/>
      </w:rPr>
    </w:lvl>
    <w:lvl w:ilvl="7" w:tplc="1C7C2A42">
      <w:start w:val="1"/>
      <w:numFmt w:val="bullet"/>
      <w:lvlText w:val="o"/>
      <w:lvlJc w:val="left"/>
      <w:pPr>
        <w:ind w:left="5760" w:hanging="360"/>
      </w:pPr>
      <w:rPr>
        <w:rFonts w:ascii="Courier New" w:hAnsi="Courier New" w:hint="default"/>
      </w:rPr>
    </w:lvl>
    <w:lvl w:ilvl="8" w:tplc="8DBA9E0A">
      <w:start w:val="1"/>
      <w:numFmt w:val="bullet"/>
      <w:lvlText w:val=""/>
      <w:lvlJc w:val="left"/>
      <w:pPr>
        <w:ind w:left="6480" w:hanging="360"/>
      </w:pPr>
      <w:rPr>
        <w:rFonts w:ascii="Wingdings" w:hAnsi="Wingdings" w:hint="default"/>
      </w:rPr>
    </w:lvl>
  </w:abstractNum>
  <w:abstractNum w:abstractNumId="1" w15:restartNumberingAfterBreak="0">
    <w:nsid w:val="1A7138D0"/>
    <w:multiLevelType w:val="hybridMultilevel"/>
    <w:tmpl w:val="24F097EA"/>
    <w:lvl w:ilvl="0" w:tplc="50E82EC0">
      <w:start w:val="1"/>
      <w:numFmt w:val="bullet"/>
      <w:lvlText w:val=""/>
      <w:lvlJc w:val="left"/>
      <w:pPr>
        <w:ind w:left="720" w:hanging="360"/>
      </w:pPr>
      <w:rPr>
        <w:rFonts w:ascii="Symbol" w:hAnsi="Symbol" w:hint="default"/>
      </w:rPr>
    </w:lvl>
    <w:lvl w:ilvl="1" w:tplc="D4F6A2B0">
      <w:start w:val="1"/>
      <w:numFmt w:val="bullet"/>
      <w:lvlText w:val="o"/>
      <w:lvlJc w:val="left"/>
      <w:pPr>
        <w:ind w:left="1440" w:hanging="360"/>
      </w:pPr>
      <w:rPr>
        <w:rFonts w:ascii="Courier New" w:hAnsi="Courier New" w:hint="default"/>
      </w:rPr>
    </w:lvl>
    <w:lvl w:ilvl="2" w:tplc="BB74CE92">
      <w:start w:val="1"/>
      <w:numFmt w:val="bullet"/>
      <w:lvlText w:val=""/>
      <w:lvlJc w:val="left"/>
      <w:pPr>
        <w:ind w:left="2160" w:hanging="360"/>
      </w:pPr>
      <w:rPr>
        <w:rFonts w:ascii="Wingdings" w:hAnsi="Wingdings" w:hint="default"/>
      </w:rPr>
    </w:lvl>
    <w:lvl w:ilvl="3" w:tplc="2E62D9AE">
      <w:start w:val="1"/>
      <w:numFmt w:val="bullet"/>
      <w:lvlText w:val=""/>
      <w:lvlJc w:val="left"/>
      <w:pPr>
        <w:ind w:left="2880" w:hanging="360"/>
      </w:pPr>
      <w:rPr>
        <w:rFonts w:ascii="Symbol" w:hAnsi="Symbol" w:hint="default"/>
      </w:rPr>
    </w:lvl>
    <w:lvl w:ilvl="4" w:tplc="6F604972">
      <w:start w:val="1"/>
      <w:numFmt w:val="bullet"/>
      <w:lvlText w:val="o"/>
      <w:lvlJc w:val="left"/>
      <w:pPr>
        <w:ind w:left="3600" w:hanging="360"/>
      </w:pPr>
      <w:rPr>
        <w:rFonts w:ascii="Courier New" w:hAnsi="Courier New" w:hint="default"/>
      </w:rPr>
    </w:lvl>
    <w:lvl w:ilvl="5" w:tplc="19FE8D64">
      <w:start w:val="1"/>
      <w:numFmt w:val="bullet"/>
      <w:lvlText w:val=""/>
      <w:lvlJc w:val="left"/>
      <w:pPr>
        <w:ind w:left="4320" w:hanging="360"/>
      </w:pPr>
      <w:rPr>
        <w:rFonts w:ascii="Wingdings" w:hAnsi="Wingdings" w:hint="default"/>
      </w:rPr>
    </w:lvl>
    <w:lvl w:ilvl="6" w:tplc="9B8249EA">
      <w:start w:val="1"/>
      <w:numFmt w:val="bullet"/>
      <w:lvlText w:val=""/>
      <w:lvlJc w:val="left"/>
      <w:pPr>
        <w:ind w:left="5040" w:hanging="360"/>
      </w:pPr>
      <w:rPr>
        <w:rFonts w:ascii="Symbol" w:hAnsi="Symbol" w:hint="default"/>
      </w:rPr>
    </w:lvl>
    <w:lvl w:ilvl="7" w:tplc="1D38546A">
      <w:start w:val="1"/>
      <w:numFmt w:val="bullet"/>
      <w:lvlText w:val="o"/>
      <w:lvlJc w:val="left"/>
      <w:pPr>
        <w:ind w:left="5760" w:hanging="360"/>
      </w:pPr>
      <w:rPr>
        <w:rFonts w:ascii="Courier New" w:hAnsi="Courier New" w:hint="default"/>
      </w:rPr>
    </w:lvl>
    <w:lvl w:ilvl="8" w:tplc="DE0876C2">
      <w:start w:val="1"/>
      <w:numFmt w:val="bullet"/>
      <w:lvlText w:val=""/>
      <w:lvlJc w:val="left"/>
      <w:pPr>
        <w:ind w:left="6480" w:hanging="360"/>
      </w:pPr>
      <w:rPr>
        <w:rFonts w:ascii="Wingdings" w:hAnsi="Wingdings" w:hint="default"/>
      </w:rPr>
    </w:lvl>
  </w:abstractNum>
  <w:abstractNum w:abstractNumId="2" w15:restartNumberingAfterBreak="0">
    <w:nsid w:val="2C0DC68C"/>
    <w:multiLevelType w:val="hybridMultilevel"/>
    <w:tmpl w:val="35AC92AA"/>
    <w:lvl w:ilvl="0" w:tplc="E6B69B32">
      <w:start w:val="1"/>
      <w:numFmt w:val="bullet"/>
      <w:lvlText w:val=""/>
      <w:lvlJc w:val="left"/>
      <w:pPr>
        <w:ind w:left="720" w:hanging="360"/>
      </w:pPr>
      <w:rPr>
        <w:rFonts w:ascii="Symbol" w:hAnsi="Symbol" w:hint="default"/>
      </w:rPr>
    </w:lvl>
    <w:lvl w:ilvl="1" w:tplc="4942E1BA">
      <w:start w:val="1"/>
      <w:numFmt w:val="bullet"/>
      <w:lvlText w:val="o"/>
      <w:lvlJc w:val="left"/>
      <w:pPr>
        <w:ind w:left="1440" w:hanging="360"/>
      </w:pPr>
      <w:rPr>
        <w:rFonts w:ascii="Courier New" w:hAnsi="Courier New" w:hint="default"/>
      </w:rPr>
    </w:lvl>
    <w:lvl w:ilvl="2" w:tplc="195E6F2C">
      <w:start w:val="1"/>
      <w:numFmt w:val="bullet"/>
      <w:lvlText w:val=""/>
      <w:lvlJc w:val="left"/>
      <w:pPr>
        <w:ind w:left="2160" w:hanging="360"/>
      </w:pPr>
      <w:rPr>
        <w:rFonts w:ascii="Wingdings" w:hAnsi="Wingdings" w:hint="default"/>
      </w:rPr>
    </w:lvl>
    <w:lvl w:ilvl="3" w:tplc="48D81C10">
      <w:start w:val="1"/>
      <w:numFmt w:val="bullet"/>
      <w:lvlText w:val=""/>
      <w:lvlJc w:val="left"/>
      <w:pPr>
        <w:ind w:left="2880" w:hanging="360"/>
      </w:pPr>
      <w:rPr>
        <w:rFonts w:ascii="Symbol" w:hAnsi="Symbol" w:hint="default"/>
      </w:rPr>
    </w:lvl>
    <w:lvl w:ilvl="4" w:tplc="016A9A52">
      <w:start w:val="1"/>
      <w:numFmt w:val="bullet"/>
      <w:lvlText w:val="o"/>
      <w:lvlJc w:val="left"/>
      <w:pPr>
        <w:ind w:left="3600" w:hanging="360"/>
      </w:pPr>
      <w:rPr>
        <w:rFonts w:ascii="Courier New" w:hAnsi="Courier New" w:hint="default"/>
      </w:rPr>
    </w:lvl>
    <w:lvl w:ilvl="5" w:tplc="C53C1460">
      <w:start w:val="1"/>
      <w:numFmt w:val="bullet"/>
      <w:lvlText w:val=""/>
      <w:lvlJc w:val="left"/>
      <w:pPr>
        <w:ind w:left="4320" w:hanging="360"/>
      </w:pPr>
      <w:rPr>
        <w:rFonts w:ascii="Wingdings" w:hAnsi="Wingdings" w:hint="default"/>
      </w:rPr>
    </w:lvl>
    <w:lvl w:ilvl="6" w:tplc="F60856C2">
      <w:start w:val="1"/>
      <w:numFmt w:val="bullet"/>
      <w:lvlText w:val=""/>
      <w:lvlJc w:val="left"/>
      <w:pPr>
        <w:ind w:left="5040" w:hanging="360"/>
      </w:pPr>
      <w:rPr>
        <w:rFonts w:ascii="Symbol" w:hAnsi="Symbol" w:hint="default"/>
      </w:rPr>
    </w:lvl>
    <w:lvl w:ilvl="7" w:tplc="B588C17A">
      <w:start w:val="1"/>
      <w:numFmt w:val="bullet"/>
      <w:lvlText w:val="o"/>
      <w:lvlJc w:val="left"/>
      <w:pPr>
        <w:ind w:left="5760" w:hanging="360"/>
      </w:pPr>
      <w:rPr>
        <w:rFonts w:ascii="Courier New" w:hAnsi="Courier New" w:hint="default"/>
      </w:rPr>
    </w:lvl>
    <w:lvl w:ilvl="8" w:tplc="E9A4BBCA">
      <w:start w:val="1"/>
      <w:numFmt w:val="bullet"/>
      <w:lvlText w:val=""/>
      <w:lvlJc w:val="left"/>
      <w:pPr>
        <w:ind w:left="6480" w:hanging="360"/>
      </w:pPr>
      <w:rPr>
        <w:rFonts w:ascii="Wingdings" w:hAnsi="Wingdings" w:hint="default"/>
      </w:rPr>
    </w:lvl>
  </w:abstractNum>
  <w:abstractNum w:abstractNumId="3" w15:restartNumberingAfterBreak="0">
    <w:nsid w:val="4DEE5957"/>
    <w:multiLevelType w:val="hybridMultilevel"/>
    <w:tmpl w:val="4B429C18"/>
    <w:lvl w:ilvl="0" w:tplc="CD5CDBBA">
      <w:start w:val="1"/>
      <w:numFmt w:val="bullet"/>
      <w:lvlText w:val=""/>
      <w:lvlJc w:val="left"/>
      <w:pPr>
        <w:ind w:left="1440" w:hanging="360"/>
      </w:pPr>
      <w:rPr>
        <w:rFonts w:ascii="Symbol" w:hAnsi="Symbol"/>
      </w:rPr>
    </w:lvl>
    <w:lvl w:ilvl="1" w:tplc="1708D566">
      <w:start w:val="1"/>
      <w:numFmt w:val="bullet"/>
      <w:lvlText w:val=""/>
      <w:lvlJc w:val="left"/>
      <w:pPr>
        <w:ind w:left="1440" w:hanging="360"/>
      </w:pPr>
      <w:rPr>
        <w:rFonts w:ascii="Symbol" w:hAnsi="Symbol"/>
      </w:rPr>
    </w:lvl>
    <w:lvl w:ilvl="2" w:tplc="34BA517E">
      <w:start w:val="1"/>
      <w:numFmt w:val="bullet"/>
      <w:lvlText w:val=""/>
      <w:lvlJc w:val="left"/>
      <w:pPr>
        <w:ind w:left="1440" w:hanging="360"/>
      </w:pPr>
      <w:rPr>
        <w:rFonts w:ascii="Symbol" w:hAnsi="Symbol"/>
      </w:rPr>
    </w:lvl>
    <w:lvl w:ilvl="3" w:tplc="C712A3AA">
      <w:start w:val="1"/>
      <w:numFmt w:val="bullet"/>
      <w:lvlText w:val=""/>
      <w:lvlJc w:val="left"/>
      <w:pPr>
        <w:ind w:left="1440" w:hanging="360"/>
      </w:pPr>
      <w:rPr>
        <w:rFonts w:ascii="Symbol" w:hAnsi="Symbol"/>
      </w:rPr>
    </w:lvl>
    <w:lvl w:ilvl="4" w:tplc="6254A31A">
      <w:start w:val="1"/>
      <w:numFmt w:val="bullet"/>
      <w:lvlText w:val=""/>
      <w:lvlJc w:val="left"/>
      <w:pPr>
        <w:ind w:left="1440" w:hanging="360"/>
      </w:pPr>
      <w:rPr>
        <w:rFonts w:ascii="Symbol" w:hAnsi="Symbol"/>
      </w:rPr>
    </w:lvl>
    <w:lvl w:ilvl="5" w:tplc="B238BBBA">
      <w:start w:val="1"/>
      <w:numFmt w:val="bullet"/>
      <w:lvlText w:val=""/>
      <w:lvlJc w:val="left"/>
      <w:pPr>
        <w:ind w:left="1440" w:hanging="360"/>
      </w:pPr>
      <w:rPr>
        <w:rFonts w:ascii="Symbol" w:hAnsi="Symbol"/>
      </w:rPr>
    </w:lvl>
    <w:lvl w:ilvl="6" w:tplc="3F6EABA8">
      <w:start w:val="1"/>
      <w:numFmt w:val="bullet"/>
      <w:lvlText w:val=""/>
      <w:lvlJc w:val="left"/>
      <w:pPr>
        <w:ind w:left="1440" w:hanging="360"/>
      </w:pPr>
      <w:rPr>
        <w:rFonts w:ascii="Symbol" w:hAnsi="Symbol"/>
      </w:rPr>
    </w:lvl>
    <w:lvl w:ilvl="7" w:tplc="D048055A">
      <w:start w:val="1"/>
      <w:numFmt w:val="bullet"/>
      <w:lvlText w:val=""/>
      <w:lvlJc w:val="left"/>
      <w:pPr>
        <w:ind w:left="1440" w:hanging="360"/>
      </w:pPr>
      <w:rPr>
        <w:rFonts w:ascii="Symbol" w:hAnsi="Symbol"/>
      </w:rPr>
    </w:lvl>
    <w:lvl w:ilvl="8" w:tplc="BB3A2E40">
      <w:start w:val="1"/>
      <w:numFmt w:val="bullet"/>
      <w:lvlText w:val=""/>
      <w:lvlJc w:val="left"/>
      <w:pPr>
        <w:ind w:left="1440" w:hanging="360"/>
      </w:pPr>
      <w:rPr>
        <w:rFonts w:ascii="Symbol" w:hAnsi="Symbol"/>
      </w:rPr>
    </w:lvl>
  </w:abstractNum>
  <w:abstractNum w:abstractNumId="4" w15:restartNumberingAfterBreak="0">
    <w:nsid w:val="62092DC8"/>
    <w:multiLevelType w:val="hybridMultilevel"/>
    <w:tmpl w:val="A0CA0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7C2A47"/>
    <w:multiLevelType w:val="hybridMultilevel"/>
    <w:tmpl w:val="2E3C1880"/>
    <w:lvl w:ilvl="0" w:tplc="64A6BB56">
      <w:start w:val="1"/>
      <w:numFmt w:val="bullet"/>
      <w:lvlText w:val=""/>
      <w:lvlJc w:val="left"/>
      <w:pPr>
        <w:ind w:left="1440" w:hanging="360"/>
      </w:pPr>
      <w:rPr>
        <w:rFonts w:ascii="Symbol" w:hAnsi="Symbol"/>
      </w:rPr>
    </w:lvl>
    <w:lvl w:ilvl="1" w:tplc="74C64FEC">
      <w:start w:val="1"/>
      <w:numFmt w:val="bullet"/>
      <w:lvlText w:val=""/>
      <w:lvlJc w:val="left"/>
      <w:pPr>
        <w:ind w:left="1440" w:hanging="360"/>
      </w:pPr>
      <w:rPr>
        <w:rFonts w:ascii="Symbol" w:hAnsi="Symbol"/>
      </w:rPr>
    </w:lvl>
    <w:lvl w:ilvl="2" w:tplc="62942FBC">
      <w:start w:val="1"/>
      <w:numFmt w:val="bullet"/>
      <w:lvlText w:val=""/>
      <w:lvlJc w:val="left"/>
      <w:pPr>
        <w:ind w:left="1440" w:hanging="360"/>
      </w:pPr>
      <w:rPr>
        <w:rFonts w:ascii="Symbol" w:hAnsi="Symbol"/>
      </w:rPr>
    </w:lvl>
    <w:lvl w:ilvl="3" w:tplc="AD867F9E">
      <w:start w:val="1"/>
      <w:numFmt w:val="bullet"/>
      <w:lvlText w:val=""/>
      <w:lvlJc w:val="left"/>
      <w:pPr>
        <w:ind w:left="1440" w:hanging="360"/>
      </w:pPr>
      <w:rPr>
        <w:rFonts w:ascii="Symbol" w:hAnsi="Symbol"/>
      </w:rPr>
    </w:lvl>
    <w:lvl w:ilvl="4" w:tplc="52F4B2BA">
      <w:start w:val="1"/>
      <w:numFmt w:val="bullet"/>
      <w:lvlText w:val=""/>
      <w:lvlJc w:val="left"/>
      <w:pPr>
        <w:ind w:left="1440" w:hanging="360"/>
      </w:pPr>
      <w:rPr>
        <w:rFonts w:ascii="Symbol" w:hAnsi="Symbol"/>
      </w:rPr>
    </w:lvl>
    <w:lvl w:ilvl="5" w:tplc="0D049576">
      <w:start w:val="1"/>
      <w:numFmt w:val="bullet"/>
      <w:lvlText w:val=""/>
      <w:lvlJc w:val="left"/>
      <w:pPr>
        <w:ind w:left="1440" w:hanging="360"/>
      </w:pPr>
      <w:rPr>
        <w:rFonts w:ascii="Symbol" w:hAnsi="Symbol"/>
      </w:rPr>
    </w:lvl>
    <w:lvl w:ilvl="6" w:tplc="76A6364A">
      <w:start w:val="1"/>
      <w:numFmt w:val="bullet"/>
      <w:lvlText w:val=""/>
      <w:lvlJc w:val="left"/>
      <w:pPr>
        <w:ind w:left="1440" w:hanging="360"/>
      </w:pPr>
      <w:rPr>
        <w:rFonts w:ascii="Symbol" w:hAnsi="Symbol"/>
      </w:rPr>
    </w:lvl>
    <w:lvl w:ilvl="7" w:tplc="05DC2A5A">
      <w:start w:val="1"/>
      <w:numFmt w:val="bullet"/>
      <w:lvlText w:val=""/>
      <w:lvlJc w:val="left"/>
      <w:pPr>
        <w:ind w:left="1440" w:hanging="360"/>
      </w:pPr>
      <w:rPr>
        <w:rFonts w:ascii="Symbol" w:hAnsi="Symbol"/>
      </w:rPr>
    </w:lvl>
    <w:lvl w:ilvl="8" w:tplc="053C2B1A">
      <w:start w:val="1"/>
      <w:numFmt w:val="bullet"/>
      <w:lvlText w:val=""/>
      <w:lvlJc w:val="left"/>
      <w:pPr>
        <w:ind w:left="1440" w:hanging="360"/>
      </w:pPr>
      <w:rPr>
        <w:rFonts w:ascii="Symbol" w:hAnsi="Symbol"/>
      </w:rPr>
    </w:lvl>
  </w:abstractNum>
  <w:abstractNum w:abstractNumId="6" w15:restartNumberingAfterBreak="0">
    <w:nsid w:val="69D2D896"/>
    <w:multiLevelType w:val="hybridMultilevel"/>
    <w:tmpl w:val="FD8A5EAA"/>
    <w:lvl w:ilvl="0" w:tplc="344A711E">
      <w:start w:val="1"/>
      <w:numFmt w:val="bullet"/>
      <w:lvlText w:val=""/>
      <w:lvlJc w:val="left"/>
      <w:pPr>
        <w:ind w:left="720" w:hanging="360"/>
      </w:pPr>
      <w:rPr>
        <w:rFonts w:ascii="Symbol" w:hAnsi="Symbol" w:hint="default"/>
      </w:rPr>
    </w:lvl>
    <w:lvl w:ilvl="1" w:tplc="26DC242C">
      <w:start w:val="1"/>
      <w:numFmt w:val="bullet"/>
      <w:lvlText w:val="o"/>
      <w:lvlJc w:val="left"/>
      <w:pPr>
        <w:ind w:left="1440" w:hanging="360"/>
      </w:pPr>
      <w:rPr>
        <w:rFonts w:ascii="Courier New" w:hAnsi="Courier New" w:hint="default"/>
      </w:rPr>
    </w:lvl>
    <w:lvl w:ilvl="2" w:tplc="3740E97E">
      <w:start w:val="1"/>
      <w:numFmt w:val="bullet"/>
      <w:lvlText w:val=""/>
      <w:lvlJc w:val="left"/>
      <w:pPr>
        <w:ind w:left="2160" w:hanging="360"/>
      </w:pPr>
      <w:rPr>
        <w:rFonts w:ascii="Wingdings" w:hAnsi="Wingdings" w:hint="default"/>
      </w:rPr>
    </w:lvl>
    <w:lvl w:ilvl="3" w:tplc="33326D70">
      <w:start w:val="1"/>
      <w:numFmt w:val="bullet"/>
      <w:lvlText w:val=""/>
      <w:lvlJc w:val="left"/>
      <w:pPr>
        <w:ind w:left="2880" w:hanging="360"/>
      </w:pPr>
      <w:rPr>
        <w:rFonts w:ascii="Symbol" w:hAnsi="Symbol" w:hint="default"/>
      </w:rPr>
    </w:lvl>
    <w:lvl w:ilvl="4" w:tplc="D40AFFF6">
      <w:start w:val="1"/>
      <w:numFmt w:val="bullet"/>
      <w:lvlText w:val="o"/>
      <w:lvlJc w:val="left"/>
      <w:pPr>
        <w:ind w:left="3600" w:hanging="360"/>
      </w:pPr>
      <w:rPr>
        <w:rFonts w:ascii="Courier New" w:hAnsi="Courier New" w:hint="default"/>
      </w:rPr>
    </w:lvl>
    <w:lvl w:ilvl="5" w:tplc="3F3062BC">
      <w:start w:val="1"/>
      <w:numFmt w:val="bullet"/>
      <w:lvlText w:val=""/>
      <w:lvlJc w:val="left"/>
      <w:pPr>
        <w:ind w:left="4320" w:hanging="360"/>
      </w:pPr>
      <w:rPr>
        <w:rFonts w:ascii="Wingdings" w:hAnsi="Wingdings" w:hint="default"/>
      </w:rPr>
    </w:lvl>
    <w:lvl w:ilvl="6" w:tplc="24B6CD78">
      <w:start w:val="1"/>
      <w:numFmt w:val="bullet"/>
      <w:lvlText w:val=""/>
      <w:lvlJc w:val="left"/>
      <w:pPr>
        <w:ind w:left="5040" w:hanging="360"/>
      </w:pPr>
      <w:rPr>
        <w:rFonts w:ascii="Symbol" w:hAnsi="Symbol" w:hint="default"/>
      </w:rPr>
    </w:lvl>
    <w:lvl w:ilvl="7" w:tplc="089A7AB2">
      <w:start w:val="1"/>
      <w:numFmt w:val="bullet"/>
      <w:lvlText w:val="o"/>
      <w:lvlJc w:val="left"/>
      <w:pPr>
        <w:ind w:left="5760" w:hanging="360"/>
      </w:pPr>
      <w:rPr>
        <w:rFonts w:ascii="Courier New" w:hAnsi="Courier New" w:hint="default"/>
      </w:rPr>
    </w:lvl>
    <w:lvl w:ilvl="8" w:tplc="9F620388">
      <w:start w:val="1"/>
      <w:numFmt w:val="bullet"/>
      <w:lvlText w:val=""/>
      <w:lvlJc w:val="left"/>
      <w:pPr>
        <w:ind w:left="6480" w:hanging="360"/>
      </w:pPr>
      <w:rPr>
        <w:rFonts w:ascii="Wingdings" w:hAnsi="Wingdings" w:hint="default"/>
      </w:rPr>
    </w:lvl>
  </w:abstractNum>
  <w:abstractNum w:abstractNumId="7" w15:restartNumberingAfterBreak="0">
    <w:nsid w:val="7D5A272E"/>
    <w:multiLevelType w:val="hybridMultilevel"/>
    <w:tmpl w:val="A8788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835883">
    <w:abstractNumId w:val="6"/>
  </w:num>
  <w:num w:numId="2" w16cid:durableId="823281912">
    <w:abstractNumId w:val="2"/>
  </w:num>
  <w:num w:numId="3" w16cid:durableId="1241524464">
    <w:abstractNumId w:val="1"/>
  </w:num>
  <w:num w:numId="4" w16cid:durableId="1735855599">
    <w:abstractNumId w:val="0"/>
  </w:num>
  <w:num w:numId="5" w16cid:durableId="39672189">
    <w:abstractNumId w:val="4"/>
  </w:num>
  <w:num w:numId="6" w16cid:durableId="1003779222">
    <w:abstractNumId w:val="7"/>
  </w:num>
  <w:num w:numId="7" w16cid:durableId="1307587261">
    <w:abstractNumId w:val="3"/>
  </w:num>
  <w:num w:numId="8" w16cid:durableId="1247394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Hermann">
    <w15:presenceInfo w15:providerId="AD" w15:userId="S::nh1087@usnh.edu::901cf181-788b-4af0-ba55-4dddb1a6c17b"/>
  </w15:person>
  <w15:person w15:author="ljhammer96@gmail.com">
    <w15:presenceInfo w15:providerId="AD" w15:userId="S::urn:spo:guest#ljhammer96@gmail.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27"/>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AE9"/>
    <w:rsid w:val="00002287"/>
    <w:rsid w:val="00006DE8"/>
    <w:rsid w:val="00006F4F"/>
    <w:rsid w:val="0000770B"/>
    <w:rsid w:val="00007E6B"/>
    <w:rsid w:val="00010A02"/>
    <w:rsid w:val="0001782D"/>
    <w:rsid w:val="00022BFE"/>
    <w:rsid w:val="00025EFB"/>
    <w:rsid w:val="000317E5"/>
    <w:rsid w:val="000372EE"/>
    <w:rsid w:val="00037CDA"/>
    <w:rsid w:val="000416E8"/>
    <w:rsid w:val="000478E2"/>
    <w:rsid w:val="00047F8E"/>
    <w:rsid w:val="00051A9E"/>
    <w:rsid w:val="000700FC"/>
    <w:rsid w:val="00071D08"/>
    <w:rsid w:val="00072AEA"/>
    <w:rsid w:val="00072D55"/>
    <w:rsid w:val="00074445"/>
    <w:rsid w:val="00081F66"/>
    <w:rsid w:val="00082B5D"/>
    <w:rsid w:val="00087067"/>
    <w:rsid w:val="00087914"/>
    <w:rsid w:val="00090884"/>
    <w:rsid w:val="000A1B7A"/>
    <w:rsid w:val="000A26FC"/>
    <w:rsid w:val="000A290C"/>
    <w:rsid w:val="000A4244"/>
    <w:rsid w:val="000C136E"/>
    <w:rsid w:val="000D10A4"/>
    <w:rsid w:val="000D3F6B"/>
    <w:rsid w:val="000D7F83"/>
    <w:rsid w:val="000E05D7"/>
    <w:rsid w:val="000E079C"/>
    <w:rsid w:val="000E40EB"/>
    <w:rsid w:val="000E62AC"/>
    <w:rsid w:val="000E7343"/>
    <w:rsid w:val="000F1179"/>
    <w:rsid w:val="000F3B28"/>
    <w:rsid w:val="000F7411"/>
    <w:rsid w:val="000F74DB"/>
    <w:rsid w:val="00100898"/>
    <w:rsid w:val="0010253A"/>
    <w:rsid w:val="0010261B"/>
    <w:rsid w:val="00107E1D"/>
    <w:rsid w:val="0011070F"/>
    <w:rsid w:val="00115DB8"/>
    <w:rsid w:val="0012143B"/>
    <w:rsid w:val="00122420"/>
    <w:rsid w:val="001266FE"/>
    <w:rsid w:val="00127094"/>
    <w:rsid w:val="00130463"/>
    <w:rsid w:val="00141F2D"/>
    <w:rsid w:val="00143362"/>
    <w:rsid w:val="00147597"/>
    <w:rsid w:val="0015585C"/>
    <w:rsid w:val="00161A40"/>
    <w:rsid w:val="00173FBC"/>
    <w:rsid w:val="001759DF"/>
    <w:rsid w:val="001A4FFB"/>
    <w:rsid w:val="001A73F6"/>
    <w:rsid w:val="001A7D9B"/>
    <w:rsid w:val="001B4BB9"/>
    <w:rsid w:val="001B551F"/>
    <w:rsid w:val="001B7782"/>
    <w:rsid w:val="001C05D1"/>
    <w:rsid w:val="001C530A"/>
    <w:rsid w:val="001C56B7"/>
    <w:rsid w:val="001C6255"/>
    <w:rsid w:val="001D174C"/>
    <w:rsid w:val="001D5DD3"/>
    <w:rsid w:val="001D6981"/>
    <w:rsid w:val="001D6EDD"/>
    <w:rsid w:val="001E27A0"/>
    <w:rsid w:val="001E36CE"/>
    <w:rsid w:val="001E4B06"/>
    <w:rsid w:val="001F16F9"/>
    <w:rsid w:val="001F18F2"/>
    <w:rsid w:val="001F56EF"/>
    <w:rsid w:val="001F7303"/>
    <w:rsid w:val="001F7475"/>
    <w:rsid w:val="0020587C"/>
    <w:rsid w:val="00210179"/>
    <w:rsid w:val="00214AE9"/>
    <w:rsid w:val="00217A1B"/>
    <w:rsid w:val="00221C3F"/>
    <w:rsid w:val="00224B75"/>
    <w:rsid w:val="00233930"/>
    <w:rsid w:val="00241693"/>
    <w:rsid w:val="00242681"/>
    <w:rsid w:val="00242851"/>
    <w:rsid w:val="00251792"/>
    <w:rsid w:val="0025261D"/>
    <w:rsid w:val="00254C9F"/>
    <w:rsid w:val="002558C2"/>
    <w:rsid w:val="00260697"/>
    <w:rsid w:val="00260865"/>
    <w:rsid w:val="00264508"/>
    <w:rsid w:val="00277721"/>
    <w:rsid w:val="002801E0"/>
    <w:rsid w:val="00280599"/>
    <w:rsid w:val="00282ECF"/>
    <w:rsid w:val="002838E7"/>
    <w:rsid w:val="00285BE7"/>
    <w:rsid w:val="00285CE7"/>
    <w:rsid w:val="0029393F"/>
    <w:rsid w:val="00295ACB"/>
    <w:rsid w:val="002A3239"/>
    <w:rsid w:val="002A603E"/>
    <w:rsid w:val="002A63B0"/>
    <w:rsid w:val="002B0F6B"/>
    <w:rsid w:val="002B215B"/>
    <w:rsid w:val="002B3B9E"/>
    <w:rsid w:val="002B3DE9"/>
    <w:rsid w:val="002B4F7D"/>
    <w:rsid w:val="002B7947"/>
    <w:rsid w:val="002D7D8E"/>
    <w:rsid w:val="002E097D"/>
    <w:rsid w:val="002E6EF2"/>
    <w:rsid w:val="002E7384"/>
    <w:rsid w:val="002F2C24"/>
    <w:rsid w:val="002F5B3E"/>
    <w:rsid w:val="002F663E"/>
    <w:rsid w:val="00301C14"/>
    <w:rsid w:val="00303192"/>
    <w:rsid w:val="0031249E"/>
    <w:rsid w:val="00313885"/>
    <w:rsid w:val="0032162A"/>
    <w:rsid w:val="003254DC"/>
    <w:rsid w:val="00325A0B"/>
    <w:rsid w:val="00340651"/>
    <w:rsid w:val="00345D74"/>
    <w:rsid w:val="003502CA"/>
    <w:rsid w:val="00356006"/>
    <w:rsid w:val="00362BDD"/>
    <w:rsid w:val="00365399"/>
    <w:rsid w:val="003661B1"/>
    <w:rsid w:val="00366446"/>
    <w:rsid w:val="00370699"/>
    <w:rsid w:val="00370F63"/>
    <w:rsid w:val="00371068"/>
    <w:rsid w:val="00372003"/>
    <w:rsid w:val="00372AF6"/>
    <w:rsid w:val="0037EA81"/>
    <w:rsid w:val="00380683"/>
    <w:rsid w:val="00382663"/>
    <w:rsid w:val="00383688"/>
    <w:rsid w:val="00385057"/>
    <w:rsid w:val="003873C7"/>
    <w:rsid w:val="003878DF"/>
    <w:rsid w:val="00395A52"/>
    <w:rsid w:val="003A18F6"/>
    <w:rsid w:val="003A3E2D"/>
    <w:rsid w:val="003A7AA5"/>
    <w:rsid w:val="003B077D"/>
    <w:rsid w:val="003B2169"/>
    <w:rsid w:val="003B4042"/>
    <w:rsid w:val="003B5322"/>
    <w:rsid w:val="003B6995"/>
    <w:rsid w:val="003C034B"/>
    <w:rsid w:val="003C106B"/>
    <w:rsid w:val="003C58FD"/>
    <w:rsid w:val="003D068E"/>
    <w:rsid w:val="003D3608"/>
    <w:rsid w:val="003E23CF"/>
    <w:rsid w:val="003E31F4"/>
    <w:rsid w:val="003E4F5C"/>
    <w:rsid w:val="003E79D0"/>
    <w:rsid w:val="003F527D"/>
    <w:rsid w:val="003F7136"/>
    <w:rsid w:val="00407EA2"/>
    <w:rsid w:val="00411C72"/>
    <w:rsid w:val="00411EDC"/>
    <w:rsid w:val="00412EB0"/>
    <w:rsid w:val="00417E81"/>
    <w:rsid w:val="004200D9"/>
    <w:rsid w:val="0043333A"/>
    <w:rsid w:val="0043547B"/>
    <w:rsid w:val="0044006F"/>
    <w:rsid w:val="004406A3"/>
    <w:rsid w:val="00442540"/>
    <w:rsid w:val="00442FE4"/>
    <w:rsid w:val="00453133"/>
    <w:rsid w:val="004543AE"/>
    <w:rsid w:val="00454A49"/>
    <w:rsid w:val="00471728"/>
    <w:rsid w:val="00471A69"/>
    <w:rsid w:val="004725E4"/>
    <w:rsid w:val="00472F1A"/>
    <w:rsid w:val="00476826"/>
    <w:rsid w:val="0048071E"/>
    <w:rsid w:val="00484AE9"/>
    <w:rsid w:val="0049124A"/>
    <w:rsid w:val="00491C2B"/>
    <w:rsid w:val="00494A29"/>
    <w:rsid w:val="004A334F"/>
    <w:rsid w:val="004D36D1"/>
    <w:rsid w:val="004E020C"/>
    <w:rsid w:val="004E0DCD"/>
    <w:rsid w:val="004E0EE1"/>
    <w:rsid w:val="004F01F3"/>
    <w:rsid w:val="004F211D"/>
    <w:rsid w:val="004F64C0"/>
    <w:rsid w:val="0051488C"/>
    <w:rsid w:val="00527543"/>
    <w:rsid w:val="00530075"/>
    <w:rsid w:val="00530558"/>
    <w:rsid w:val="00535F90"/>
    <w:rsid w:val="0053642A"/>
    <w:rsid w:val="00544DAA"/>
    <w:rsid w:val="005453DF"/>
    <w:rsid w:val="005510F6"/>
    <w:rsid w:val="005532DA"/>
    <w:rsid w:val="005600CE"/>
    <w:rsid w:val="00561454"/>
    <w:rsid w:val="00562850"/>
    <w:rsid w:val="00565206"/>
    <w:rsid w:val="00565B4C"/>
    <w:rsid w:val="00566152"/>
    <w:rsid w:val="00566153"/>
    <w:rsid w:val="00571610"/>
    <w:rsid w:val="00573927"/>
    <w:rsid w:val="00573F66"/>
    <w:rsid w:val="0058074B"/>
    <w:rsid w:val="00580F2C"/>
    <w:rsid w:val="005819EE"/>
    <w:rsid w:val="00591F69"/>
    <w:rsid w:val="00593170"/>
    <w:rsid w:val="005941E7"/>
    <w:rsid w:val="005A7071"/>
    <w:rsid w:val="005B24C4"/>
    <w:rsid w:val="005B486E"/>
    <w:rsid w:val="005B5C6D"/>
    <w:rsid w:val="005B6EA0"/>
    <w:rsid w:val="005B7747"/>
    <w:rsid w:val="005D0577"/>
    <w:rsid w:val="005D099C"/>
    <w:rsid w:val="005D16D8"/>
    <w:rsid w:val="005D35ED"/>
    <w:rsid w:val="005D6928"/>
    <w:rsid w:val="005D72F0"/>
    <w:rsid w:val="005E1247"/>
    <w:rsid w:val="005E2DB1"/>
    <w:rsid w:val="005F4E82"/>
    <w:rsid w:val="005F64FD"/>
    <w:rsid w:val="00614D42"/>
    <w:rsid w:val="00617265"/>
    <w:rsid w:val="00617900"/>
    <w:rsid w:val="006204C5"/>
    <w:rsid w:val="006232EC"/>
    <w:rsid w:val="0062603F"/>
    <w:rsid w:val="00626808"/>
    <w:rsid w:val="00627659"/>
    <w:rsid w:val="00627DAD"/>
    <w:rsid w:val="00637E32"/>
    <w:rsid w:val="006419CA"/>
    <w:rsid w:val="006425A8"/>
    <w:rsid w:val="006516DB"/>
    <w:rsid w:val="006559CC"/>
    <w:rsid w:val="00656206"/>
    <w:rsid w:val="006633E3"/>
    <w:rsid w:val="00664691"/>
    <w:rsid w:val="00667E05"/>
    <w:rsid w:val="00672DDE"/>
    <w:rsid w:val="00681DDE"/>
    <w:rsid w:val="006906C5"/>
    <w:rsid w:val="00695E48"/>
    <w:rsid w:val="00697D4C"/>
    <w:rsid w:val="006A3CD5"/>
    <w:rsid w:val="006A6CEC"/>
    <w:rsid w:val="006D6232"/>
    <w:rsid w:val="006E34ED"/>
    <w:rsid w:val="006E3566"/>
    <w:rsid w:val="006F0197"/>
    <w:rsid w:val="006F1868"/>
    <w:rsid w:val="006FF264"/>
    <w:rsid w:val="007024B4"/>
    <w:rsid w:val="00703BF0"/>
    <w:rsid w:val="00703DA5"/>
    <w:rsid w:val="00724BA8"/>
    <w:rsid w:val="00725D48"/>
    <w:rsid w:val="00727C28"/>
    <w:rsid w:val="00730C13"/>
    <w:rsid w:val="00733024"/>
    <w:rsid w:val="00743FB0"/>
    <w:rsid w:val="00745B8F"/>
    <w:rsid w:val="00750278"/>
    <w:rsid w:val="00757EF6"/>
    <w:rsid w:val="00763195"/>
    <w:rsid w:val="007657E1"/>
    <w:rsid w:val="00766BBD"/>
    <w:rsid w:val="007709F2"/>
    <w:rsid w:val="00771BF9"/>
    <w:rsid w:val="007727AC"/>
    <w:rsid w:val="00781AB2"/>
    <w:rsid w:val="00783A61"/>
    <w:rsid w:val="00784918"/>
    <w:rsid w:val="007912B6"/>
    <w:rsid w:val="007928DC"/>
    <w:rsid w:val="007A33B3"/>
    <w:rsid w:val="007A71B9"/>
    <w:rsid w:val="007A7DBF"/>
    <w:rsid w:val="007B2333"/>
    <w:rsid w:val="007B302B"/>
    <w:rsid w:val="007C6A3D"/>
    <w:rsid w:val="007D09DB"/>
    <w:rsid w:val="007E2AA8"/>
    <w:rsid w:val="007F234B"/>
    <w:rsid w:val="007F4A84"/>
    <w:rsid w:val="00801658"/>
    <w:rsid w:val="008046CA"/>
    <w:rsid w:val="00805041"/>
    <w:rsid w:val="00812FBA"/>
    <w:rsid w:val="008131DB"/>
    <w:rsid w:val="008176BE"/>
    <w:rsid w:val="0081784D"/>
    <w:rsid w:val="00823CDA"/>
    <w:rsid w:val="00830361"/>
    <w:rsid w:val="00834937"/>
    <w:rsid w:val="0083739D"/>
    <w:rsid w:val="00857F0F"/>
    <w:rsid w:val="00860FC3"/>
    <w:rsid w:val="0086167B"/>
    <w:rsid w:val="00861BAA"/>
    <w:rsid w:val="00864667"/>
    <w:rsid w:val="008665E2"/>
    <w:rsid w:val="008671B9"/>
    <w:rsid w:val="00867632"/>
    <w:rsid w:val="00872FA3"/>
    <w:rsid w:val="008848C9"/>
    <w:rsid w:val="00887371"/>
    <w:rsid w:val="00887570"/>
    <w:rsid w:val="00890CB3"/>
    <w:rsid w:val="00892B6D"/>
    <w:rsid w:val="00897FE8"/>
    <w:rsid w:val="008B1589"/>
    <w:rsid w:val="008B2C39"/>
    <w:rsid w:val="008B3310"/>
    <w:rsid w:val="008B505C"/>
    <w:rsid w:val="008B749A"/>
    <w:rsid w:val="008D16CF"/>
    <w:rsid w:val="008D1AD3"/>
    <w:rsid w:val="008D4F5E"/>
    <w:rsid w:val="008D7314"/>
    <w:rsid w:val="008E17F4"/>
    <w:rsid w:val="008E4B18"/>
    <w:rsid w:val="008E58E9"/>
    <w:rsid w:val="008F418B"/>
    <w:rsid w:val="008F4A16"/>
    <w:rsid w:val="00910DBD"/>
    <w:rsid w:val="00916215"/>
    <w:rsid w:val="00917546"/>
    <w:rsid w:val="00922BB2"/>
    <w:rsid w:val="009247B6"/>
    <w:rsid w:val="00930EA3"/>
    <w:rsid w:val="00935CE3"/>
    <w:rsid w:val="0093627D"/>
    <w:rsid w:val="009364B8"/>
    <w:rsid w:val="00947C86"/>
    <w:rsid w:val="00952849"/>
    <w:rsid w:val="00957CC6"/>
    <w:rsid w:val="00961FB8"/>
    <w:rsid w:val="0096256D"/>
    <w:rsid w:val="009630C4"/>
    <w:rsid w:val="00965B18"/>
    <w:rsid w:val="00966E03"/>
    <w:rsid w:val="009735F3"/>
    <w:rsid w:val="00986DE2"/>
    <w:rsid w:val="00991671"/>
    <w:rsid w:val="009A1351"/>
    <w:rsid w:val="009A6776"/>
    <w:rsid w:val="009B1164"/>
    <w:rsid w:val="009B212F"/>
    <w:rsid w:val="009B24B8"/>
    <w:rsid w:val="009C087A"/>
    <w:rsid w:val="009D1515"/>
    <w:rsid w:val="009D43CB"/>
    <w:rsid w:val="009D6AAA"/>
    <w:rsid w:val="009E298A"/>
    <w:rsid w:val="009F4332"/>
    <w:rsid w:val="009F49C5"/>
    <w:rsid w:val="00A0798B"/>
    <w:rsid w:val="00A1688B"/>
    <w:rsid w:val="00A23FF2"/>
    <w:rsid w:val="00A2521B"/>
    <w:rsid w:val="00A307C9"/>
    <w:rsid w:val="00A36216"/>
    <w:rsid w:val="00A42D87"/>
    <w:rsid w:val="00A45000"/>
    <w:rsid w:val="00A45125"/>
    <w:rsid w:val="00A516C9"/>
    <w:rsid w:val="00A55947"/>
    <w:rsid w:val="00A666D1"/>
    <w:rsid w:val="00A700F5"/>
    <w:rsid w:val="00A77531"/>
    <w:rsid w:val="00A8160D"/>
    <w:rsid w:val="00A83131"/>
    <w:rsid w:val="00A90B09"/>
    <w:rsid w:val="00A90FFC"/>
    <w:rsid w:val="00A971CC"/>
    <w:rsid w:val="00AA3DC3"/>
    <w:rsid w:val="00AA7A84"/>
    <w:rsid w:val="00AB31E0"/>
    <w:rsid w:val="00AB40A0"/>
    <w:rsid w:val="00AB4886"/>
    <w:rsid w:val="00AC00C2"/>
    <w:rsid w:val="00AC2197"/>
    <w:rsid w:val="00AC39F6"/>
    <w:rsid w:val="00AC6B31"/>
    <w:rsid w:val="00AC7C3C"/>
    <w:rsid w:val="00AC7E7B"/>
    <w:rsid w:val="00AE0243"/>
    <w:rsid w:val="00AF28F1"/>
    <w:rsid w:val="00AF2E44"/>
    <w:rsid w:val="00AF4806"/>
    <w:rsid w:val="00AF6981"/>
    <w:rsid w:val="00AF6EE9"/>
    <w:rsid w:val="00AF7E3A"/>
    <w:rsid w:val="00B02E9D"/>
    <w:rsid w:val="00B04102"/>
    <w:rsid w:val="00B041AD"/>
    <w:rsid w:val="00B04A4B"/>
    <w:rsid w:val="00B1047C"/>
    <w:rsid w:val="00B14BE2"/>
    <w:rsid w:val="00B14F6B"/>
    <w:rsid w:val="00B15459"/>
    <w:rsid w:val="00B17CA6"/>
    <w:rsid w:val="00B2156B"/>
    <w:rsid w:val="00B32492"/>
    <w:rsid w:val="00B41F21"/>
    <w:rsid w:val="00B53BCF"/>
    <w:rsid w:val="00B63E25"/>
    <w:rsid w:val="00B66474"/>
    <w:rsid w:val="00B6681B"/>
    <w:rsid w:val="00B67CFC"/>
    <w:rsid w:val="00B75727"/>
    <w:rsid w:val="00B80BBB"/>
    <w:rsid w:val="00B811A8"/>
    <w:rsid w:val="00B86137"/>
    <w:rsid w:val="00B86194"/>
    <w:rsid w:val="00B903C3"/>
    <w:rsid w:val="00B96FD4"/>
    <w:rsid w:val="00BA1270"/>
    <w:rsid w:val="00BA13B5"/>
    <w:rsid w:val="00BB0A2F"/>
    <w:rsid w:val="00BB1213"/>
    <w:rsid w:val="00BB2517"/>
    <w:rsid w:val="00BC536D"/>
    <w:rsid w:val="00BD0C65"/>
    <w:rsid w:val="00BD50D8"/>
    <w:rsid w:val="00BD54C1"/>
    <w:rsid w:val="00BD7965"/>
    <w:rsid w:val="00BE023D"/>
    <w:rsid w:val="00BE1B55"/>
    <w:rsid w:val="00BF2A92"/>
    <w:rsid w:val="00BF46DD"/>
    <w:rsid w:val="00BF5521"/>
    <w:rsid w:val="00C04603"/>
    <w:rsid w:val="00C32E7C"/>
    <w:rsid w:val="00C3738B"/>
    <w:rsid w:val="00C5083B"/>
    <w:rsid w:val="00C511C3"/>
    <w:rsid w:val="00C521F1"/>
    <w:rsid w:val="00C538F6"/>
    <w:rsid w:val="00C566DF"/>
    <w:rsid w:val="00C607B6"/>
    <w:rsid w:val="00C63AD9"/>
    <w:rsid w:val="00C6BF8E"/>
    <w:rsid w:val="00C71902"/>
    <w:rsid w:val="00C71B80"/>
    <w:rsid w:val="00C733DA"/>
    <w:rsid w:val="00C77587"/>
    <w:rsid w:val="00C86359"/>
    <w:rsid w:val="00C93511"/>
    <w:rsid w:val="00C93F39"/>
    <w:rsid w:val="00C9430C"/>
    <w:rsid w:val="00C97CB6"/>
    <w:rsid w:val="00CA07A9"/>
    <w:rsid w:val="00CA6085"/>
    <w:rsid w:val="00CB081E"/>
    <w:rsid w:val="00CC1CB2"/>
    <w:rsid w:val="00CD7BEE"/>
    <w:rsid w:val="00CE25AB"/>
    <w:rsid w:val="00CE61DC"/>
    <w:rsid w:val="00CE6ED2"/>
    <w:rsid w:val="00CF06AE"/>
    <w:rsid w:val="00CF7E9F"/>
    <w:rsid w:val="00D0413F"/>
    <w:rsid w:val="00D05300"/>
    <w:rsid w:val="00D06C4D"/>
    <w:rsid w:val="00D11E9D"/>
    <w:rsid w:val="00D11F7D"/>
    <w:rsid w:val="00D149F6"/>
    <w:rsid w:val="00D15065"/>
    <w:rsid w:val="00D22AB2"/>
    <w:rsid w:val="00D255C1"/>
    <w:rsid w:val="00D25AF1"/>
    <w:rsid w:val="00D372C8"/>
    <w:rsid w:val="00D43995"/>
    <w:rsid w:val="00D44A40"/>
    <w:rsid w:val="00D4593B"/>
    <w:rsid w:val="00D47803"/>
    <w:rsid w:val="00D54D6C"/>
    <w:rsid w:val="00D551BD"/>
    <w:rsid w:val="00D5561A"/>
    <w:rsid w:val="00D704FE"/>
    <w:rsid w:val="00D71C22"/>
    <w:rsid w:val="00D75AC8"/>
    <w:rsid w:val="00D77651"/>
    <w:rsid w:val="00D7791B"/>
    <w:rsid w:val="00D852A8"/>
    <w:rsid w:val="00D85C19"/>
    <w:rsid w:val="00D86E06"/>
    <w:rsid w:val="00D92BF8"/>
    <w:rsid w:val="00D93D19"/>
    <w:rsid w:val="00D95463"/>
    <w:rsid w:val="00D968ED"/>
    <w:rsid w:val="00DA2E04"/>
    <w:rsid w:val="00DA3F78"/>
    <w:rsid w:val="00DA5793"/>
    <w:rsid w:val="00DA59B4"/>
    <w:rsid w:val="00DB2148"/>
    <w:rsid w:val="00DB6F03"/>
    <w:rsid w:val="00DC2470"/>
    <w:rsid w:val="00DC4477"/>
    <w:rsid w:val="00DC4795"/>
    <w:rsid w:val="00DD0D7F"/>
    <w:rsid w:val="00DE4BBC"/>
    <w:rsid w:val="00DF23DE"/>
    <w:rsid w:val="00E13FEF"/>
    <w:rsid w:val="00E15B01"/>
    <w:rsid w:val="00E1659A"/>
    <w:rsid w:val="00E170CB"/>
    <w:rsid w:val="00E172A7"/>
    <w:rsid w:val="00E20224"/>
    <w:rsid w:val="00E21BC3"/>
    <w:rsid w:val="00E3280D"/>
    <w:rsid w:val="00E45039"/>
    <w:rsid w:val="00E51C98"/>
    <w:rsid w:val="00E55562"/>
    <w:rsid w:val="00E6260E"/>
    <w:rsid w:val="00E63D74"/>
    <w:rsid w:val="00E67F2E"/>
    <w:rsid w:val="00E74FBC"/>
    <w:rsid w:val="00E756FE"/>
    <w:rsid w:val="00E803EB"/>
    <w:rsid w:val="00E80DBE"/>
    <w:rsid w:val="00E83A0B"/>
    <w:rsid w:val="00E83CB4"/>
    <w:rsid w:val="00E91F0E"/>
    <w:rsid w:val="00E92AB2"/>
    <w:rsid w:val="00E97A14"/>
    <w:rsid w:val="00EA32A4"/>
    <w:rsid w:val="00EA5062"/>
    <w:rsid w:val="00EA71A5"/>
    <w:rsid w:val="00EC0A60"/>
    <w:rsid w:val="00EC60DF"/>
    <w:rsid w:val="00EC716E"/>
    <w:rsid w:val="00ED1459"/>
    <w:rsid w:val="00ED792B"/>
    <w:rsid w:val="00EE4767"/>
    <w:rsid w:val="00EE5462"/>
    <w:rsid w:val="00EF40D4"/>
    <w:rsid w:val="00EF776B"/>
    <w:rsid w:val="00F05520"/>
    <w:rsid w:val="00F0773A"/>
    <w:rsid w:val="00F125B5"/>
    <w:rsid w:val="00F12EA3"/>
    <w:rsid w:val="00F227F5"/>
    <w:rsid w:val="00F22915"/>
    <w:rsid w:val="00F22A8D"/>
    <w:rsid w:val="00F23501"/>
    <w:rsid w:val="00F24C65"/>
    <w:rsid w:val="00F3591D"/>
    <w:rsid w:val="00F434AB"/>
    <w:rsid w:val="00F530FE"/>
    <w:rsid w:val="00F64388"/>
    <w:rsid w:val="00F712CB"/>
    <w:rsid w:val="00F73B99"/>
    <w:rsid w:val="00F75947"/>
    <w:rsid w:val="00F8043A"/>
    <w:rsid w:val="00F8712E"/>
    <w:rsid w:val="00F94CB2"/>
    <w:rsid w:val="00FA3A94"/>
    <w:rsid w:val="00FA4232"/>
    <w:rsid w:val="00FB042D"/>
    <w:rsid w:val="00FB16DE"/>
    <w:rsid w:val="00FC3DC1"/>
    <w:rsid w:val="00FC6636"/>
    <w:rsid w:val="00FD106B"/>
    <w:rsid w:val="00FD585C"/>
    <w:rsid w:val="00FD586C"/>
    <w:rsid w:val="00FE1B60"/>
    <w:rsid w:val="00FE70BA"/>
    <w:rsid w:val="00FE73AF"/>
    <w:rsid w:val="00FF14BF"/>
    <w:rsid w:val="00FF211A"/>
    <w:rsid w:val="00FF2903"/>
    <w:rsid w:val="00FF3698"/>
    <w:rsid w:val="00FF447B"/>
    <w:rsid w:val="010DACFC"/>
    <w:rsid w:val="011D3F36"/>
    <w:rsid w:val="014F36BE"/>
    <w:rsid w:val="0151C49C"/>
    <w:rsid w:val="01ABE8B6"/>
    <w:rsid w:val="01F66DF9"/>
    <w:rsid w:val="01F98269"/>
    <w:rsid w:val="0255D4FC"/>
    <w:rsid w:val="02A6F69C"/>
    <w:rsid w:val="02B97616"/>
    <w:rsid w:val="02CB000C"/>
    <w:rsid w:val="02CB7BE5"/>
    <w:rsid w:val="02D41CFF"/>
    <w:rsid w:val="02D43217"/>
    <w:rsid w:val="02F1C8BD"/>
    <w:rsid w:val="0347B917"/>
    <w:rsid w:val="036DEEFE"/>
    <w:rsid w:val="0370CE80"/>
    <w:rsid w:val="03923E5A"/>
    <w:rsid w:val="03AB66B7"/>
    <w:rsid w:val="03B7DCA8"/>
    <w:rsid w:val="03C529B5"/>
    <w:rsid w:val="03D389D1"/>
    <w:rsid w:val="0403FD1D"/>
    <w:rsid w:val="041C59BC"/>
    <w:rsid w:val="044E4F77"/>
    <w:rsid w:val="04D2808D"/>
    <w:rsid w:val="05082E01"/>
    <w:rsid w:val="052B6120"/>
    <w:rsid w:val="052C45DF"/>
    <w:rsid w:val="05C283E7"/>
    <w:rsid w:val="05DEA790"/>
    <w:rsid w:val="05EBDF05"/>
    <w:rsid w:val="0608A3BE"/>
    <w:rsid w:val="073DE35E"/>
    <w:rsid w:val="07DAB4DA"/>
    <w:rsid w:val="07E23FE8"/>
    <w:rsid w:val="07E515E6"/>
    <w:rsid w:val="081B2A3A"/>
    <w:rsid w:val="08420C31"/>
    <w:rsid w:val="08A86684"/>
    <w:rsid w:val="08B1CD3C"/>
    <w:rsid w:val="08EB008F"/>
    <w:rsid w:val="090FBCA1"/>
    <w:rsid w:val="0917548A"/>
    <w:rsid w:val="0945E5A3"/>
    <w:rsid w:val="0950DFF6"/>
    <w:rsid w:val="09537F4E"/>
    <w:rsid w:val="0976853B"/>
    <w:rsid w:val="0980484E"/>
    <w:rsid w:val="0984294C"/>
    <w:rsid w:val="0A15232D"/>
    <w:rsid w:val="0A1E730C"/>
    <w:rsid w:val="0A4436E5"/>
    <w:rsid w:val="0A51B3A0"/>
    <w:rsid w:val="0A6BD34A"/>
    <w:rsid w:val="0A8847E0"/>
    <w:rsid w:val="0AF0EBDF"/>
    <w:rsid w:val="0B07429A"/>
    <w:rsid w:val="0B1203B8"/>
    <w:rsid w:val="0B41EC4F"/>
    <w:rsid w:val="0B730B03"/>
    <w:rsid w:val="0BBEE982"/>
    <w:rsid w:val="0BC9A92D"/>
    <w:rsid w:val="0BF3989D"/>
    <w:rsid w:val="0C0B444A"/>
    <w:rsid w:val="0C31C56B"/>
    <w:rsid w:val="0C5751CE"/>
    <w:rsid w:val="0C710DC4"/>
    <w:rsid w:val="0C779619"/>
    <w:rsid w:val="0C7D8665"/>
    <w:rsid w:val="0CD33C45"/>
    <w:rsid w:val="0D08B97D"/>
    <w:rsid w:val="0D0C0639"/>
    <w:rsid w:val="0D40CEC3"/>
    <w:rsid w:val="0D89FC47"/>
    <w:rsid w:val="0D93C745"/>
    <w:rsid w:val="0DE77EB2"/>
    <w:rsid w:val="0DFD81B6"/>
    <w:rsid w:val="0E245119"/>
    <w:rsid w:val="0E35241F"/>
    <w:rsid w:val="0E3A4C7B"/>
    <w:rsid w:val="0E3A765C"/>
    <w:rsid w:val="0E5EE1D7"/>
    <w:rsid w:val="0E6D37A6"/>
    <w:rsid w:val="0EA9ED0F"/>
    <w:rsid w:val="0EC3BB87"/>
    <w:rsid w:val="0F0F4B04"/>
    <w:rsid w:val="0F4BD308"/>
    <w:rsid w:val="0F5B5C25"/>
    <w:rsid w:val="0F86960E"/>
    <w:rsid w:val="0FC0217A"/>
    <w:rsid w:val="0FCEFA2A"/>
    <w:rsid w:val="1033F5B9"/>
    <w:rsid w:val="1038B07E"/>
    <w:rsid w:val="1041B378"/>
    <w:rsid w:val="1043EE8B"/>
    <w:rsid w:val="10571B48"/>
    <w:rsid w:val="10A34E8A"/>
    <w:rsid w:val="10AABE23"/>
    <w:rsid w:val="10C46406"/>
    <w:rsid w:val="10D815EB"/>
    <w:rsid w:val="10F08218"/>
    <w:rsid w:val="1122F76E"/>
    <w:rsid w:val="1172171E"/>
    <w:rsid w:val="1175DB48"/>
    <w:rsid w:val="117704B4"/>
    <w:rsid w:val="118B8AA6"/>
    <w:rsid w:val="11C4EFE0"/>
    <w:rsid w:val="11CFC61A"/>
    <w:rsid w:val="11E65644"/>
    <w:rsid w:val="11F4D8EA"/>
    <w:rsid w:val="12305C44"/>
    <w:rsid w:val="1241DC3F"/>
    <w:rsid w:val="12452A72"/>
    <w:rsid w:val="12A27DF1"/>
    <w:rsid w:val="12A784C3"/>
    <w:rsid w:val="12E5FEBB"/>
    <w:rsid w:val="130466F6"/>
    <w:rsid w:val="133B54E2"/>
    <w:rsid w:val="1348E587"/>
    <w:rsid w:val="1356A481"/>
    <w:rsid w:val="1362E434"/>
    <w:rsid w:val="136F75B3"/>
    <w:rsid w:val="13CD782C"/>
    <w:rsid w:val="1402438F"/>
    <w:rsid w:val="143BE053"/>
    <w:rsid w:val="14578361"/>
    <w:rsid w:val="14692249"/>
    <w:rsid w:val="1472A8AB"/>
    <w:rsid w:val="1486112A"/>
    <w:rsid w:val="149CD82E"/>
    <w:rsid w:val="14A9B7E0"/>
    <w:rsid w:val="14E58DCE"/>
    <w:rsid w:val="15364107"/>
    <w:rsid w:val="15923E4E"/>
    <w:rsid w:val="15A2A1B8"/>
    <w:rsid w:val="160309EA"/>
    <w:rsid w:val="1619349B"/>
    <w:rsid w:val="161CFB19"/>
    <w:rsid w:val="165D44B3"/>
    <w:rsid w:val="168565AE"/>
    <w:rsid w:val="16A46129"/>
    <w:rsid w:val="171344FB"/>
    <w:rsid w:val="17136641"/>
    <w:rsid w:val="1757187C"/>
    <w:rsid w:val="176F27A6"/>
    <w:rsid w:val="176FE01A"/>
    <w:rsid w:val="177CA8C4"/>
    <w:rsid w:val="177D7870"/>
    <w:rsid w:val="178E1BF2"/>
    <w:rsid w:val="17AD106A"/>
    <w:rsid w:val="17BCF6FA"/>
    <w:rsid w:val="17F1D7ED"/>
    <w:rsid w:val="1804E616"/>
    <w:rsid w:val="180D2E94"/>
    <w:rsid w:val="181575D8"/>
    <w:rsid w:val="18190A7D"/>
    <w:rsid w:val="185AF130"/>
    <w:rsid w:val="188735FC"/>
    <w:rsid w:val="18C02E0B"/>
    <w:rsid w:val="18D98CF1"/>
    <w:rsid w:val="18DE337B"/>
    <w:rsid w:val="18EADF45"/>
    <w:rsid w:val="18F4DAB8"/>
    <w:rsid w:val="18F6E585"/>
    <w:rsid w:val="190ED47A"/>
    <w:rsid w:val="193226A9"/>
    <w:rsid w:val="195E1C13"/>
    <w:rsid w:val="19621221"/>
    <w:rsid w:val="196C0AFE"/>
    <w:rsid w:val="1971E8CA"/>
    <w:rsid w:val="1982F93C"/>
    <w:rsid w:val="198DA84E"/>
    <w:rsid w:val="198FAF37"/>
    <w:rsid w:val="1990D8A0"/>
    <w:rsid w:val="19A6708D"/>
    <w:rsid w:val="19B9A46F"/>
    <w:rsid w:val="19DF347A"/>
    <w:rsid w:val="1A1E827D"/>
    <w:rsid w:val="1A6A7F4E"/>
    <w:rsid w:val="1A6F739D"/>
    <w:rsid w:val="1A84CA09"/>
    <w:rsid w:val="1AE1215F"/>
    <w:rsid w:val="1B60CB34"/>
    <w:rsid w:val="1BA86E47"/>
    <w:rsid w:val="1BB0F03D"/>
    <w:rsid w:val="1BCE512D"/>
    <w:rsid w:val="1C0B43FE"/>
    <w:rsid w:val="1C357461"/>
    <w:rsid w:val="1C46A5B0"/>
    <w:rsid w:val="1C9B97B5"/>
    <w:rsid w:val="1CA69208"/>
    <w:rsid w:val="1CAF7A79"/>
    <w:rsid w:val="1D782304"/>
    <w:rsid w:val="1D9EE45D"/>
    <w:rsid w:val="1DB6B278"/>
    <w:rsid w:val="1DBE5068"/>
    <w:rsid w:val="1E00D28D"/>
    <w:rsid w:val="1E1CE90D"/>
    <w:rsid w:val="1E4B8685"/>
    <w:rsid w:val="1E8D1592"/>
    <w:rsid w:val="1EDCEE64"/>
    <w:rsid w:val="1EEDCC60"/>
    <w:rsid w:val="1F51A845"/>
    <w:rsid w:val="1F835E36"/>
    <w:rsid w:val="1F844E36"/>
    <w:rsid w:val="1F9F3028"/>
    <w:rsid w:val="1FAC2917"/>
    <w:rsid w:val="1FC51791"/>
    <w:rsid w:val="1FD33877"/>
    <w:rsid w:val="201480C4"/>
    <w:rsid w:val="2032D608"/>
    <w:rsid w:val="205F3628"/>
    <w:rsid w:val="2078BEC5"/>
    <w:rsid w:val="20A60A04"/>
    <w:rsid w:val="2199FF39"/>
    <w:rsid w:val="21A04982"/>
    <w:rsid w:val="21B28B32"/>
    <w:rsid w:val="21D53ABD"/>
    <w:rsid w:val="225479A6"/>
    <w:rsid w:val="226AE197"/>
    <w:rsid w:val="226E6B12"/>
    <w:rsid w:val="2278D654"/>
    <w:rsid w:val="228E2889"/>
    <w:rsid w:val="229A3934"/>
    <w:rsid w:val="22ABCE26"/>
    <w:rsid w:val="22AD99F5"/>
    <w:rsid w:val="22D2DA90"/>
    <w:rsid w:val="2319A9C0"/>
    <w:rsid w:val="2328A07E"/>
    <w:rsid w:val="2329C0CE"/>
    <w:rsid w:val="23424340"/>
    <w:rsid w:val="23937E1F"/>
    <w:rsid w:val="239AA539"/>
    <w:rsid w:val="24104150"/>
    <w:rsid w:val="24160C2A"/>
    <w:rsid w:val="242425DF"/>
    <w:rsid w:val="24442108"/>
    <w:rsid w:val="24656A0F"/>
    <w:rsid w:val="24675A74"/>
    <w:rsid w:val="24770E92"/>
    <w:rsid w:val="24C43D02"/>
    <w:rsid w:val="24F3C729"/>
    <w:rsid w:val="25052537"/>
    <w:rsid w:val="2521A6D8"/>
    <w:rsid w:val="2532AC5C"/>
    <w:rsid w:val="25490A79"/>
    <w:rsid w:val="2557FB0B"/>
    <w:rsid w:val="25689C43"/>
    <w:rsid w:val="256E2C5B"/>
    <w:rsid w:val="2599B40A"/>
    <w:rsid w:val="25B18150"/>
    <w:rsid w:val="25D3C528"/>
    <w:rsid w:val="25FBD7F8"/>
    <w:rsid w:val="261985AF"/>
    <w:rsid w:val="26435B00"/>
    <w:rsid w:val="26514A82"/>
    <w:rsid w:val="26555DAF"/>
    <w:rsid w:val="26617C44"/>
    <w:rsid w:val="26817C9D"/>
    <w:rsid w:val="26891594"/>
    <w:rsid w:val="26C188FA"/>
    <w:rsid w:val="26F4C1FF"/>
    <w:rsid w:val="27186CFA"/>
    <w:rsid w:val="271B0957"/>
    <w:rsid w:val="27510DCF"/>
    <w:rsid w:val="27863C03"/>
    <w:rsid w:val="279969CC"/>
    <w:rsid w:val="27C9078C"/>
    <w:rsid w:val="27DA528B"/>
    <w:rsid w:val="27E19F74"/>
    <w:rsid w:val="27F7DE99"/>
    <w:rsid w:val="28023A3B"/>
    <w:rsid w:val="282B3FE4"/>
    <w:rsid w:val="284A7C56"/>
    <w:rsid w:val="286FE285"/>
    <w:rsid w:val="287D14B5"/>
    <w:rsid w:val="2880AB3B"/>
    <w:rsid w:val="289788DE"/>
    <w:rsid w:val="28B5FAFB"/>
    <w:rsid w:val="28D9ED6A"/>
    <w:rsid w:val="28DDAC96"/>
    <w:rsid w:val="296B541E"/>
    <w:rsid w:val="29C12797"/>
    <w:rsid w:val="29C71045"/>
    <w:rsid w:val="29D16696"/>
    <w:rsid w:val="29DBDACB"/>
    <w:rsid w:val="2A39C976"/>
    <w:rsid w:val="2A3B29B9"/>
    <w:rsid w:val="2A75BDCB"/>
    <w:rsid w:val="2AA93226"/>
    <w:rsid w:val="2AB05C28"/>
    <w:rsid w:val="2AC5CA4B"/>
    <w:rsid w:val="2B0578A1"/>
    <w:rsid w:val="2B3164B0"/>
    <w:rsid w:val="2B77AB2C"/>
    <w:rsid w:val="2B7C7184"/>
    <w:rsid w:val="2B8F28B8"/>
    <w:rsid w:val="2BAF96DB"/>
    <w:rsid w:val="2BB49630"/>
    <w:rsid w:val="2BC3B783"/>
    <w:rsid w:val="2C04E08E"/>
    <w:rsid w:val="2C38503D"/>
    <w:rsid w:val="2C46D420"/>
    <w:rsid w:val="2C4879A8"/>
    <w:rsid w:val="2C648187"/>
    <w:rsid w:val="2C88D342"/>
    <w:rsid w:val="2CD29949"/>
    <w:rsid w:val="2CD2F5CD"/>
    <w:rsid w:val="2CEF8A18"/>
    <w:rsid w:val="2D01EC13"/>
    <w:rsid w:val="2D11D20E"/>
    <w:rsid w:val="2D308A11"/>
    <w:rsid w:val="2D5CD8E1"/>
    <w:rsid w:val="2D882E73"/>
    <w:rsid w:val="2DE8836C"/>
    <w:rsid w:val="2DFD6B0D"/>
    <w:rsid w:val="2E059501"/>
    <w:rsid w:val="2E0E2EEC"/>
    <w:rsid w:val="2E6C8E29"/>
    <w:rsid w:val="2E828E79"/>
    <w:rsid w:val="2E857200"/>
    <w:rsid w:val="2E9197C3"/>
    <w:rsid w:val="2EA40661"/>
    <w:rsid w:val="2EAEB93C"/>
    <w:rsid w:val="2F1EC122"/>
    <w:rsid w:val="2F2D7147"/>
    <w:rsid w:val="2F5E8B0D"/>
    <w:rsid w:val="2F9E8DAB"/>
    <w:rsid w:val="2FA15140"/>
    <w:rsid w:val="2FF263F2"/>
    <w:rsid w:val="2FFDA8C1"/>
    <w:rsid w:val="300BC57F"/>
    <w:rsid w:val="3044DF97"/>
    <w:rsid w:val="30515188"/>
    <w:rsid w:val="306188E3"/>
    <w:rsid w:val="306F362D"/>
    <w:rsid w:val="307D1129"/>
    <w:rsid w:val="30851C22"/>
    <w:rsid w:val="308DF108"/>
    <w:rsid w:val="30E2250C"/>
    <w:rsid w:val="30F4966F"/>
    <w:rsid w:val="30FEB915"/>
    <w:rsid w:val="311E6013"/>
    <w:rsid w:val="312E0B86"/>
    <w:rsid w:val="3145C7F7"/>
    <w:rsid w:val="31697D25"/>
    <w:rsid w:val="3187D6A1"/>
    <w:rsid w:val="319280B0"/>
    <w:rsid w:val="321598DA"/>
    <w:rsid w:val="3278D798"/>
    <w:rsid w:val="329E8087"/>
    <w:rsid w:val="331DD8B6"/>
    <w:rsid w:val="332E5111"/>
    <w:rsid w:val="33B905CE"/>
    <w:rsid w:val="34238004"/>
    <w:rsid w:val="346CAC91"/>
    <w:rsid w:val="34AAD587"/>
    <w:rsid w:val="3529939B"/>
    <w:rsid w:val="35398AB5"/>
    <w:rsid w:val="35A7DF83"/>
    <w:rsid w:val="35EBD2E2"/>
    <w:rsid w:val="3610A6E6"/>
    <w:rsid w:val="366A8AC6"/>
    <w:rsid w:val="36A45091"/>
    <w:rsid w:val="36F2BB4A"/>
    <w:rsid w:val="370B7E43"/>
    <w:rsid w:val="3735C647"/>
    <w:rsid w:val="3737A3BF"/>
    <w:rsid w:val="3746C42D"/>
    <w:rsid w:val="37523AA4"/>
    <w:rsid w:val="375455AF"/>
    <w:rsid w:val="37974B5D"/>
    <w:rsid w:val="37C3C368"/>
    <w:rsid w:val="37D81FEE"/>
    <w:rsid w:val="3801C234"/>
    <w:rsid w:val="381CB50D"/>
    <w:rsid w:val="382A081B"/>
    <w:rsid w:val="389303AD"/>
    <w:rsid w:val="38C3DED8"/>
    <w:rsid w:val="38DA030F"/>
    <w:rsid w:val="38F8F023"/>
    <w:rsid w:val="393861AD"/>
    <w:rsid w:val="39401DB4"/>
    <w:rsid w:val="399B6828"/>
    <w:rsid w:val="399D9295"/>
    <w:rsid w:val="39D1EC76"/>
    <w:rsid w:val="39ECB4F1"/>
    <w:rsid w:val="3A07FBB8"/>
    <w:rsid w:val="3A3482B7"/>
    <w:rsid w:val="3AA1CE1E"/>
    <w:rsid w:val="3AA62D2B"/>
    <w:rsid w:val="3ADBEE15"/>
    <w:rsid w:val="3AE5B457"/>
    <w:rsid w:val="3B48BDAF"/>
    <w:rsid w:val="3B6925D6"/>
    <w:rsid w:val="3B89367B"/>
    <w:rsid w:val="3BAF1D4D"/>
    <w:rsid w:val="3C5FCE1A"/>
    <w:rsid w:val="3CA9E6F7"/>
    <w:rsid w:val="3CB9B309"/>
    <w:rsid w:val="3CD2D672"/>
    <w:rsid w:val="3CE44E59"/>
    <w:rsid w:val="3CF84C5E"/>
    <w:rsid w:val="3D0A3391"/>
    <w:rsid w:val="3D9B05FF"/>
    <w:rsid w:val="3DA336A4"/>
    <w:rsid w:val="3DB14A66"/>
    <w:rsid w:val="3DBE4738"/>
    <w:rsid w:val="3DEBACD8"/>
    <w:rsid w:val="3DED2C02"/>
    <w:rsid w:val="3DFFD1C3"/>
    <w:rsid w:val="3E113A60"/>
    <w:rsid w:val="3E5D032D"/>
    <w:rsid w:val="3E770398"/>
    <w:rsid w:val="3E7EC4B2"/>
    <w:rsid w:val="3EA0CB21"/>
    <w:rsid w:val="3EB96F5E"/>
    <w:rsid w:val="3EC065DD"/>
    <w:rsid w:val="3ED668E3"/>
    <w:rsid w:val="3F2F6AAC"/>
    <w:rsid w:val="3FAC50E3"/>
    <w:rsid w:val="3FF3DE0B"/>
    <w:rsid w:val="3FF756BA"/>
    <w:rsid w:val="408AD7DF"/>
    <w:rsid w:val="409190FE"/>
    <w:rsid w:val="409BF77F"/>
    <w:rsid w:val="41129BAC"/>
    <w:rsid w:val="411DD5D8"/>
    <w:rsid w:val="4189C4F8"/>
    <w:rsid w:val="41B4843E"/>
    <w:rsid w:val="41CFE6D1"/>
    <w:rsid w:val="41ECDFDD"/>
    <w:rsid w:val="41FE7D2C"/>
    <w:rsid w:val="424D7F97"/>
    <w:rsid w:val="428A8773"/>
    <w:rsid w:val="429CDAD1"/>
    <w:rsid w:val="42C13EED"/>
    <w:rsid w:val="42C6647E"/>
    <w:rsid w:val="42CEBEB1"/>
    <w:rsid w:val="42F09647"/>
    <w:rsid w:val="42F4B994"/>
    <w:rsid w:val="434F72F7"/>
    <w:rsid w:val="435E8411"/>
    <w:rsid w:val="436696CB"/>
    <w:rsid w:val="43A6D404"/>
    <w:rsid w:val="43B0693B"/>
    <w:rsid w:val="43B5560F"/>
    <w:rsid w:val="43E26164"/>
    <w:rsid w:val="43F03464"/>
    <w:rsid w:val="43FF711A"/>
    <w:rsid w:val="4410D4A3"/>
    <w:rsid w:val="441C4073"/>
    <w:rsid w:val="4490B5B9"/>
    <w:rsid w:val="4498A779"/>
    <w:rsid w:val="44B212D2"/>
    <w:rsid w:val="45020A4F"/>
    <w:rsid w:val="4524DC90"/>
    <w:rsid w:val="452B0F48"/>
    <w:rsid w:val="45896AAE"/>
    <w:rsid w:val="459547BA"/>
    <w:rsid w:val="45A53D44"/>
    <w:rsid w:val="45B3C249"/>
    <w:rsid w:val="460F4BD2"/>
    <w:rsid w:val="46170DE0"/>
    <w:rsid w:val="46765E32"/>
    <w:rsid w:val="467EC106"/>
    <w:rsid w:val="46B12871"/>
    <w:rsid w:val="46EB2657"/>
    <w:rsid w:val="471B43DC"/>
    <w:rsid w:val="4736811B"/>
    <w:rsid w:val="476F366A"/>
    <w:rsid w:val="47A0B0F1"/>
    <w:rsid w:val="47CC5618"/>
    <w:rsid w:val="47D2AB97"/>
    <w:rsid w:val="47DD31DE"/>
    <w:rsid w:val="47EB2687"/>
    <w:rsid w:val="481F710D"/>
    <w:rsid w:val="48549653"/>
    <w:rsid w:val="487E80B1"/>
    <w:rsid w:val="4886045F"/>
    <w:rsid w:val="4893B28C"/>
    <w:rsid w:val="48AD1E4D"/>
    <w:rsid w:val="48B192DC"/>
    <w:rsid w:val="48D6895D"/>
    <w:rsid w:val="48E38757"/>
    <w:rsid w:val="48E4414E"/>
    <w:rsid w:val="4913B1B5"/>
    <w:rsid w:val="4962C495"/>
    <w:rsid w:val="49A3E788"/>
    <w:rsid w:val="49D267BB"/>
    <w:rsid w:val="49D5EE10"/>
    <w:rsid w:val="49DEC965"/>
    <w:rsid w:val="49F62BB3"/>
    <w:rsid w:val="49F7F1C2"/>
    <w:rsid w:val="4A00E85D"/>
    <w:rsid w:val="4A6EAB11"/>
    <w:rsid w:val="4AA7ECB6"/>
    <w:rsid w:val="4AAE9A1C"/>
    <w:rsid w:val="4AAF9356"/>
    <w:rsid w:val="4ADE97E9"/>
    <w:rsid w:val="4AE9EE4D"/>
    <w:rsid w:val="4B2E0402"/>
    <w:rsid w:val="4B3FB7E9"/>
    <w:rsid w:val="4B400837"/>
    <w:rsid w:val="4B5D8FBC"/>
    <w:rsid w:val="4B66C9FD"/>
    <w:rsid w:val="4BBE977A"/>
    <w:rsid w:val="4BC0FB9C"/>
    <w:rsid w:val="4BC3FE30"/>
    <w:rsid w:val="4BCCAC75"/>
    <w:rsid w:val="4BE2462A"/>
    <w:rsid w:val="4C779D43"/>
    <w:rsid w:val="4C8D632B"/>
    <w:rsid w:val="4C8E28BE"/>
    <w:rsid w:val="4CE286D0"/>
    <w:rsid w:val="4CEC3DFA"/>
    <w:rsid w:val="4D141A5F"/>
    <w:rsid w:val="4D6B68B6"/>
    <w:rsid w:val="4E05FBB2"/>
    <w:rsid w:val="4E1638AB"/>
    <w:rsid w:val="4E23BA77"/>
    <w:rsid w:val="4E5E683D"/>
    <w:rsid w:val="4EB27AD5"/>
    <w:rsid w:val="4EC9B43C"/>
    <w:rsid w:val="4EDD8C06"/>
    <w:rsid w:val="4FBEDEF2"/>
    <w:rsid w:val="4FD4A7A6"/>
    <w:rsid w:val="503A7029"/>
    <w:rsid w:val="5058AC84"/>
    <w:rsid w:val="50726BF8"/>
    <w:rsid w:val="507EEF1A"/>
    <w:rsid w:val="50A01D98"/>
    <w:rsid w:val="50AE418B"/>
    <w:rsid w:val="50AEEEE8"/>
    <w:rsid w:val="50EF36B9"/>
    <w:rsid w:val="51153080"/>
    <w:rsid w:val="5116F40C"/>
    <w:rsid w:val="5134B110"/>
    <w:rsid w:val="519195CD"/>
    <w:rsid w:val="519A8CD0"/>
    <w:rsid w:val="51B23616"/>
    <w:rsid w:val="521CBC1F"/>
    <w:rsid w:val="5225477F"/>
    <w:rsid w:val="522E331E"/>
    <w:rsid w:val="525187AE"/>
    <w:rsid w:val="527583FD"/>
    <w:rsid w:val="5277D525"/>
    <w:rsid w:val="52F69505"/>
    <w:rsid w:val="532BFCDE"/>
    <w:rsid w:val="533AF399"/>
    <w:rsid w:val="53ED580F"/>
    <w:rsid w:val="540E532B"/>
    <w:rsid w:val="5411B906"/>
    <w:rsid w:val="54555E1C"/>
    <w:rsid w:val="54571DC8"/>
    <w:rsid w:val="5490D0EC"/>
    <w:rsid w:val="54BDFF02"/>
    <w:rsid w:val="54D3E8AA"/>
    <w:rsid w:val="54F00145"/>
    <w:rsid w:val="54F7AF0F"/>
    <w:rsid w:val="550279C3"/>
    <w:rsid w:val="551DB4D0"/>
    <w:rsid w:val="551F2719"/>
    <w:rsid w:val="555D523E"/>
    <w:rsid w:val="556FCB46"/>
    <w:rsid w:val="55790A59"/>
    <w:rsid w:val="55DA5D22"/>
    <w:rsid w:val="5600CB05"/>
    <w:rsid w:val="561916FF"/>
    <w:rsid w:val="56639DA0"/>
    <w:rsid w:val="566C5C40"/>
    <w:rsid w:val="56BC084D"/>
    <w:rsid w:val="56F9229F"/>
    <w:rsid w:val="572C1B2D"/>
    <w:rsid w:val="5741879D"/>
    <w:rsid w:val="574E14A5"/>
    <w:rsid w:val="57866FBE"/>
    <w:rsid w:val="57CCC001"/>
    <w:rsid w:val="57F5EBC0"/>
    <w:rsid w:val="57FF6E01"/>
    <w:rsid w:val="580FE8BE"/>
    <w:rsid w:val="5832CB27"/>
    <w:rsid w:val="5850CF35"/>
    <w:rsid w:val="58C1069B"/>
    <w:rsid w:val="58C145DC"/>
    <w:rsid w:val="58F16CCC"/>
    <w:rsid w:val="59247824"/>
    <w:rsid w:val="59409114"/>
    <w:rsid w:val="59635465"/>
    <w:rsid w:val="5971018F"/>
    <w:rsid w:val="59985B6C"/>
    <w:rsid w:val="59991173"/>
    <w:rsid w:val="59BD3280"/>
    <w:rsid w:val="59DF5CC2"/>
    <w:rsid w:val="59F70A7C"/>
    <w:rsid w:val="5A3FC6E5"/>
    <w:rsid w:val="5A572D40"/>
    <w:rsid w:val="5A5AF3C4"/>
    <w:rsid w:val="5AA4448C"/>
    <w:rsid w:val="5AADDEBE"/>
    <w:rsid w:val="5ACE193D"/>
    <w:rsid w:val="5ACFB9F2"/>
    <w:rsid w:val="5B0CAF21"/>
    <w:rsid w:val="5B0E8AC0"/>
    <w:rsid w:val="5B219A74"/>
    <w:rsid w:val="5B249566"/>
    <w:rsid w:val="5B370EC3"/>
    <w:rsid w:val="5B5902E1"/>
    <w:rsid w:val="5B63DDBC"/>
    <w:rsid w:val="5B94A9C5"/>
    <w:rsid w:val="5C067F1E"/>
    <w:rsid w:val="5C2D51D7"/>
    <w:rsid w:val="5CB30B3A"/>
    <w:rsid w:val="5CC12036"/>
    <w:rsid w:val="5CCC5B2C"/>
    <w:rsid w:val="5CEE15A7"/>
    <w:rsid w:val="5CFB0F4D"/>
    <w:rsid w:val="5D1D51A9"/>
    <w:rsid w:val="5D24027D"/>
    <w:rsid w:val="5D3D7212"/>
    <w:rsid w:val="5D8EB81A"/>
    <w:rsid w:val="5DB34848"/>
    <w:rsid w:val="5E0029AE"/>
    <w:rsid w:val="5E0CEDE2"/>
    <w:rsid w:val="5E36C588"/>
    <w:rsid w:val="5E4C391A"/>
    <w:rsid w:val="5E6F1C0D"/>
    <w:rsid w:val="5E89B390"/>
    <w:rsid w:val="5EA5452B"/>
    <w:rsid w:val="5EB929AA"/>
    <w:rsid w:val="5EBAF780"/>
    <w:rsid w:val="5EF069F7"/>
    <w:rsid w:val="5F543D16"/>
    <w:rsid w:val="5FBC62E4"/>
    <w:rsid w:val="5FD295E9"/>
    <w:rsid w:val="5FE07FBA"/>
    <w:rsid w:val="5FE812A2"/>
    <w:rsid w:val="5FEAABFC"/>
    <w:rsid w:val="6035A1D0"/>
    <w:rsid w:val="606C5C86"/>
    <w:rsid w:val="61076027"/>
    <w:rsid w:val="610A40FF"/>
    <w:rsid w:val="61682DF9"/>
    <w:rsid w:val="616FD2A3"/>
    <w:rsid w:val="61774EC1"/>
    <w:rsid w:val="61867C5D"/>
    <w:rsid w:val="619AF36A"/>
    <w:rsid w:val="619EBBF3"/>
    <w:rsid w:val="61A35E5F"/>
    <w:rsid w:val="61A48A43"/>
    <w:rsid w:val="61AC9D51"/>
    <w:rsid w:val="61BFDB73"/>
    <w:rsid w:val="61CD0ABD"/>
    <w:rsid w:val="61D8F3B0"/>
    <w:rsid w:val="6203E9DE"/>
    <w:rsid w:val="623E97CD"/>
    <w:rsid w:val="6244F853"/>
    <w:rsid w:val="627F57AF"/>
    <w:rsid w:val="6282C72D"/>
    <w:rsid w:val="62BC0758"/>
    <w:rsid w:val="62FAED9F"/>
    <w:rsid w:val="62FD29B9"/>
    <w:rsid w:val="631486C1"/>
    <w:rsid w:val="631D2376"/>
    <w:rsid w:val="631E7AD6"/>
    <w:rsid w:val="633814DA"/>
    <w:rsid w:val="6355FD78"/>
    <w:rsid w:val="63F26C33"/>
    <w:rsid w:val="64174EA0"/>
    <w:rsid w:val="6436131B"/>
    <w:rsid w:val="6453448B"/>
    <w:rsid w:val="64869CB8"/>
    <w:rsid w:val="6498FA1A"/>
    <w:rsid w:val="64A2D1EF"/>
    <w:rsid w:val="64D0A1BC"/>
    <w:rsid w:val="64DAD89F"/>
    <w:rsid w:val="6515612F"/>
    <w:rsid w:val="653FB333"/>
    <w:rsid w:val="657322D6"/>
    <w:rsid w:val="6599C9FF"/>
    <w:rsid w:val="65C27542"/>
    <w:rsid w:val="65C4A093"/>
    <w:rsid w:val="65CB360F"/>
    <w:rsid w:val="65EE72C6"/>
    <w:rsid w:val="65FF280B"/>
    <w:rsid w:val="662EFF1A"/>
    <w:rsid w:val="662F1EE7"/>
    <w:rsid w:val="6634CA7B"/>
    <w:rsid w:val="668DCA5B"/>
    <w:rsid w:val="66B8ACD2"/>
    <w:rsid w:val="66CD843D"/>
    <w:rsid w:val="672182A7"/>
    <w:rsid w:val="673C6E0F"/>
    <w:rsid w:val="673DD3BD"/>
    <w:rsid w:val="674DC13D"/>
    <w:rsid w:val="676D845D"/>
    <w:rsid w:val="67A6D82D"/>
    <w:rsid w:val="67C217D9"/>
    <w:rsid w:val="67C7DC84"/>
    <w:rsid w:val="67D09ADC"/>
    <w:rsid w:val="67D86512"/>
    <w:rsid w:val="680EC74B"/>
    <w:rsid w:val="6827E788"/>
    <w:rsid w:val="68299ABC"/>
    <w:rsid w:val="6872E5EC"/>
    <w:rsid w:val="68772E1E"/>
    <w:rsid w:val="689283B6"/>
    <w:rsid w:val="689CA3E2"/>
    <w:rsid w:val="68B9F0DD"/>
    <w:rsid w:val="68BB5B1D"/>
    <w:rsid w:val="68EC20B4"/>
    <w:rsid w:val="68FC67F9"/>
    <w:rsid w:val="6961BC2B"/>
    <w:rsid w:val="697B1D25"/>
    <w:rsid w:val="69B37052"/>
    <w:rsid w:val="69B60CEA"/>
    <w:rsid w:val="6A37CB2C"/>
    <w:rsid w:val="6A4DB14C"/>
    <w:rsid w:val="6A5D2437"/>
    <w:rsid w:val="6ACD5676"/>
    <w:rsid w:val="6AD90707"/>
    <w:rsid w:val="6AE27A93"/>
    <w:rsid w:val="6AE68247"/>
    <w:rsid w:val="6B0809C8"/>
    <w:rsid w:val="6B20C156"/>
    <w:rsid w:val="6B6E6DD6"/>
    <w:rsid w:val="6BA4E801"/>
    <w:rsid w:val="6BAECEE0"/>
    <w:rsid w:val="6BFD2688"/>
    <w:rsid w:val="6C13E804"/>
    <w:rsid w:val="6C228F66"/>
    <w:rsid w:val="6C653122"/>
    <w:rsid w:val="6C6D73FA"/>
    <w:rsid w:val="6C718B97"/>
    <w:rsid w:val="6C9CCFB5"/>
    <w:rsid w:val="6CDC6ECC"/>
    <w:rsid w:val="6D028E1A"/>
    <w:rsid w:val="6D8BB387"/>
    <w:rsid w:val="6DAEF31A"/>
    <w:rsid w:val="6DAF264F"/>
    <w:rsid w:val="6DB0A5D6"/>
    <w:rsid w:val="6DB867F9"/>
    <w:rsid w:val="6DDA9671"/>
    <w:rsid w:val="6E266BAB"/>
    <w:rsid w:val="6E2E72E8"/>
    <w:rsid w:val="6E6692FC"/>
    <w:rsid w:val="6E6A0E13"/>
    <w:rsid w:val="6E7BCB24"/>
    <w:rsid w:val="6E968F42"/>
    <w:rsid w:val="6EEDD490"/>
    <w:rsid w:val="6EF28EED"/>
    <w:rsid w:val="6F4AF6B0"/>
    <w:rsid w:val="6F4E596F"/>
    <w:rsid w:val="6F71B084"/>
    <w:rsid w:val="6FB54800"/>
    <w:rsid w:val="6FCF702D"/>
    <w:rsid w:val="7016D69E"/>
    <w:rsid w:val="7071F31C"/>
    <w:rsid w:val="7091E3E2"/>
    <w:rsid w:val="709FA123"/>
    <w:rsid w:val="710EE5A6"/>
    <w:rsid w:val="71148C09"/>
    <w:rsid w:val="7119573D"/>
    <w:rsid w:val="712538C9"/>
    <w:rsid w:val="71436C67"/>
    <w:rsid w:val="71944ED7"/>
    <w:rsid w:val="71C430E6"/>
    <w:rsid w:val="71D236BB"/>
    <w:rsid w:val="71DB18EA"/>
    <w:rsid w:val="71EEBE15"/>
    <w:rsid w:val="71FC86FB"/>
    <w:rsid w:val="7204E807"/>
    <w:rsid w:val="72202DB1"/>
    <w:rsid w:val="72206BE5"/>
    <w:rsid w:val="72295EAE"/>
    <w:rsid w:val="72354D04"/>
    <w:rsid w:val="726BBFD7"/>
    <w:rsid w:val="72744616"/>
    <w:rsid w:val="727DDCAD"/>
    <w:rsid w:val="7292A9AB"/>
    <w:rsid w:val="72B5111D"/>
    <w:rsid w:val="730A4849"/>
    <w:rsid w:val="73384191"/>
    <w:rsid w:val="735CF99E"/>
    <w:rsid w:val="73699935"/>
    <w:rsid w:val="739D8378"/>
    <w:rsid w:val="73C65252"/>
    <w:rsid w:val="7408D8D6"/>
    <w:rsid w:val="74800761"/>
    <w:rsid w:val="74A618AA"/>
    <w:rsid w:val="74B62BB2"/>
    <w:rsid w:val="74B70B6A"/>
    <w:rsid w:val="74D5D480"/>
    <w:rsid w:val="74E671FE"/>
    <w:rsid w:val="74F0F9B5"/>
    <w:rsid w:val="75342688"/>
    <w:rsid w:val="753FE5A9"/>
    <w:rsid w:val="7549DFA5"/>
    <w:rsid w:val="757376FE"/>
    <w:rsid w:val="75A47296"/>
    <w:rsid w:val="75A98942"/>
    <w:rsid w:val="75D1ECD8"/>
    <w:rsid w:val="75DE4611"/>
    <w:rsid w:val="75FBF71D"/>
    <w:rsid w:val="760BD253"/>
    <w:rsid w:val="76477699"/>
    <w:rsid w:val="7661CE8C"/>
    <w:rsid w:val="76744970"/>
    <w:rsid w:val="76854A4B"/>
    <w:rsid w:val="76B4DAAE"/>
    <w:rsid w:val="76CE30D7"/>
    <w:rsid w:val="76DA7677"/>
    <w:rsid w:val="774C8626"/>
    <w:rsid w:val="77578D5E"/>
    <w:rsid w:val="77A52229"/>
    <w:rsid w:val="77AE3040"/>
    <w:rsid w:val="7801A268"/>
    <w:rsid w:val="782F9B22"/>
    <w:rsid w:val="7862D35F"/>
    <w:rsid w:val="7872BAAA"/>
    <w:rsid w:val="788166B2"/>
    <w:rsid w:val="7886FE4A"/>
    <w:rsid w:val="78A5BF8F"/>
    <w:rsid w:val="79083FAC"/>
    <w:rsid w:val="79098D9A"/>
    <w:rsid w:val="791023E4"/>
    <w:rsid w:val="791BED30"/>
    <w:rsid w:val="792B3635"/>
    <w:rsid w:val="79453ED0"/>
    <w:rsid w:val="7950CA50"/>
    <w:rsid w:val="7A109F73"/>
    <w:rsid w:val="7A10BFBF"/>
    <w:rsid w:val="7A44D51A"/>
    <w:rsid w:val="7A54038A"/>
    <w:rsid w:val="7A731166"/>
    <w:rsid w:val="7A883B1F"/>
    <w:rsid w:val="7AE52A8D"/>
    <w:rsid w:val="7AEFB4E9"/>
    <w:rsid w:val="7B03FD2C"/>
    <w:rsid w:val="7B0E6BF1"/>
    <w:rsid w:val="7B2BEDA7"/>
    <w:rsid w:val="7B3273E8"/>
    <w:rsid w:val="7B39728E"/>
    <w:rsid w:val="7B435376"/>
    <w:rsid w:val="7BA100D0"/>
    <w:rsid w:val="7BA8B89C"/>
    <w:rsid w:val="7BDBE9C2"/>
    <w:rsid w:val="7BFF7E2C"/>
    <w:rsid w:val="7C13B41A"/>
    <w:rsid w:val="7C1DB19F"/>
    <w:rsid w:val="7C5F5767"/>
    <w:rsid w:val="7C659DF4"/>
    <w:rsid w:val="7CA883DB"/>
    <w:rsid w:val="7CB76E3D"/>
    <w:rsid w:val="7CB7AB63"/>
    <w:rsid w:val="7CC864F0"/>
    <w:rsid w:val="7D135595"/>
    <w:rsid w:val="7D2B35F3"/>
    <w:rsid w:val="7D4F8834"/>
    <w:rsid w:val="7D534525"/>
    <w:rsid w:val="7D758DED"/>
    <w:rsid w:val="7D796B7E"/>
    <w:rsid w:val="7DF96AD8"/>
    <w:rsid w:val="7E09D0CC"/>
    <w:rsid w:val="7E30946F"/>
    <w:rsid w:val="7E44543C"/>
    <w:rsid w:val="7E5E45A3"/>
    <w:rsid w:val="7E638E69"/>
    <w:rsid w:val="7E7447F3"/>
    <w:rsid w:val="7EA30A05"/>
    <w:rsid w:val="7EBAD6AA"/>
    <w:rsid w:val="7ED5D0CE"/>
    <w:rsid w:val="7EEAA3EE"/>
    <w:rsid w:val="7EEC2ED9"/>
    <w:rsid w:val="7F045AF2"/>
    <w:rsid w:val="7F36762F"/>
    <w:rsid w:val="7F459538"/>
    <w:rsid w:val="7F8548A0"/>
    <w:rsid w:val="7FE0249D"/>
    <w:rsid w:val="7FF2F09F"/>
    <w:rsid w:val="7FF91A2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44EA3"/>
  <w15:chartTrackingRefBased/>
  <w15:docId w15:val="{6BF42F3C-81E4-4EC0-A480-143AF372B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58C2"/>
    <w:pPr>
      <w:spacing w:line="480" w:lineRule="auto"/>
      <w:outlineLvl w:val="0"/>
    </w:pPr>
    <w:rPr>
      <w:rFonts w:ascii="Times New Roman" w:eastAsia="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530FE"/>
    <w:pPr>
      <w:spacing w:line="480" w:lineRule="auto"/>
    </w:pPr>
    <w:rPr>
      <w:rFonts w:ascii="Times New Roman" w:hAnsi="Times New Roman" w:cs="Times New Roman"/>
      <w:b/>
      <w:bCs/>
    </w:rPr>
  </w:style>
  <w:style w:type="character" w:customStyle="1" w:styleId="TitleChar">
    <w:name w:val="Title Char"/>
    <w:basedOn w:val="DefaultParagraphFont"/>
    <w:link w:val="Title"/>
    <w:uiPriority w:val="10"/>
    <w:rsid w:val="00F530FE"/>
    <w:rPr>
      <w:rFonts w:ascii="Times New Roman" w:hAnsi="Times New Roman" w:cs="Times New Roman"/>
      <w:b/>
      <w:bCs/>
    </w:rPr>
  </w:style>
  <w:style w:type="paragraph" w:styleId="ListParagraph">
    <w:name w:val="List Paragraph"/>
    <w:basedOn w:val="Normal"/>
    <w:uiPriority w:val="34"/>
    <w:qFormat/>
    <w:rsid w:val="00484AE9"/>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D43995"/>
    <w:rPr>
      <w:b/>
      <w:bCs/>
    </w:rPr>
  </w:style>
  <w:style w:type="character" w:customStyle="1" w:styleId="CommentSubjectChar">
    <w:name w:val="Comment Subject Char"/>
    <w:basedOn w:val="CommentTextChar"/>
    <w:link w:val="CommentSubject"/>
    <w:uiPriority w:val="99"/>
    <w:semiHidden/>
    <w:rsid w:val="00D43995"/>
    <w:rPr>
      <w:b/>
      <w:bCs/>
      <w:sz w:val="20"/>
      <w:szCs w:val="20"/>
    </w:rPr>
  </w:style>
  <w:style w:type="table" w:styleId="TableGrid">
    <w:name w:val="Table Grid"/>
    <w:basedOn w:val="TableNormal"/>
    <w:uiPriority w:val="39"/>
    <w:rsid w:val="00D439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80599"/>
  </w:style>
  <w:style w:type="character" w:customStyle="1" w:styleId="Heading1Char">
    <w:name w:val="Heading 1 Char"/>
    <w:basedOn w:val="DefaultParagraphFont"/>
    <w:link w:val="Heading1"/>
    <w:uiPriority w:val="9"/>
    <w:rsid w:val="002558C2"/>
    <w:rPr>
      <w:rFonts w:ascii="Times New Roman" w:eastAsia="Times New Roman" w:hAnsi="Times New Roman" w:cs="Times New Roman"/>
      <w:b/>
      <w:bCs/>
    </w:rPr>
  </w:style>
  <w:style w:type="character" w:styleId="Hyperlink">
    <w:name w:val="Hyperlink"/>
    <w:basedOn w:val="DefaultParagraphFont"/>
    <w:uiPriority w:val="99"/>
    <w:unhideWhenUsed/>
    <w:rsid w:val="00730C13"/>
    <w:rPr>
      <w:color w:val="0563C1" w:themeColor="hyperlink"/>
      <w:u w:val="single"/>
    </w:rPr>
  </w:style>
  <w:style w:type="character" w:styleId="UnresolvedMention">
    <w:name w:val="Unresolved Mention"/>
    <w:basedOn w:val="DefaultParagraphFont"/>
    <w:uiPriority w:val="99"/>
    <w:semiHidden/>
    <w:unhideWhenUsed/>
    <w:rsid w:val="00730C13"/>
    <w:rPr>
      <w:color w:val="605E5C"/>
      <w:shd w:val="clear" w:color="auto" w:fill="E1DFDD"/>
    </w:rPr>
  </w:style>
  <w:style w:type="paragraph" w:styleId="Header">
    <w:name w:val="header"/>
    <w:basedOn w:val="Normal"/>
    <w:link w:val="HeaderChar"/>
    <w:uiPriority w:val="99"/>
    <w:unhideWhenUsed/>
    <w:rsid w:val="003138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3885"/>
  </w:style>
  <w:style w:type="paragraph" w:styleId="Footer">
    <w:name w:val="footer"/>
    <w:basedOn w:val="Normal"/>
    <w:link w:val="FooterChar"/>
    <w:uiPriority w:val="99"/>
    <w:unhideWhenUsed/>
    <w:rsid w:val="003138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3885"/>
  </w:style>
  <w:style w:type="character" w:styleId="PlaceholderText">
    <w:name w:val="Placeholder Text"/>
    <w:basedOn w:val="DefaultParagraphFont"/>
    <w:uiPriority w:val="99"/>
    <w:semiHidden/>
    <w:rsid w:val="0000770B"/>
    <w:rPr>
      <w:color w:val="808080"/>
    </w:rPr>
  </w:style>
  <w:style w:type="paragraph" w:styleId="Bibliography">
    <w:name w:val="Bibliography"/>
    <w:basedOn w:val="Normal"/>
    <w:next w:val="Normal"/>
    <w:uiPriority w:val="37"/>
    <w:unhideWhenUsed/>
    <w:rsid w:val="00727C2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tiff"/><Relationship Id="rId26" Type="http://schemas.microsoft.com/office/2020/10/relationships/intelligence" Target="intelligence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90B3D8F74B4D44EA69D76CEF25CCC40" ma:contentTypeVersion="14" ma:contentTypeDescription="Create a new document." ma:contentTypeScope="" ma:versionID="a99f02d89b550938c401ce19d6e2be8a">
  <xsd:schema xmlns:xsd="http://www.w3.org/2001/XMLSchema" xmlns:xs="http://www.w3.org/2001/XMLSchema" xmlns:p="http://schemas.microsoft.com/office/2006/metadata/properties" xmlns:ns3="1621d1de-105b-4cdd-993f-a78331d4c9f3" xmlns:ns4="ebe26a4a-78d5-47b5-a6aa-a01810d691ed" targetNamespace="http://schemas.microsoft.com/office/2006/metadata/properties" ma:root="true" ma:fieldsID="9133ba04c221787fdf6fb7af0178ce27" ns3:_="" ns4:_="">
    <xsd:import namespace="1621d1de-105b-4cdd-993f-a78331d4c9f3"/>
    <xsd:import namespace="ebe26a4a-78d5-47b5-a6aa-a01810d691e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21d1de-105b-4cdd-993f-a78331d4c9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e26a4a-78d5-47b5-a6aa-a01810d691e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4BC537D-1CAD-4C3F-A2EC-58165A0DF0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21d1de-105b-4cdd-993f-a78331d4c9f3"/>
    <ds:schemaRef ds:uri="ebe26a4a-78d5-47b5-a6aa-a01810d691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4C13B12-B6AF-4720-8AD1-4B45ACF4BBE5}">
  <ds:schemaRefs>
    <ds:schemaRef ds:uri="http://schemas.openxmlformats.org/officeDocument/2006/bibliography"/>
  </ds:schemaRefs>
</ds:datastoreItem>
</file>

<file path=customXml/itemProps3.xml><?xml version="1.0" encoding="utf-8"?>
<ds:datastoreItem xmlns:ds="http://schemas.openxmlformats.org/officeDocument/2006/customXml" ds:itemID="{67F84587-8712-4B3B-B126-E151D2EB0C8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4BB15E6-38B3-4E03-B404-4F2BB5B8172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059</TotalTime>
  <Pages>23</Pages>
  <Words>18951</Words>
  <Characters>108024</Characters>
  <Application>Microsoft Office Word</Application>
  <DocSecurity>0</DocSecurity>
  <Lines>900</Lines>
  <Paragraphs>253</Paragraphs>
  <ScaleCrop>false</ScaleCrop>
  <Company/>
  <LinksUpToDate>false</LinksUpToDate>
  <CharactersWithSpaces>126722</CharactersWithSpaces>
  <SharedDoc>false</SharedDoc>
  <HLinks>
    <vt:vector size="6" baseType="variant">
      <vt:variant>
        <vt:i4>3473472</vt:i4>
      </vt:variant>
      <vt:variant>
        <vt:i4>0</vt:i4>
      </vt:variant>
      <vt:variant>
        <vt:i4>0</vt:i4>
      </vt:variant>
      <vt:variant>
        <vt:i4>5</vt:i4>
      </vt:variant>
      <vt:variant>
        <vt:lpwstr>mailto:Nathan.Hermann@un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Hermann</dc:creator>
  <cp:keywords/>
  <dc:description/>
  <cp:lastModifiedBy>Nathan Hermann</cp:lastModifiedBy>
  <cp:revision>580</cp:revision>
  <dcterms:created xsi:type="dcterms:W3CDTF">2022-09-26T19:43:00Z</dcterms:created>
  <dcterms:modified xsi:type="dcterms:W3CDTF">2023-06-21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0B3D8F74B4D44EA69D76CEF25CCC40</vt:lpwstr>
  </property>
  <property fmtid="{D5CDD505-2E9C-101B-9397-08002B2CF9AE}" pid="3" name="ZOTERO_PREF_1">
    <vt:lpwstr>&lt;data data-version="3" zotero-version="6.0.26"&gt;&lt;session id="l7VKKKE2"/&gt;&lt;style id="http://www.zotero.org/styles/canadian-journal-of-fisheries-and-aquatic-sciences" hasBibliography="1" bibliographyStyleHasBeenSet="1"/&gt;&lt;prefs&gt;&lt;pref name="fieldType" value="Fi</vt:lpwstr>
  </property>
  <property fmtid="{D5CDD505-2E9C-101B-9397-08002B2CF9AE}" pid="4" name="ZOTERO_PREF_2">
    <vt:lpwstr>eld"/&gt;&lt;pref name="automaticJournalAbbreviations" value="true"/&gt;&lt;/prefs&gt;&lt;/data&gt;</vt:lpwstr>
  </property>
</Properties>
</file>